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6C939A" w14:textId="42F027FE" w:rsidR="005E2E7A" w:rsidRDefault="005E2E7A">
      <w:r>
        <w:rPr>
          <w:noProof/>
        </w:rPr>
        <mc:AlternateContent>
          <mc:Choice Requires="wpg">
            <w:drawing>
              <wp:anchor distT="0" distB="0" distL="114300" distR="114300" simplePos="0" relativeHeight="251658752" behindDoc="1" locked="0" layoutInCell="1" allowOverlap="1" wp14:anchorId="02E6E494" wp14:editId="53D582CF">
                <wp:simplePos x="0" y="0"/>
                <wp:positionH relativeFrom="margin">
                  <wp:posOffset>-457200</wp:posOffset>
                </wp:positionH>
                <wp:positionV relativeFrom="page">
                  <wp:posOffset>503695</wp:posOffset>
                </wp:positionV>
                <wp:extent cx="6849831" cy="7384942"/>
                <wp:effectExtent l="0" t="0" r="8255" b="6985"/>
                <wp:wrapNone/>
                <wp:docPr id="119" name="Group 119"/>
                <wp:cNvGraphicFramePr/>
                <a:graphic xmlns:a="http://schemas.openxmlformats.org/drawingml/2006/main">
                  <a:graphicData uri="http://schemas.microsoft.com/office/word/2010/wordprocessingGroup">
                    <wpg:wgp>
                      <wpg:cNvGrpSpPr/>
                      <wpg:grpSpPr>
                        <a:xfrm>
                          <a:off x="0" y="0"/>
                          <a:ext cx="6849831" cy="7384942"/>
                          <a:chOff x="0" y="0"/>
                          <a:chExt cx="6858000" cy="7429807"/>
                        </a:xfr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path path="circle">
                            <a:fillToRect l="50000" t="50000" r="50000" b="50000"/>
                          </a:path>
                          <a:tileRect/>
                        </a:gradFill>
                      </wpg:grpSpPr>
                      <wps:wsp>
                        <wps:cNvPr id="120" name="Rectangle 120"/>
                        <wps:cNvSpPr/>
                        <wps:spPr>
                          <a:xfrm>
                            <a:off x="0" y="7286625"/>
                            <a:ext cx="6858000" cy="143182"/>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Text Box 122"/>
                        <wps:cNvSpPr txBox="1"/>
                        <wps:spPr>
                          <a:xfrm>
                            <a:off x="0" y="0"/>
                            <a:ext cx="6858000" cy="7315200"/>
                          </a:xfrm>
                          <a:prstGeom prst="rect">
                            <a:avLst/>
                          </a:prstGeom>
                          <a:pattFill prst="pct5">
                            <a:fgClr>
                              <a:schemeClr val="tx1">
                                <a:lumMod val="65000"/>
                                <a:lumOff val="35000"/>
                              </a:schemeClr>
                            </a:fgClr>
                            <a:bgClr>
                              <a:schemeClr val="bg1"/>
                            </a:bgClr>
                          </a:patt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465573E4" w14:textId="1BEA12F4" w:rsidR="0030096E" w:rsidRDefault="0030096E" w:rsidP="008951F0">
                                  <w:pPr>
                                    <w:pStyle w:val="NoSpacing"/>
                                    <w:pBdr>
                                      <w:bottom w:val="single" w:sz="6" w:space="4" w:color="7F7F7F" w:themeColor="text1" w:themeTint="80"/>
                                    </w:pBdr>
                                    <w:jc w:val="cente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Crash Analysis Tool</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574BBC61" w14:textId="2B16BB25" w:rsidR="0030096E" w:rsidRDefault="0030096E" w:rsidP="008951F0">
                                  <w:pPr>
                                    <w:pStyle w:val="NoSpacing"/>
                                    <w:spacing w:before="240"/>
                                    <w:jc w:val="center"/>
                                    <w:rPr>
                                      <w:caps/>
                                      <w:color w:val="44546A" w:themeColor="text2"/>
                                      <w:sz w:val="36"/>
                                      <w:szCs w:val="36"/>
                                    </w:rPr>
                                  </w:pPr>
                                  <w:r>
                                    <w:rPr>
                                      <w:caps/>
                                      <w:color w:val="44546A" w:themeColor="text2"/>
                                      <w:sz w:val="36"/>
                                      <w:szCs w:val="36"/>
                                    </w:rPr>
                                    <w:t xml:space="preserve">Profiling Applications in </w:t>
                                  </w:r>
                                  <w:r w:rsidRPr="00BA773E">
                                    <w:rPr>
                                      <w:caps/>
                                      <w:color w:val="44546A" w:themeColor="text2"/>
                                      <w:sz w:val="36"/>
                                      <w:szCs w:val="36"/>
                                    </w:rPr>
                                    <w:t>MULTITASKING</w:t>
                                  </w:r>
                                  <w:r>
                                    <w:rPr>
                                      <w:caps/>
                                      <w:color w:val="44546A" w:themeColor="text2"/>
                                      <w:sz w:val="36"/>
                                      <w:szCs w:val="36"/>
                                    </w:rPr>
                                    <w:t xml:space="preserve"> Environmen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2E6E494" id="Group 119" o:spid="_x0000_s1026" style="position:absolute;margin-left:-36pt;margin-top:39.65pt;width:539.35pt;height:581.5pt;z-index:-251657728;mso-position-horizontal-relative:margin;mso-position-vertical-relative:page" coordsize="68580,7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">
                <v:rect id="Rectangle 120" o:spid="_x0000_s1027" style="position:absolute;top:72866;width:68580;height: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" filled="f" stroked="f" strokeweight="1pt"/>
                <v:shapetype id="_x0000_t202" coordsize="21600,21600" o:spt="202" path="m,l,21600r21600,l21600,xe">
                  <v:stroke joinstyle="miter"/>
                  <v:path gradientshapeok="t" o:connecttype="rect"/>
                </v:shapetype>
                <v:shape id="Text Box 122" o:spid="_x0000_s1028"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" fillcolor="#5a5a5a [2109]" stroked="f" strokeweight=".5pt">
                  <v:fill r:id="rId9" o:title="" color2="white [3212]" type="pattern"/>
                  <v:textbox inset="36pt,36pt,36pt,36pt">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465573E4" w14:textId="1BEA12F4" w:rsidR="0030096E" w:rsidRDefault="0030096E" w:rsidP="008951F0">
                            <w:pPr>
                              <w:pStyle w:val="NoSpacing"/>
                              <w:pBdr>
                                <w:bottom w:val="single" w:sz="6" w:space="4" w:color="7F7F7F" w:themeColor="text1" w:themeTint="80"/>
                              </w:pBdr>
                              <w:jc w:val="cente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Crash Analysis Tool</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574BBC61" w14:textId="2B16BB25" w:rsidR="0030096E" w:rsidRDefault="0030096E" w:rsidP="008951F0">
                            <w:pPr>
                              <w:pStyle w:val="NoSpacing"/>
                              <w:spacing w:before="240"/>
                              <w:jc w:val="center"/>
                              <w:rPr>
                                <w:caps/>
                                <w:color w:val="44546A" w:themeColor="text2"/>
                                <w:sz w:val="36"/>
                                <w:szCs w:val="36"/>
                              </w:rPr>
                            </w:pPr>
                            <w:r>
                              <w:rPr>
                                <w:caps/>
                                <w:color w:val="44546A" w:themeColor="text2"/>
                                <w:sz w:val="36"/>
                                <w:szCs w:val="36"/>
                              </w:rPr>
                              <w:t xml:space="preserve">Profiling Applications in </w:t>
                            </w:r>
                            <w:r w:rsidRPr="00BA773E">
                              <w:rPr>
                                <w:caps/>
                                <w:color w:val="44546A" w:themeColor="text2"/>
                                <w:sz w:val="36"/>
                                <w:szCs w:val="36"/>
                              </w:rPr>
                              <w:t>MULTITASKING</w:t>
                            </w:r>
                            <w:r>
                              <w:rPr>
                                <w:caps/>
                                <w:color w:val="44546A" w:themeColor="text2"/>
                                <w:sz w:val="36"/>
                                <w:szCs w:val="36"/>
                              </w:rPr>
                              <w:t xml:space="preserve"> Environment</w:t>
                            </w:r>
                          </w:p>
                        </w:sdtContent>
                      </w:sdt>
                    </w:txbxContent>
                  </v:textbox>
                </v:shape>
                <w10:wrap anchorx="margin" anchory="page"/>
              </v:group>
            </w:pict>
          </mc:Fallback>
        </mc:AlternateContent>
      </w:r>
      <w:r w:rsidR="00F40CF1">
        <w:t xml:space="preserve"> </w:t>
      </w:r>
    </w:p>
    <w:sdt>
      <w:sdtPr>
        <w:rPr>
          <w:rStyle w:val="BookTitle"/>
          <w:rFonts w:ascii="Segoe UI" w:eastAsiaTheme="minorHAnsi" w:hAnsi="Segoe UI" w:cstheme="minorBidi"/>
          <w:szCs w:val="22"/>
        </w:rPr>
        <w:id w:val="-804774243"/>
        <w:docPartObj>
          <w:docPartGallery w:val="Cover Pages"/>
          <w:docPartUnique/>
        </w:docPartObj>
      </w:sdtPr>
      <w:sdtEndPr>
        <w:rPr>
          <w:rStyle w:val="DefaultParagraphFont"/>
          <w:b w:val="0"/>
          <w:bCs w:val="0"/>
          <w:i w:val="0"/>
          <w:iCs w:val="0"/>
          <w:spacing w:val="0"/>
        </w:rPr>
      </w:sdtEndPr>
      <w:sdtContent>
        <w:p w14:paraId="500E3755" w14:textId="208FFA9A" w:rsidR="00D6484B" w:rsidRPr="00D6484B" w:rsidRDefault="008951F0" w:rsidP="00D6484B">
          <w:pPr>
            <w:pStyle w:val="NormalWeb"/>
            <w:jc w:val="center"/>
            <w:rPr>
              <w:rStyle w:val="SubtitleChar"/>
            </w:rPr>
          </w:pPr>
          <w:r>
            <w:rPr>
              <w:rStyle w:val="SubtitleChar"/>
            </w:rPr>
            <w:t>Fina</w:t>
          </w:r>
          <w:r w:rsidR="00F20E94">
            <w:rPr>
              <w:rStyle w:val="SubtitleChar"/>
            </w:rPr>
            <w:t>l</w:t>
          </w:r>
          <w:r w:rsidR="00D6484B" w:rsidRPr="00D6484B">
            <w:rPr>
              <w:rStyle w:val="SubtitleChar"/>
            </w:rPr>
            <w:t xml:space="preserve"> Evaluation Report</w:t>
          </w:r>
        </w:p>
        <w:p w14:paraId="412D5371" w14:textId="3AF8819C" w:rsidR="004808D2" w:rsidRDefault="00D6484B" w:rsidP="00D6484B">
          <w:pPr>
            <w:tabs>
              <w:tab w:val="left" w:pos="3540"/>
            </w:tabs>
          </w:pPr>
          <w:r>
            <w:tab/>
          </w:r>
        </w:p>
        <w:p w14:paraId="6E84ED50" w14:textId="32A427C1" w:rsidR="004808D2" w:rsidRPr="00D1040B" w:rsidRDefault="00F61553">
          <w:r w:rsidRPr="00526BC1">
            <w:rPr>
              <w:noProof/>
              <w:color w:val="000000" w:themeColor="text1"/>
            </w:rPr>
            <mc:AlternateContent>
              <mc:Choice Requires="wps">
                <w:drawing>
                  <wp:anchor distT="0" distB="0" distL="114300" distR="114300" simplePos="0" relativeHeight="251662848" behindDoc="0" locked="0" layoutInCell="1" allowOverlap="1" wp14:anchorId="223407D7" wp14:editId="21D31914">
                    <wp:simplePos x="0" y="0"/>
                    <wp:positionH relativeFrom="column">
                      <wp:posOffset>-449580</wp:posOffset>
                    </wp:positionH>
                    <wp:positionV relativeFrom="paragraph">
                      <wp:posOffset>5922010</wp:posOffset>
                    </wp:positionV>
                    <wp:extent cx="3401695" cy="1673225"/>
                    <wp:effectExtent l="0" t="0" r="27305" b="22225"/>
                    <wp:wrapNone/>
                    <wp:docPr id="12" name="Rectangle 12"/>
                    <wp:cNvGraphicFramePr/>
                    <a:graphic xmlns:a="http://schemas.openxmlformats.org/drawingml/2006/main">
                      <a:graphicData uri="http://schemas.microsoft.com/office/word/2010/wordprocessingShape">
                        <wps:wsp>
                          <wps:cNvSpPr/>
                          <wps:spPr>
                            <a:xfrm>
                              <a:off x="0" y="0"/>
                              <a:ext cx="3401695" cy="1673225"/>
                            </a:xfrm>
                            <a:prstGeom prst="rect">
                              <a:avLst/>
                            </a:prstGeom>
                            <a:pattFill prst="pct20">
                              <a:fgClr>
                                <a:schemeClr val="accent3">
                                  <a:lumMod val="20000"/>
                                  <a:lumOff val="80000"/>
                                </a:schemeClr>
                              </a:fgClr>
                              <a:bgClr>
                                <a:schemeClr val="bg1"/>
                              </a:bgClr>
                            </a:pattFill>
                            <a:ln>
                              <a:solidFill>
                                <a:schemeClr val="accent1">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3AE4EB98" w14:textId="77777777" w:rsidR="0030096E" w:rsidRPr="00DF465D" w:rsidRDefault="0030096E" w:rsidP="00B93C35">
                                <w:pPr>
                                  <w:rPr>
                                    <w:rFonts w:ascii="Arial Nova" w:hAnsi="Arial Nova"/>
                                    <w:color w:val="767171" w:themeColor="background2" w:themeShade="80"/>
                                    <w:sz w:val="40"/>
                                    <w:szCs w:val="40"/>
                                  </w:rPr>
                                </w:pPr>
                                <w:r w:rsidRPr="00DF465D">
                                  <w:rPr>
                                    <w:rFonts w:ascii="Arial Nova" w:hAnsi="Arial Nova"/>
                                    <w:color w:val="767171" w:themeColor="background2" w:themeShade="80"/>
                                    <w:sz w:val="40"/>
                                    <w:szCs w:val="40"/>
                                  </w:rPr>
                                  <w:t>Faizan Ullah</w:t>
                                </w:r>
                              </w:p>
                              <w:p w14:paraId="7B2EF56A" w14:textId="77777777" w:rsidR="0030096E" w:rsidRPr="00DF465D" w:rsidRDefault="0030096E" w:rsidP="00B93C35">
                                <w:pPr>
                                  <w:rPr>
                                    <w:rFonts w:ascii="Arial Nova" w:hAnsi="Arial Nova"/>
                                    <w:color w:val="767171" w:themeColor="background2" w:themeShade="80"/>
                                    <w:sz w:val="40"/>
                                    <w:szCs w:val="40"/>
                                  </w:rPr>
                                </w:pPr>
                                <w:r w:rsidRPr="00DF465D">
                                  <w:rPr>
                                    <w:rFonts w:ascii="Arial Nova" w:hAnsi="Arial Nova"/>
                                    <w:color w:val="767171" w:themeColor="background2" w:themeShade="80"/>
                                    <w:sz w:val="40"/>
                                    <w:szCs w:val="40"/>
                                  </w:rPr>
                                  <w:t>15026424</w:t>
                                </w:r>
                              </w:p>
                              <w:p w14:paraId="6D6D67F5" w14:textId="26558BE7" w:rsidR="0030096E" w:rsidRPr="00960889" w:rsidRDefault="0030096E" w:rsidP="00960889">
                                <w:pPr>
                                  <w:rPr>
                                    <w:rFonts w:ascii="Arial Nova" w:hAnsi="Arial Nova"/>
                                    <w:color w:val="767171" w:themeColor="background2" w:themeShade="80"/>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407D7" id="Rectangle 12" o:spid="_x0000_s1029" style="position:absolute;margin-left:-35.4pt;margin-top:466.3pt;width:267.85pt;height:131.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" fillcolor="#ededed [662]" strokecolor="#d9e2f3 [660]" strokeweight="1pt">
                    <v:fill r:id="rId10" o:title="" color2="white [3212]" type="pattern"/>
                    <v:textbox>
                      <w:txbxContent>
                        <w:p w14:paraId="3AE4EB98" w14:textId="77777777" w:rsidR="0030096E" w:rsidRPr="00DF465D" w:rsidRDefault="0030096E" w:rsidP="00B93C35">
                          <w:pPr>
                            <w:rPr>
                              <w:rFonts w:ascii="Arial Nova" w:hAnsi="Arial Nova"/>
                              <w:color w:val="767171" w:themeColor="background2" w:themeShade="80"/>
                              <w:sz w:val="40"/>
                              <w:szCs w:val="40"/>
                            </w:rPr>
                          </w:pPr>
                          <w:r w:rsidRPr="00DF465D">
                            <w:rPr>
                              <w:rFonts w:ascii="Arial Nova" w:hAnsi="Arial Nova"/>
                              <w:color w:val="767171" w:themeColor="background2" w:themeShade="80"/>
                              <w:sz w:val="40"/>
                              <w:szCs w:val="40"/>
                            </w:rPr>
                            <w:t>Faizan Ullah</w:t>
                          </w:r>
                        </w:p>
                        <w:p w14:paraId="7B2EF56A" w14:textId="77777777" w:rsidR="0030096E" w:rsidRPr="00DF465D" w:rsidRDefault="0030096E" w:rsidP="00B93C35">
                          <w:pPr>
                            <w:rPr>
                              <w:rFonts w:ascii="Arial Nova" w:hAnsi="Arial Nova"/>
                              <w:color w:val="767171" w:themeColor="background2" w:themeShade="80"/>
                              <w:sz w:val="40"/>
                              <w:szCs w:val="40"/>
                            </w:rPr>
                          </w:pPr>
                          <w:r w:rsidRPr="00DF465D">
                            <w:rPr>
                              <w:rFonts w:ascii="Arial Nova" w:hAnsi="Arial Nova"/>
                              <w:color w:val="767171" w:themeColor="background2" w:themeShade="80"/>
                              <w:sz w:val="40"/>
                              <w:szCs w:val="40"/>
                            </w:rPr>
                            <w:t>15026424</w:t>
                          </w:r>
                        </w:p>
                        <w:p w14:paraId="6D6D67F5" w14:textId="26558BE7" w:rsidR="0030096E" w:rsidRPr="00960889" w:rsidRDefault="0030096E" w:rsidP="00960889">
                          <w:pPr>
                            <w:rPr>
                              <w:rFonts w:ascii="Arial Nova" w:hAnsi="Arial Nova"/>
                              <w:color w:val="767171" w:themeColor="background2" w:themeShade="80"/>
                              <w:sz w:val="28"/>
                              <w:szCs w:val="28"/>
                            </w:rPr>
                          </w:pPr>
                        </w:p>
                      </w:txbxContent>
                    </v:textbox>
                  </v:rect>
                </w:pict>
              </mc:Fallback>
            </mc:AlternateContent>
          </w:r>
          <w:r w:rsidRPr="00526BC1">
            <w:rPr>
              <w:noProof/>
              <w:color w:val="000000" w:themeColor="text1"/>
            </w:rPr>
            <mc:AlternateContent>
              <mc:Choice Requires="wps">
                <w:drawing>
                  <wp:anchor distT="0" distB="0" distL="114300" distR="114300" simplePos="0" relativeHeight="251660800" behindDoc="0" locked="0" layoutInCell="1" allowOverlap="1" wp14:anchorId="54A17CD3" wp14:editId="2E6B074A">
                    <wp:simplePos x="0" y="0"/>
                    <wp:positionH relativeFrom="column">
                      <wp:posOffset>3002279</wp:posOffset>
                    </wp:positionH>
                    <wp:positionV relativeFrom="paragraph">
                      <wp:posOffset>5922010</wp:posOffset>
                    </wp:positionV>
                    <wp:extent cx="3390265" cy="1673225"/>
                    <wp:effectExtent l="0" t="0" r="19685" b="22225"/>
                    <wp:wrapNone/>
                    <wp:docPr id="5" name="Rectangle 5"/>
                    <wp:cNvGraphicFramePr/>
                    <a:graphic xmlns:a="http://schemas.openxmlformats.org/drawingml/2006/main">
                      <a:graphicData uri="http://schemas.microsoft.com/office/word/2010/wordprocessingShape">
                        <wps:wsp>
                          <wps:cNvSpPr/>
                          <wps:spPr>
                            <a:xfrm>
                              <a:off x="0" y="0"/>
                              <a:ext cx="3390265" cy="1673225"/>
                            </a:xfrm>
                            <a:prstGeom prst="rect">
                              <a:avLst/>
                            </a:prstGeom>
                            <a:pattFill prst="pct20">
                              <a:fgClr>
                                <a:schemeClr val="accent3">
                                  <a:lumMod val="20000"/>
                                  <a:lumOff val="80000"/>
                                </a:schemeClr>
                              </a:fgClr>
                              <a:bgClr>
                                <a:schemeClr val="bg1"/>
                              </a:bgClr>
                            </a:pattFill>
                            <a:ln>
                              <a:solidFill>
                                <a:schemeClr val="accent1">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3539143F" w14:textId="77777777" w:rsidR="0030096E" w:rsidRPr="00DF465D" w:rsidRDefault="0030096E" w:rsidP="00CB70B7">
                                <w:pPr>
                                  <w:rPr>
                                    <w:color w:val="767171" w:themeColor="background2" w:themeShade="80"/>
                                    <w:sz w:val="40"/>
                                    <w:szCs w:val="40"/>
                                  </w:rPr>
                                </w:pPr>
                                <w:r w:rsidRPr="00DF465D">
                                  <w:rPr>
                                    <w:color w:val="767171" w:themeColor="background2" w:themeShade="80"/>
                                    <w:sz w:val="40"/>
                                    <w:szCs w:val="40"/>
                                  </w:rPr>
                                  <w:t>Dr. Adnan Iqbal</w:t>
                                </w:r>
                              </w:p>
                              <w:p w14:paraId="69CA91A5" w14:textId="4C7976B8" w:rsidR="0030096E" w:rsidRPr="00DF465D" w:rsidRDefault="0030096E" w:rsidP="00CB70B7">
                                <w:pPr>
                                  <w:rPr>
                                    <w:color w:val="767171" w:themeColor="background2" w:themeShade="80"/>
                                    <w:sz w:val="40"/>
                                    <w:szCs w:val="40"/>
                                  </w:rPr>
                                </w:pPr>
                                <w:r w:rsidRPr="00DF465D">
                                  <w:rPr>
                                    <w:color w:val="767171" w:themeColor="background2" w:themeShade="80"/>
                                    <w:sz w:val="40"/>
                                    <w:szCs w:val="40"/>
                                  </w:rPr>
                                  <w:t>Dr. A</w:t>
                                </w:r>
                                <w:r>
                                  <w:rPr>
                                    <w:color w:val="767171" w:themeColor="background2" w:themeShade="80"/>
                                    <w:sz w:val="40"/>
                                    <w:szCs w:val="40"/>
                                  </w:rPr>
                                  <w:t>n</w:t>
                                </w:r>
                                <w:r w:rsidRPr="00DF465D">
                                  <w:rPr>
                                    <w:color w:val="767171" w:themeColor="background2" w:themeShade="80"/>
                                    <w:sz w:val="40"/>
                                    <w:szCs w:val="40"/>
                                  </w:rPr>
                                  <w:t>jum Naveed</w:t>
                                </w:r>
                                <w:r>
                                  <w:rPr>
                                    <w:color w:val="767171" w:themeColor="background2" w:themeShade="80"/>
                                    <w:sz w:val="40"/>
                                    <w:szCs w:val="40"/>
                                  </w:rPr>
                                  <w:t>(EXT.)</w:t>
                                </w:r>
                              </w:p>
                              <w:p w14:paraId="61940A9F" w14:textId="1C66F7B1" w:rsidR="0030096E" w:rsidRPr="00B93C35" w:rsidRDefault="0030096E" w:rsidP="00BE005D">
                                <w:pPr>
                                  <w:rPr>
                                    <w:color w:val="767171" w:themeColor="background2" w:themeShade="8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A17CD3" id="Rectangle 5" o:spid="_x0000_s1030" style="position:absolute;margin-left:236.4pt;margin-top:466.3pt;width:266.95pt;height:13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" fillcolor="#ededed [662]" strokecolor="#d9e2f3 [660]" strokeweight="1pt">
                    <v:fill r:id="rId10" o:title="" color2="white [3212]" type="pattern"/>
                    <v:textbox>
                      <w:txbxContent>
                        <w:p w14:paraId="3539143F" w14:textId="77777777" w:rsidR="0030096E" w:rsidRPr="00DF465D" w:rsidRDefault="0030096E" w:rsidP="00CB70B7">
                          <w:pPr>
                            <w:rPr>
                              <w:color w:val="767171" w:themeColor="background2" w:themeShade="80"/>
                              <w:sz w:val="40"/>
                              <w:szCs w:val="40"/>
                            </w:rPr>
                          </w:pPr>
                          <w:r w:rsidRPr="00DF465D">
                            <w:rPr>
                              <w:color w:val="767171" w:themeColor="background2" w:themeShade="80"/>
                              <w:sz w:val="40"/>
                              <w:szCs w:val="40"/>
                            </w:rPr>
                            <w:t>Dr. Adnan Iqbal</w:t>
                          </w:r>
                        </w:p>
                        <w:p w14:paraId="69CA91A5" w14:textId="4C7976B8" w:rsidR="0030096E" w:rsidRPr="00DF465D" w:rsidRDefault="0030096E" w:rsidP="00CB70B7">
                          <w:pPr>
                            <w:rPr>
                              <w:color w:val="767171" w:themeColor="background2" w:themeShade="80"/>
                              <w:sz w:val="40"/>
                              <w:szCs w:val="40"/>
                            </w:rPr>
                          </w:pPr>
                          <w:r w:rsidRPr="00DF465D">
                            <w:rPr>
                              <w:color w:val="767171" w:themeColor="background2" w:themeShade="80"/>
                              <w:sz w:val="40"/>
                              <w:szCs w:val="40"/>
                            </w:rPr>
                            <w:t>Dr. A</w:t>
                          </w:r>
                          <w:r>
                            <w:rPr>
                              <w:color w:val="767171" w:themeColor="background2" w:themeShade="80"/>
                              <w:sz w:val="40"/>
                              <w:szCs w:val="40"/>
                            </w:rPr>
                            <w:t>n</w:t>
                          </w:r>
                          <w:r w:rsidRPr="00DF465D">
                            <w:rPr>
                              <w:color w:val="767171" w:themeColor="background2" w:themeShade="80"/>
                              <w:sz w:val="40"/>
                              <w:szCs w:val="40"/>
                            </w:rPr>
                            <w:t>jum Naveed</w:t>
                          </w:r>
                          <w:r>
                            <w:rPr>
                              <w:color w:val="767171" w:themeColor="background2" w:themeShade="80"/>
                              <w:sz w:val="40"/>
                              <w:szCs w:val="40"/>
                            </w:rPr>
                            <w:t>(EXT.)</w:t>
                          </w:r>
                        </w:p>
                        <w:p w14:paraId="61940A9F" w14:textId="1C66F7B1" w:rsidR="0030096E" w:rsidRPr="00B93C35" w:rsidRDefault="0030096E" w:rsidP="00BE005D">
                          <w:pPr>
                            <w:rPr>
                              <w:color w:val="767171" w:themeColor="background2" w:themeShade="80"/>
                            </w:rPr>
                          </w:pPr>
                        </w:p>
                      </w:txbxContent>
                    </v:textbox>
                  </v:rect>
                </w:pict>
              </mc:Fallback>
            </mc:AlternateContent>
          </w:r>
          <w:r w:rsidR="004808D2">
            <w:br w:type="page"/>
          </w:r>
        </w:p>
      </w:sdtContent>
    </w:sdt>
    <w:p w14:paraId="08CD7F76" w14:textId="67EA562C" w:rsidR="00F530AB" w:rsidRDefault="00F530AB" w:rsidP="009109EB">
      <w:pPr>
        <w:pStyle w:val="Title"/>
      </w:pPr>
      <w:r>
        <w:lastRenderedPageBreak/>
        <w:t>Abstract</w:t>
      </w:r>
    </w:p>
    <w:p w14:paraId="0D8601ED" w14:textId="0B4C4C27" w:rsidR="009109EB" w:rsidRDefault="0099686B" w:rsidP="00F530AB">
      <w:pPr>
        <w:spacing w:after="240" w:line="240" w:lineRule="auto"/>
        <w:jc w:val="both"/>
        <w:rPr>
          <w:rFonts w:eastAsia="Times New Roman" w:cs="Segoe UI"/>
          <w:color w:val="24292E"/>
          <w:szCs w:val="24"/>
        </w:rPr>
      </w:pPr>
      <w:r>
        <w:rPr>
          <w:rFonts w:eastAsia="Times New Roman" w:cs="Segoe UI"/>
          <w:color w:val="24292E"/>
          <w:szCs w:val="24"/>
        </w:rPr>
        <w:t>Software applications are prone to crash due to resource snatching or resource unavailability. Many applications don’t have the mechanism to restart itself and try to reacquire unavailable resource in many cases the resource is available, but it is being held by a stray lock. Issues like these take days in manual debugging. This potential issue must be look</w:t>
      </w:r>
      <w:r w:rsidR="00017BC6">
        <w:rPr>
          <w:rFonts w:eastAsia="Times New Roman" w:cs="Segoe UI"/>
          <w:color w:val="24292E"/>
          <w:szCs w:val="24"/>
        </w:rPr>
        <w:t>ed</w:t>
      </w:r>
      <w:r>
        <w:rPr>
          <w:rFonts w:eastAsia="Times New Roman" w:cs="Segoe UI"/>
          <w:color w:val="24292E"/>
          <w:szCs w:val="24"/>
        </w:rPr>
        <w:t xml:space="preserve"> after by developing an application that robustly check</w:t>
      </w:r>
      <w:r w:rsidR="00017BC6">
        <w:rPr>
          <w:rFonts w:eastAsia="Times New Roman" w:cs="Segoe UI"/>
          <w:color w:val="24292E"/>
          <w:szCs w:val="24"/>
        </w:rPr>
        <w:t>s</w:t>
      </w:r>
      <w:r>
        <w:rPr>
          <w:rFonts w:eastAsia="Times New Roman" w:cs="Segoe UI"/>
          <w:color w:val="24292E"/>
          <w:szCs w:val="24"/>
        </w:rPr>
        <w:t xml:space="preserve"> the locks; Whether they are </w:t>
      </w:r>
      <w:r w:rsidRPr="003427DD">
        <w:rPr>
          <w:rFonts w:eastAsia="Times New Roman" w:cs="Segoe UI"/>
          <w:color w:val="24292E"/>
          <w:szCs w:val="24"/>
        </w:rPr>
        <w:t>susceptible</w:t>
      </w:r>
      <w:r>
        <w:rPr>
          <w:rFonts w:eastAsia="Times New Roman" w:cs="Segoe UI"/>
          <w:color w:val="24292E"/>
          <w:szCs w:val="24"/>
        </w:rPr>
        <w:t xml:space="preserve"> to system crash, power failure and permanent locking. This will considerably improve software performance and assurance of its working.</w:t>
      </w:r>
      <w:r w:rsidR="00B64D64">
        <w:rPr>
          <w:rFonts w:eastAsia="Times New Roman" w:cs="Segoe UI"/>
          <w:color w:val="24292E"/>
          <w:szCs w:val="24"/>
        </w:rPr>
        <w:t xml:space="preserve"> </w:t>
      </w:r>
      <w:r w:rsidR="00B64D64" w:rsidRPr="009A51DC">
        <w:rPr>
          <w:rFonts w:eastAsia="Times New Roman" w:cs="Segoe UI"/>
          <w:color w:val="24292E"/>
          <w:szCs w:val="24"/>
        </w:rPr>
        <w:t>A software utility capable of analyzing crashes of multitasking application. With its help, developers can reassure that th</w:t>
      </w:r>
      <w:r w:rsidR="00B64D64">
        <w:rPr>
          <w:rFonts w:eastAsia="Times New Roman" w:cs="Segoe UI"/>
          <w:color w:val="24292E"/>
          <w:szCs w:val="24"/>
        </w:rPr>
        <w:t>eir</w:t>
      </w:r>
      <w:r w:rsidR="00B64D64" w:rsidRPr="009A51DC">
        <w:rPr>
          <w:rFonts w:eastAsia="Times New Roman" w:cs="Segoe UI"/>
          <w:color w:val="24292E"/>
          <w:szCs w:val="24"/>
        </w:rPr>
        <w:t xml:space="preserve"> application </w:t>
      </w:r>
      <w:proofErr w:type="gramStart"/>
      <w:r w:rsidR="00B64D64" w:rsidRPr="009A51DC">
        <w:rPr>
          <w:rFonts w:eastAsia="Times New Roman" w:cs="Segoe UI"/>
          <w:color w:val="24292E"/>
          <w:szCs w:val="24"/>
        </w:rPr>
        <w:t>has the ability to</w:t>
      </w:r>
      <w:proofErr w:type="gramEnd"/>
      <w:r w:rsidR="00B64D64" w:rsidRPr="009A51DC">
        <w:rPr>
          <w:rFonts w:eastAsia="Times New Roman" w:cs="Segoe UI"/>
          <w:color w:val="24292E"/>
          <w:szCs w:val="24"/>
        </w:rPr>
        <w:t xml:space="preserve"> handle anomalies like power off, sudden kill, accidental resources snatching, race-condition, resources unavailability, permanent locking and etc. </w:t>
      </w:r>
      <w:r w:rsidR="00B64D64">
        <w:rPr>
          <w:rFonts w:eastAsia="Times New Roman" w:cs="Segoe UI"/>
          <w:color w:val="24292E"/>
          <w:szCs w:val="24"/>
        </w:rPr>
        <w:t>As t</w:t>
      </w:r>
      <w:r w:rsidR="00B64D64" w:rsidRPr="009A51DC">
        <w:rPr>
          <w:rFonts w:eastAsia="Times New Roman" w:cs="Segoe UI"/>
          <w:color w:val="24292E"/>
          <w:szCs w:val="24"/>
        </w:rPr>
        <w:t>he common effect</w:t>
      </w:r>
      <w:r w:rsidR="00B64D64">
        <w:rPr>
          <w:rFonts w:eastAsia="Times New Roman" w:cs="Segoe UI"/>
          <w:color w:val="24292E"/>
          <w:szCs w:val="24"/>
        </w:rPr>
        <w:t>s</w:t>
      </w:r>
      <w:r w:rsidR="00B64D64" w:rsidRPr="009A51DC">
        <w:rPr>
          <w:rFonts w:eastAsia="Times New Roman" w:cs="Segoe UI"/>
          <w:color w:val="24292E"/>
          <w:szCs w:val="24"/>
        </w:rPr>
        <w:t xml:space="preserve"> </w:t>
      </w:r>
      <w:r w:rsidR="00B64D64">
        <w:rPr>
          <w:rFonts w:eastAsia="Times New Roman" w:cs="Segoe UI"/>
          <w:color w:val="24292E"/>
          <w:szCs w:val="24"/>
        </w:rPr>
        <w:t xml:space="preserve">of these exceptions are, </w:t>
      </w:r>
      <w:r w:rsidR="00B64D64" w:rsidRPr="009A51DC">
        <w:rPr>
          <w:rFonts w:eastAsia="Times New Roman" w:cs="Segoe UI"/>
          <w:color w:val="24292E"/>
          <w:szCs w:val="24"/>
        </w:rPr>
        <w:t>crashing</w:t>
      </w:r>
      <w:r w:rsidR="00B64D64">
        <w:rPr>
          <w:rFonts w:eastAsia="Times New Roman" w:cs="Segoe UI"/>
          <w:color w:val="24292E"/>
          <w:szCs w:val="24"/>
        </w:rPr>
        <w:t xml:space="preserve">, </w:t>
      </w:r>
      <w:r w:rsidR="00B64D64" w:rsidRPr="009A51DC">
        <w:rPr>
          <w:rFonts w:eastAsia="Times New Roman" w:cs="Segoe UI"/>
          <w:color w:val="24292E"/>
          <w:szCs w:val="24"/>
        </w:rPr>
        <w:t xml:space="preserve">not </w:t>
      </w:r>
      <w:r w:rsidR="00B64D64">
        <w:rPr>
          <w:rFonts w:eastAsia="Times New Roman" w:cs="Segoe UI"/>
          <w:color w:val="24292E"/>
          <w:szCs w:val="24"/>
        </w:rPr>
        <w:t>re</w:t>
      </w:r>
      <w:r w:rsidR="00B64D64" w:rsidRPr="009A51DC">
        <w:rPr>
          <w:rFonts w:eastAsia="Times New Roman" w:cs="Segoe UI"/>
          <w:color w:val="24292E"/>
          <w:szCs w:val="24"/>
        </w:rPr>
        <w:t xml:space="preserve">starting of the application, not able to score a </w:t>
      </w:r>
      <w:proofErr w:type="gramStart"/>
      <w:r w:rsidR="00B64D64" w:rsidRPr="009A51DC">
        <w:rPr>
          <w:rFonts w:eastAsia="Times New Roman" w:cs="Segoe UI"/>
          <w:color w:val="24292E"/>
          <w:szCs w:val="24"/>
        </w:rPr>
        <w:t>particular r</w:t>
      </w:r>
      <w:r w:rsidR="009104F0">
        <w:rPr>
          <w:rFonts w:eastAsia="Times New Roman" w:cs="Segoe UI"/>
          <w:color w:val="24292E"/>
          <w:szCs w:val="24"/>
        </w:rPr>
        <w:softHyphen/>
      </w:r>
      <w:r w:rsidR="009104F0">
        <w:rPr>
          <w:rFonts w:eastAsia="Times New Roman" w:cs="Segoe UI"/>
          <w:color w:val="24292E"/>
          <w:szCs w:val="24"/>
        </w:rPr>
        <w:softHyphen/>
      </w:r>
      <w:r w:rsidR="009104F0">
        <w:rPr>
          <w:rFonts w:eastAsia="Times New Roman" w:cs="Segoe UI"/>
          <w:color w:val="24292E"/>
          <w:szCs w:val="24"/>
        </w:rPr>
        <w:softHyphen/>
      </w:r>
      <w:r w:rsidR="009104F0">
        <w:rPr>
          <w:rFonts w:eastAsia="Times New Roman" w:cs="Segoe UI"/>
          <w:color w:val="24292E"/>
          <w:szCs w:val="24"/>
        </w:rPr>
        <w:softHyphen/>
      </w:r>
      <w:r w:rsidR="009104F0">
        <w:rPr>
          <w:rFonts w:eastAsia="Times New Roman" w:cs="Segoe UI"/>
          <w:color w:val="24292E"/>
          <w:szCs w:val="24"/>
        </w:rPr>
        <w:softHyphen/>
      </w:r>
      <w:r w:rsidR="00B64D64" w:rsidRPr="009A51DC">
        <w:rPr>
          <w:rFonts w:eastAsia="Times New Roman" w:cs="Segoe UI"/>
          <w:color w:val="24292E"/>
          <w:szCs w:val="24"/>
        </w:rPr>
        <w:t>ecourse</w:t>
      </w:r>
      <w:proofErr w:type="gramEnd"/>
      <w:r w:rsidR="00B64D64" w:rsidRPr="009A51DC">
        <w:rPr>
          <w:rFonts w:eastAsia="Times New Roman" w:cs="Segoe UI"/>
          <w:color w:val="24292E"/>
          <w:szCs w:val="24"/>
        </w:rPr>
        <w:t xml:space="preserve">, </w:t>
      </w:r>
      <w:r w:rsidR="00B64D64">
        <w:rPr>
          <w:rFonts w:eastAsia="Times New Roman" w:cs="Segoe UI"/>
          <w:color w:val="24292E"/>
          <w:szCs w:val="24"/>
        </w:rPr>
        <w:t>a particular feature not responding,</w:t>
      </w:r>
      <w:r w:rsidR="00B64D64" w:rsidRPr="009A51DC">
        <w:rPr>
          <w:rFonts w:eastAsia="Times New Roman" w:cs="Segoe UI"/>
          <w:color w:val="24292E"/>
          <w:szCs w:val="24"/>
        </w:rPr>
        <w:t xml:space="preserve"> and many more. In general</w:t>
      </w:r>
      <w:r w:rsidR="00B64D64">
        <w:rPr>
          <w:rFonts w:eastAsia="Times New Roman" w:cs="Segoe UI"/>
          <w:color w:val="24292E"/>
          <w:szCs w:val="24"/>
        </w:rPr>
        <w:t>,</w:t>
      </w:r>
      <w:r w:rsidR="00B64D64" w:rsidRPr="009A51DC">
        <w:rPr>
          <w:rFonts w:eastAsia="Times New Roman" w:cs="Segoe UI"/>
          <w:color w:val="24292E"/>
          <w:szCs w:val="24"/>
        </w:rPr>
        <w:t xml:space="preserve"> </w:t>
      </w:r>
      <w:r w:rsidR="00B64D64">
        <w:rPr>
          <w:rFonts w:eastAsia="Times New Roman" w:cs="Segoe UI"/>
          <w:color w:val="24292E"/>
          <w:szCs w:val="24"/>
        </w:rPr>
        <w:t>t</w:t>
      </w:r>
      <w:r w:rsidR="00B64D64" w:rsidRPr="009A51DC">
        <w:rPr>
          <w:rFonts w:eastAsia="Times New Roman" w:cs="Segoe UI"/>
          <w:color w:val="24292E"/>
          <w:szCs w:val="24"/>
        </w:rPr>
        <w:t>he purpose of this software is to</w:t>
      </w:r>
      <w:r w:rsidR="009104F0">
        <w:rPr>
          <w:rFonts w:eastAsia="Times New Roman" w:cs="Segoe UI"/>
          <w:color w:val="24292E"/>
          <w:szCs w:val="24"/>
        </w:rPr>
        <w:t xml:space="preserve"> pinpoint any locking </w:t>
      </w:r>
      <w:r w:rsidR="00D17854">
        <w:rPr>
          <w:rFonts w:eastAsia="Times New Roman" w:cs="Segoe UI"/>
          <w:color w:val="24292E"/>
          <w:szCs w:val="24"/>
        </w:rPr>
        <w:t xml:space="preserve">functions </w:t>
      </w:r>
      <w:r w:rsidR="00DA2CC5">
        <w:rPr>
          <w:rFonts w:eastAsia="Times New Roman" w:cs="Segoe UI"/>
          <w:color w:val="24292E"/>
          <w:szCs w:val="24"/>
        </w:rPr>
        <w:t>that might cause the application to behave oddly.</w:t>
      </w:r>
      <w:r w:rsidR="00007961">
        <w:rPr>
          <w:rFonts w:eastAsia="Times New Roman" w:cs="Segoe UI"/>
          <w:color w:val="24292E"/>
          <w:szCs w:val="24"/>
        </w:rPr>
        <w:t xml:space="preserve"> Tools utilized in developing this sof</w:t>
      </w:r>
      <w:r w:rsidR="00001E2A">
        <w:rPr>
          <w:rFonts w:eastAsia="Times New Roman" w:cs="Segoe UI"/>
          <w:color w:val="24292E"/>
          <w:szCs w:val="24"/>
        </w:rPr>
        <w:t>tware</w:t>
      </w:r>
      <w:r w:rsidR="00007961">
        <w:rPr>
          <w:rFonts w:eastAsia="Times New Roman" w:cs="Segoe UI"/>
          <w:color w:val="24292E"/>
          <w:szCs w:val="24"/>
        </w:rPr>
        <w:t xml:space="preserve"> is kernel </w:t>
      </w:r>
      <w:r w:rsidR="00367C61">
        <w:rPr>
          <w:rFonts w:eastAsia="Times New Roman" w:cs="Segoe UI"/>
          <w:color w:val="24292E"/>
          <w:szCs w:val="24"/>
        </w:rPr>
        <w:t xml:space="preserve">utility named as </w:t>
      </w:r>
      <w:proofErr w:type="spellStart"/>
      <w:r w:rsidR="00367C61">
        <w:rPr>
          <w:rFonts w:eastAsia="Times New Roman" w:cs="Segoe UI"/>
          <w:color w:val="24292E"/>
          <w:szCs w:val="24"/>
        </w:rPr>
        <w:t>ptrace</w:t>
      </w:r>
      <w:proofErr w:type="spellEnd"/>
      <w:r w:rsidR="00367C61">
        <w:rPr>
          <w:rFonts w:eastAsia="Times New Roman" w:cs="Segoe UI"/>
          <w:color w:val="24292E"/>
          <w:szCs w:val="24"/>
        </w:rPr>
        <w:t xml:space="preserve"> and libunwind (stack unwind library). </w:t>
      </w:r>
    </w:p>
    <w:p w14:paraId="72767E09" w14:textId="77777777" w:rsidR="009109EB" w:rsidRDefault="009109EB">
      <w:pPr>
        <w:rPr>
          <w:rFonts w:eastAsia="Times New Roman" w:cs="Segoe UI"/>
          <w:color w:val="24292E"/>
          <w:szCs w:val="24"/>
        </w:rPr>
      </w:pPr>
      <w:r>
        <w:rPr>
          <w:rFonts w:eastAsia="Times New Roman" w:cs="Segoe UI"/>
          <w:color w:val="24292E"/>
          <w:szCs w:val="24"/>
        </w:rPr>
        <w:br w:type="page"/>
      </w:r>
    </w:p>
    <w:p w14:paraId="6B0B9DA0" w14:textId="09123549" w:rsidR="009109EB" w:rsidRDefault="009109EB" w:rsidP="009109EB">
      <w:pPr>
        <w:pStyle w:val="Title"/>
        <w:rPr>
          <w:rFonts w:eastAsia="Times New Roman" w:cs="Segoe UI"/>
          <w:color w:val="24292E"/>
          <w:szCs w:val="24"/>
        </w:rPr>
      </w:pPr>
      <w:r w:rsidRPr="009109EB">
        <w:lastRenderedPageBreak/>
        <w:t>Acknowledgments</w:t>
      </w:r>
      <w:r>
        <w:rPr>
          <w:rFonts w:eastAsia="Times New Roman" w:cs="Segoe UI"/>
          <w:color w:val="24292E"/>
          <w:szCs w:val="24"/>
        </w:rPr>
        <w:t xml:space="preserve"> </w:t>
      </w:r>
    </w:p>
    <w:p w14:paraId="1A694D32" w14:textId="386E0D23" w:rsidR="00F530AB" w:rsidRPr="00D74F63" w:rsidRDefault="009109EB" w:rsidP="00D74F63">
      <w:pPr>
        <w:pStyle w:val="Title"/>
        <w:jc w:val="both"/>
        <w:rPr>
          <w:i/>
          <w:iCs/>
          <w:color w:val="4472C4" w:themeColor="accent1"/>
          <w:sz w:val="32"/>
          <w:szCs w:val="32"/>
        </w:rPr>
      </w:pPr>
      <w:r>
        <w:rPr>
          <w:rStyle w:val="IntenseEmphasis"/>
          <w:sz w:val="32"/>
          <w:szCs w:val="32"/>
        </w:rPr>
        <w:t xml:space="preserve">My utmost acknowledgment is for Allah Almighty as He who helped me the most all along when I was helpless. </w:t>
      </w:r>
      <w:r w:rsidR="00D74F63">
        <w:rPr>
          <w:rStyle w:val="IntenseEmphasis"/>
          <w:sz w:val="32"/>
          <w:szCs w:val="32"/>
        </w:rPr>
        <w:t>I’m very thankful to Dr. ANJUM NAVEED for believing in me and guiding me at every stage of this project. I would like to thank Dr. Adnan as without his guidance and constant push I won’t be able to complete this project. Special thanks to my family members who had been praying for my success and believing in myself more than I did.</w:t>
      </w:r>
      <w:r w:rsidR="00F530AB" w:rsidRPr="009109EB">
        <w:rPr>
          <w:rFonts w:eastAsia="Times New Roman" w:cs="Segoe UI"/>
          <w:color w:val="24292E"/>
          <w:sz w:val="32"/>
          <w:szCs w:val="32"/>
        </w:rPr>
        <w:br w:type="page"/>
      </w:r>
    </w:p>
    <w:sdt>
      <w:sdtPr>
        <w:rPr>
          <w:rFonts w:ascii="Segoe UI" w:eastAsiaTheme="minorHAnsi" w:hAnsi="Segoe UI" w:cstheme="minorBidi"/>
          <w:color w:val="auto"/>
          <w:sz w:val="24"/>
          <w:szCs w:val="22"/>
        </w:rPr>
        <w:id w:val="778610083"/>
        <w:docPartObj>
          <w:docPartGallery w:val="Table of Contents"/>
          <w:docPartUnique/>
        </w:docPartObj>
      </w:sdtPr>
      <w:sdtEndPr>
        <w:rPr>
          <w:b/>
          <w:bCs/>
          <w:noProof/>
        </w:rPr>
      </w:sdtEndPr>
      <w:sdtContent>
        <w:p w14:paraId="5D106EEE" w14:textId="33246B48" w:rsidR="00F530AB" w:rsidRDefault="00F530AB">
          <w:pPr>
            <w:pStyle w:val="TOCHeading"/>
          </w:pPr>
          <w:r>
            <w:t>Table of Contents</w:t>
          </w:r>
        </w:p>
        <w:p w14:paraId="6995DE40" w14:textId="53A5C050" w:rsidR="009109EB" w:rsidRDefault="00F530AB">
          <w:pPr>
            <w:pStyle w:val="TOC1"/>
            <w:tabs>
              <w:tab w:val="left" w:pos="440"/>
              <w:tab w:val="right" w:leader="dot" w:pos="9350"/>
            </w:tabs>
            <w:rPr>
              <w:rFonts w:cstheme="minorBidi"/>
              <w:noProof/>
            </w:rPr>
          </w:pPr>
          <w:r>
            <w:rPr>
              <w:b/>
              <w:bCs/>
              <w:noProof/>
            </w:rPr>
            <w:fldChar w:fldCharType="begin"/>
          </w:r>
          <w:r>
            <w:rPr>
              <w:b/>
              <w:bCs/>
              <w:noProof/>
            </w:rPr>
            <w:instrText xml:space="preserve"> TOC \o "1-3" \h \z \u </w:instrText>
          </w:r>
          <w:r>
            <w:rPr>
              <w:b/>
              <w:bCs/>
              <w:noProof/>
            </w:rPr>
            <w:fldChar w:fldCharType="separate"/>
          </w:r>
          <w:hyperlink w:anchor="_Toc8671731" w:history="1">
            <w:r w:rsidR="009109EB" w:rsidRPr="008A1DDD">
              <w:rPr>
                <w:rStyle w:val="Hyperlink"/>
                <w:noProof/>
              </w:rPr>
              <w:t>1</w:t>
            </w:r>
            <w:r w:rsidR="009109EB">
              <w:rPr>
                <w:rFonts w:cstheme="minorBidi"/>
                <w:noProof/>
              </w:rPr>
              <w:tab/>
            </w:r>
            <w:r w:rsidR="009109EB" w:rsidRPr="008A1DDD">
              <w:rPr>
                <w:rStyle w:val="Hyperlink"/>
                <w:noProof/>
              </w:rPr>
              <w:t>Introduction</w:t>
            </w:r>
            <w:r w:rsidR="009109EB">
              <w:rPr>
                <w:noProof/>
                <w:webHidden/>
              </w:rPr>
              <w:tab/>
            </w:r>
            <w:r w:rsidR="009109EB">
              <w:rPr>
                <w:noProof/>
                <w:webHidden/>
              </w:rPr>
              <w:fldChar w:fldCharType="begin"/>
            </w:r>
            <w:r w:rsidR="009109EB">
              <w:rPr>
                <w:noProof/>
                <w:webHidden/>
              </w:rPr>
              <w:instrText xml:space="preserve"> PAGEREF _Toc8671731 \h </w:instrText>
            </w:r>
            <w:r w:rsidR="009109EB">
              <w:rPr>
                <w:noProof/>
                <w:webHidden/>
              </w:rPr>
            </w:r>
            <w:r w:rsidR="009109EB">
              <w:rPr>
                <w:noProof/>
                <w:webHidden/>
              </w:rPr>
              <w:fldChar w:fldCharType="separate"/>
            </w:r>
            <w:r w:rsidR="009109EB">
              <w:rPr>
                <w:noProof/>
                <w:webHidden/>
              </w:rPr>
              <w:t>7</w:t>
            </w:r>
            <w:r w:rsidR="009109EB">
              <w:rPr>
                <w:noProof/>
                <w:webHidden/>
              </w:rPr>
              <w:fldChar w:fldCharType="end"/>
            </w:r>
          </w:hyperlink>
        </w:p>
        <w:p w14:paraId="357C3D4E" w14:textId="743E839C" w:rsidR="009109EB" w:rsidRDefault="0030096E">
          <w:pPr>
            <w:pStyle w:val="TOC2"/>
            <w:tabs>
              <w:tab w:val="left" w:pos="880"/>
              <w:tab w:val="right" w:leader="dot" w:pos="9350"/>
            </w:tabs>
            <w:rPr>
              <w:rFonts w:cstheme="minorBidi"/>
              <w:noProof/>
            </w:rPr>
          </w:pPr>
          <w:hyperlink w:anchor="_Toc8671732" w:history="1">
            <w:r w:rsidR="009109EB" w:rsidRPr="008A1DDD">
              <w:rPr>
                <w:rStyle w:val="Hyperlink"/>
                <w:noProof/>
              </w:rPr>
              <w:t>1.1</w:t>
            </w:r>
            <w:r w:rsidR="009109EB">
              <w:rPr>
                <w:rFonts w:cstheme="minorBidi"/>
                <w:noProof/>
              </w:rPr>
              <w:tab/>
            </w:r>
            <w:r w:rsidR="009109EB" w:rsidRPr="008A1DDD">
              <w:rPr>
                <w:rStyle w:val="Hyperlink"/>
                <w:noProof/>
              </w:rPr>
              <w:t>Problem Description</w:t>
            </w:r>
            <w:r w:rsidR="009109EB">
              <w:rPr>
                <w:noProof/>
                <w:webHidden/>
              </w:rPr>
              <w:tab/>
            </w:r>
            <w:r w:rsidR="009109EB">
              <w:rPr>
                <w:noProof/>
                <w:webHidden/>
              </w:rPr>
              <w:fldChar w:fldCharType="begin"/>
            </w:r>
            <w:r w:rsidR="009109EB">
              <w:rPr>
                <w:noProof/>
                <w:webHidden/>
              </w:rPr>
              <w:instrText xml:space="preserve"> PAGEREF _Toc8671732 \h </w:instrText>
            </w:r>
            <w:r w:rsidR="009109EB">
              <w:rPr>
                <w:noProof/>
                <w:webHidden/>
              </w:rPr>
            </w:r>
            <w:r w:rsidR="009109EB">
              <w:rPr>
                <w:noProof/>
                <w:webHidden/>
              </w:rPr>
              <w:fldChar w:fldCharType="separate"/>
            </w:r>
            <w:r w:rsidR="009109EB">
              <w:rPr>
                <w:noProof/>
                <w:webHidden/>
              </w:rPr>
              <w:t>7</w:t>
            </w:r>
            <w:r w:rsidR="009109EB">
              <w:rPr>
                <w:noProof/>
                <w:webHidden/>
              </w:rPr>
              <w:fldChar w:fldCharType="end"/>
            </w:r>
          </w:hyperlink>
        </w:p>
        <w:p w14:paraId="7A489D11" w14:textId="791DCF41" w:rsidR="009109EB" w:rsidRDefault="0030096E">
          <w:pPr>
            <w:pStyle w:val="TOC2"/>
            <w:tabs>
              <w:tab w:val="left" w:pos="880"/>
              <w:tab w:val="right" w:leader="dot" w:pos="9350"/>
            </w:tabs>
            <w:rPr>
              <w:rFonts w:cstheme="minorBidi"/>
              <w:noProof/>
            </w:rPr>
          </w:pPr>
          <w:hyperlink w:anchor="_Toc8671733" w:history="1">
            <w:r w:rsidR="009109EB" w:rsidRPr="008A1DDD">
              <w:rPr>
                <w:rStyle w:val="Hyperlink"/>
                <w:noProof/>
              </w:rPr>
              <w:t>1.2</w:t>
            </w:r>
            <w:r w:rsidR="009109EB">
              <w:rPr>
                <w:rFonts w:cstheme="minorBidi"/>
                <w:noProof/>
              </w:rPr>
              <w:tab/>
            </w:r>
            <w:r w:rsidR="009109EB" w:rsidRPr="008A1DDD">
              <w:rPr>
                <w:rStyle w:val="Hyperlink"/>
                <w:noProof/>
              </w:rPr>
              <w:t>Background</w:t>
            </w:r>
            <w:r w:rsidR="009109EB">
              <w:rPr>
                <w:noProof/>
                <w:webHidden/>
              </w:rPr>
              <w:tab/>
            </w:r>
            <w:r w:rsidR="009109EB">
              <w:rPr>
                <w:noProof/>
                <w:webHidden/>
              </w:rPr>
              <w:fldChar w:fldCharType="begin"/>
            </w:r>
            <w:r w:rsidR="009109EB">
              <w:rPr>
                <w:noProof/>
                <w:webHidden/>
              </w:rPr>
              <w:instrText xml:space="preserve"> PAGEREF _Toc8671733 \h </w:instrText>
            </w:r>
            <w:r w:rsidR="009109EB">
              <w:rPr>
                <w:noProof/>
                <w:webHidden/>
              </w:rPr>
            </w:r>
            <w:r w:rsidR="009109EB">
              <w:rPr>
                <w:noProof/>
                <w:webHidden/>
              </w:rPr>
              <w:fldChar w:fldCharType="separate"/>
            </w:r>
            <w:r w:rsidR="009109EB">
              <w:rPr>
                <w:noProof/>
                <w:webHidden/>
              </w:rPr>
              <w:t>7</w:t>
            </w:r>
            <w:r w:rsidR="009109EB">
              <w:rPr>
                <w:noProof/>
                <w:webHidden/>
              </w:rPr>
              <w:fldChar w:fldCharType="end"/>
            </w:r>
          </w:hyperlink>
        </w:p>
        <w:p w14:paraId="4EBE9D2C" w14:textId="6CFCAD04" w:rsidR="009109EB" w:rsidRDefault="0030096E">
          <w:pPr>
            <w:pStyle w:val="TOC2"/>
            <w:tabs>
              <w:tab w:val="left" w:pos="880"/>
              <w:tab w:val="right" w:leader="dot" w:pos="9350"/>
            </w:tabs>
            <w:rPr>
              <w:rFonts w:cstheme="minorBidi"/>
              <w:noProof/>
            </w:rPr>
          </w:pPr>
          <w:hyperlink w:anchor="_Toc8671734" w:history="1">
            <w:r w:rsidR="009109EB" w:rsidRPr="008A1DDD">
              <w:rPr>
                <w:rStyle w:val="Hyperlink"/>
                <w:noProof/>
              </w:rPr>
              <w:t>1.3</w:t>
            </w:r>
            <w:r w:rsidR="009109EB">
              <w:rPr>
                <w:rFonts w:cstheme="minorBidi"/>
                <w:noProof/>
              </w:rPr>
              <w:tab/>
            </w:r>
            <w:r w:rsidR="009109EB" w:rsidRPr="008A1DDD">
              <w:rPr>
                <w:rStyle w:val="Hyperlink"/>
                <w:noProof/>
              </w:rPr>
              <w:t>Proposed Solution</w:t>
            </w:r>
            <w:r w:rsidR="009109EB">
              <w:rPr>
                <w:noProof/>
                <w:webHidden/>
              </w:rPr>
              <w:tab/>
            </w:r>
            <w:r w:rsidR="009109EB">
              <w:rPr>
                <w:noProof/>
                <w:webHidden/>
              </w:rPr>
              <w:fldChar w:fldCharType="begin"/>
            </w:r>
            <w:r w:rsidR="009109EB">
              <w:rPr>
                <w:noProof/>
                <w:webHidden/>
              </w:rPr>
              <w:instrText xml:space="preserve"> PAGEREF _Toc8671734 \h </w:instrText>
            </w:r>
            <w:r w:rsidR="009109EB">
              <w:rPr>
                <w:noProof/>
                <w:webHidden/>
              </w:rPr>
            </w:r>
            <w:r w:rsidR="009109EB">
              <w:rPr>
                <w:noProof/>
                <w:webHidden/>
              </w:rPr>
              <w:fldChar w:fldCharType="separate"/>
            </w:r>
            <w:r w:rsidR="009109EB">
              <w:rPr>
                <w:noProof/>
                <w:webHidden/>
              </w:rPr>
              <w:t>8</w:t>
            </w:r>
            <w:r w:rsidR="009109EB">
              <w:rPr>
                <w:noProof/>
                <w:webHidden/>
              </w:rPr>
              <w:fldChar w:fldCharType="end"/>
            </w:r>
          </w:hyperlink>
        </w:p>
        <w:p w14:paraId="01A06E8A" w14:textId="361A22D4" w:rsidR="009109EB" w:rsidRDefault="0030096E">
          <w:pPr>
            <w:pStyle w:val="TOC2"/>
            <w:tabs>
              <w:tab w:val="left" w:pos="880"/>
              <w:tab w:val="right" w:leader="dot" w:pos="9350"/>
            </w:tabs>
            <w:rPr>
              <w:rFonts w:cstheme="minorBidi"/>
              <w:noProof/>
            </w:rPr>
          </w:pPr>
          <w:hyperlink w:anchor="_Toc8671735" w:history="1">
            <w:r w:rsidR="009109EB" w:rsidRPr="008A1DDD">
              <w:rPr>
                <w:rStyle w:val="Hyperlink"/>
                <w:noProof/>
              </w:rPr>
              <w:t>1.4</w:t>
            </w:r>
            <w:r w:rsidR="009109EB">
              <w:rPr>
                <w:rFonts w:cstheme="minorBidi"/>
                <w:noProof/>
              </w:rPr>
              <w:tab/>
            </w:r>
            <w:r w:rsidR="009109EB" w:rsidRPr="008A1DDD">
              <w:rPr>
                <w:rStyle w:val="Hyperlink"/>
                <w:noProof/>
              </w:rPr>
              <w:t>Aims and Objectives</w:t>
            </w:r>
            <w:r w:rsidR="009109EB">
              <w:rPr>
                <w:noProof/>
                <w:webHidden/>
              </w:rPr>
              <w:tab/>
            </w:r>
            <w:r w:rsidR="009109EB">
              <w:rPr>
                <w:noProof/>
                <w:webHidden/>
              </w:rPr>
              <w:fldChar w:fldCharType="begin"/>
            </w:r>
            <w:r w:rsidR="009109EB">
              <w:rPr>
                <w:noProof/>
                <w:webHidden/>
              </w:rPr>
              <w:instrText xml:space="preserve"> PAGEREF _Toc8671735 \h </w:instrText>
            </w:r>
            <w:r w:rsidR="009109EB">
              <w:rPr>
                <w:noProof/>
                <w:webHidden/>
              </w:rPr>
            </w:r>
            <w:r w:rsidR="009109EB">
              <w:rPr>
                <w:noProof/>
                <w:webHidden/>
              </w:rPr>
              <w:fldChar w:fldCharType="separate"/>
            </w:r>
            <w:r w:rsidR="009109EB">
              <w:rPr>
                <w:noProof/>
                <w:webHidden/>
              </w:rPr>
              <w:t>8</w:t>
            </w:r>
            <w:r w:rsidR="009109EB">
              <w:rPr>
                <w:noProof/>
                <w:webHidden/>
              </w:rPr>
              <w:fldChar w:fldCharType="end"/>
            </w:r>
          </w:hyperlink>
        </w:p>
        <w:p w14:paraId="02BD578A" w14:textId="2586B9A7" w:rsidR="009109EB" w:rsidRDefault="0030096E">
          <w:pPr>
            <w:pStyle w:val="TOC2"/>
            <w:tabs>
              <w:tab w:val="left" w:pos="880"/>
              <w:tab w:val="right" w:leader="dot" w:pos="9350"/>
            </w:tabs>
            <w:rPr>
              <w:rFonts w:cstheme="minorBidi"/>
              <w:noProof/>
            </w:rPr>
          </w:pPr>
          <w:hyperlink w:anchor="_Toc8671736" w:history="1">
            <w:r w:rsidR="009109EB" w:rsidRPr="008A1DDD">
              <w:rPr>
                <w:rStyle w:val="Hyperlink"/>
                <w:noProof/>
              </w:rPr>
              <w:t>1.5</w:t>
            </w:r>
            <w:r w:rsidR="009109EB">
              <w:rPr>
                <w:rFonts w:cstheme="minorBidi"/>
                <w:noProof/>
              </w:rPr>
              <w:tab/>
            </w:r>
            <w:r w:rsidR="009109EB" w:rsidRPr="008A1DDD">
              <w:rPr>
                <w:rStyle w:val="Hyperlink"/>
                <w:noProof/>
              </w:rPr>
              <w:t>Features</w:t>
            </w:r>
            <w:r w:rsidR="009109EB">
              <w:rPr>
                <w:noProof/>
                <w:webHidden/>
              </w:rPr>
              <w:tab/>
            </w:r>
            <w:r w:rsidR="009109EB">
              <w:rPr>
                <w:noProof/>
                <w:webHidden/>
              </w:rPr>
              <w:fldChar w:fldCharType="begin"/>
            </w:r>
            <w:r w:rsidR="009109EB">
              <w:rPr>
                <w:noProof/>
                <w:webHidden/>
              </w:rPr>
              <w:instrText xml:space="preserve"> PAGEREF _Toc8671736 \h </w:instrText>
            </w:r>
            <w:r w:rsidR="009109EB">
              <w:rPr>
                <w:noProof/>
                <w:webHidden/>
              </w:rPr>
            </w:r>
            <w:r w:rsidR="009109EB">
              <w:rPr>
                <w:noProof/>
                <w:webHidden/>
              </w:rPr>
              <w:fldChar w:fldCharType="separate"/>
            </w:r>
            <w:r w:rsidR="009109EB">
              <w:rPr>
                <w:noProof/>
                <w:webHidden/>
              </w:rPr>
              <w:t>8</w:t>
            </w:r>
            <w:r w:rsidR="009109EB">
              <w:rPr>
                <w:noProof/>
                <w:webHidden/>
              </w:rPr>
              <w:fldChar w:fldCharType="end"/>
            </w:r>
          </w:hyperlink>
        </w:p>
        <w:p w14:paraId="34D3ED7A" w14:textId="6DC95476" w:rsidR="009109EB" w:rsidRDefault="0030096E">
          <w:pPr>
            <w:pStyle w:val="TOC3"/>
            <w:tabs>
              <w:tab w:val="left" w:pos="1320"/>
              <w:tab w:val="right" w:leader="dot" w:pos="9350"/>
            </w:tabs>
            <w:rPr>
              <w:rFonts w:cstheme="minorBidi"/>
              <w:noProof/>
            </w:rPr>
          </w:pPr>
          <w:hyperlink w:anchor="_Toc8671737" w:history="1">
            <w:r w:rsidR="009109EB" w:rsidRPr="008A1DDD">
              <w:rPr>
                <w:rStyle w:val="Hyperlink"/>
                <w:noProof/>
              </w:rPr>
              <w:t>1.5.1</w:t>
            </w:r>
            <w:r w:rsidR="009109EB">
              <w:rPr>
                <w:rFonts w:cstheme="minorBidi"/>
                <w:noProof/>
              </w:rPr>
              <w:tab/>
            </w:r>
            <w:r w:rsidR="009109EB" w:rsidRPr="008A1DDD">
              <w:rPr>
                <w:rStyle w:val="Hyperlink"/>
                <w:noProof/>
              </w:rPr>
              <w:t>Software Execution</w:t>
            </w:r>
            <w:r w:rsidR="009109EB">
              <w:rPr>
                <w:noProof/>
                <w:webHidden/>
              </w:rPr>
              <w:tab/>
            </w:r>
            <w:r w:rsidR="009109EB">
              <w:rPr>
                <w:noProof/>
                <w:webHidden/>
              </w:rPr>
              <w:fldChar w:fldCharType="begin"/>
            </w:r>
            <w:r w:rsidR="009109EB">
              <w:rPr>
                <w:noProof/>
                <w:webHidden/>
              </w:rPr>
              <w:instrText xml:space="preserve"> PAGEREF _Toc8671737 \h </w:instrText>
            </w:r>
            <w:r w:rsidR="009109EB">
              <w:rPr>
                <w:noProof/>
                <w:webHidden/>
              </w:rPr>
            </w:r>
            <w:r w:rsidR="009109EB">
              <w:rPr>
                <w:noProof/>
                <w:webHidden/>
              </w:rPr>
              <w:fldChar w:fldCharType="separate"/>
            </w:r>
            <w:r w:rsidR="009109EB">
              <w:rPr>
                <w:noProof/>
                <w:webHidden/>
              </w:rPr>
              <w:t>8</w:t>
            </w:r>
            <w:r w:rsidR="009109EB">
              <w:rPr>
                <w:noProof/>
                <w:webHidden/>
              </w:rPr>
              <w:fldChar w:fldCharType="end"/>
            </w:r>
          </w:hyperlink>
        </w:p>
        <w:p w14:paraId="414A23F8" w14:textId="634D9461" w:rsidR="009109EB" w:rsidRDefault="0030096E">
          <w:pPr>
            <w:pStyle w:val="TOC3"/>
            <w:tabs>
              <w:tab w:val="left" w:pos="1320"/>
              <w:tab w:val="right" w:leader="dot" w:pos="9350"/>
            </w:tabs>
            <w:rPr>
              <w:rFonts w:cstheme="minorBidi"/>
              <w:noProof/>
            </w:rPr>
          </w:pPr>
          <w:hyperlink w:anchor="_Toc8671738" w:history="1">
            <w:r w:rsidR="009109EB" w:rsidRPr="008A1DDD">
              <w:rPr>
                <w:rStyle w:val="Hyperlink"/>
                <w:noProof/>
              </w:rPr>
              <w:t>1.5.2</w:t>
            </w:r>
            <w:r w:rsidR="009109EB">
              <w:rPr>
                <w:rFonts w:cstheme="minorBidi"/>
                <w:noProof/>
              </w:rPr>
              <w:tab/>
            </w:r>
            <w:r w:rsidR="009109EB" w:rsidRPr="008A1DDD">
              <w:rPr>
                <w:rStyle w:val="Hyperlink"/>
                <w:noProof/>
              </w:rPr>
              <w:t>Attaching to running process</w:t>
            </w:r>
            <w:r w:rsidR="009109EB">
              <w:rPr>
                <w:noProof/>
                <w:webHidden/>
              </w:rPr>
              <w:tab/>
            </w:r>
            <w:r w:rsidR="009109EB">
              <w:rPr>
                <w:noProof/>
                <w:webHidden/>
              </w:rPr>
              <w:fldChar w:fldCharType="begin"/>
            </w:r>
            <w:r w:rsidR="009109EB">
              <w:rPr>
                <w:noProof/>
                <w:webHidden/>
              </w:rPr>
              <w:instrText xml:space="preserve"> PAGEREF _Toc8671738 \h </w:instrText>
            </w:r>
            <w:r w:rsidR="009109EB">
              <w:rPr>
                <w:noProof/>
                <w:webHidden/>
              </w:rPr>
            </w:r>
            <w:r w:rsidR="009109EB">
              <w:rPr>
                <w:noProof/>
                <w:webHidden/>
              </w:rPr>
              <w:fldChar w:fldCharType="separate"/>
            </w:r>
            <w:r w:rsidR="009109EB">
              <w:rPr>
                <w:noProof/>
                <w:webHidden/>
              </w:rPr>
              <w:t>8</w:t>
            </w:r>
            <w:r w:rsidR="009109EB">
              <w:rPr>
                <w:noProof/>
                <w:webHidden/>
              </w:rPr>
              <w:fldChar w:fldCharType="end"/>
            </w:r>
          </w:hyperlink>
        </w:p>
        <w:p w14:paraId="5452A697" w14:textId="22A30FE2" w:rsidR="009109EB" w:rsidRDefault="0030096E">
          <w:pPr>
            <w:pStyle w:val="TOC3"/>
            <w:tabs>
              <w:tab w:val="left" w:pos="1320"/>
              <w:tab w:val="right" w:leader="dot" w:pos="9350"/>
            </w:tabs>
            <w:rPr>
              <w:rFonts w:cstheme="minorBidi"/>
              <w:noProof/>
            </w:rPr>
          </w:pPr>
          <w:hyperlink w:anchor="_Toc8671739" w:history="1">
            <w:r w:rsidR="009109EB" w:rsidRPr="008A1DDD">
              <w:rPr>
                <w:rStyle w:val="Hyperlink"/>
                <w:noProof/>
              </w:rPr>
              <w:t>1.5.3</w:t>
            </w:r>
            <w:r w:rsidR="009109EB">
              <w:rPr>
                <w:rFonts w:cstheme="minorBidi"/>
                <w:noProof/>
              </w:rPr>
              <w:tab/>
            </w:r>
            <w:r w:rsidR="009109EB" w:rsidRPr="008A1DDD">
              <w:rPr>
                <w:rStyle w:val="Hyperlink"/>
                <w:noProof/>
              </w:rPr>
              <w:t>Syscalls detection/tracer implementation</w:t>
            </w:r>
            <w:r w:rsidR="009109EB">
              <w:rPr>
                <w:noProof/>
                <w:webHidden/>
              </w:rPr>
              <w:tab/>
            </w:r>
            <w:r w:rsidR="009109EB">
              <w:rPr>
                <w:noProof/>
                <w:webHidden/>
              </w:rPr>
              <w:fldChar w:fldCharType="begin"/>
            </w:r>
            <w:r w:rsidR="009109EB">
              <w:rPr>
                <w:noProof/>
                <w:webHidden/>
              </w:rPr>
              <w:instrText xml:space="preserve"> PAGEREF _Toc8671739 \h </w:instrText>
            </w:r>
            <w:r w:rsidR="009109EB">
              <w:rPr>
                <w:noProof/>
                <w:webHidden/>
              </w:rPr>
            </w:r>
            <w:r w:rsidR="009109EB">
              <w:rPr>
                <w:noProof/>
                <w:webHidden/>
              </w:rPr>
              <w:fldChar w:fldCharType="separate"/>
            </w:r>
            <w:r w:rsidR="009109EB">
              <w:rPr>
                <w:noProof/>
                <w:webHidden/>
              </w:rPr>
              <w:t>9</w:t>
            </w:r>
            <w:r w:rsidR="009109EB">
              <w:rPr>
                <w:noProof/>
                <w:webHidden/>
              </w:rPr>
              <w:fldChar w:fldCharType="end"/>
            </w:r>
          </w:hyperlink>
        </w:p>
        <w:p w14:paraId="01CDC793" w14:textId="7EA7E50B" w:rsidR="009109EB" w:rsidRDefault="0030096E">
          <w:pPr>
            <w:pStyle w:val="TOC3"/>
            <w:tabs>
              <w:tab w:val="left" w:pos="1320"/>
              <w:tab w:val="right" w:leader="dot" w:pos="9350"/>
            </w:tabs>
            <w:rPr>
              <w:rFonts w:cstheme="minorBidi"/>
              <w:noProof/>
            </w:rPr>
          </w:pPr>
          <w:hyperlink w:anchor="_Toc8671740" w:history="1">
            <w:r w:rsidR="009109EB" w:rsidRPr="008A1DDD">
              <w:rPr>
                <w:rStyle w:val="Hyperlink"/>
                <w:noProof/>
              </w:rPr>
              <w:t>1.5.4</w:t>
            </w:r>
            <w:r w:rsidR="009109EB">
              <w:rPr>
                <w:rFonts w:cstheme="minorBidi"/>
                <w:noProof/>
              </w:rPr>
              <w:tab/>
            </w:r>
            <w:r w:rsidR="009109EB" w:rsidRPr="008A1DDD">
              <w:rPr>
                <w:rStyle w:val="Hyperlink"/>
                <w:noProof/>
              </w:rPr>
              <w:t>Lock Detection</w:t>
            </w:r>
            <w:r w:rsidR="009109EB">
              <w:rPr>
                <w:noProof/>
                <w:webHidden/>
              </w:rPr>
              <w:tab/>
            </w:r>
            <w:r w:rsidR="009109EB">
              <w:rPr>
                <w:noProof/>
                <w:webHidden/>
              </w:rPr>
              <w:fldChar w:fldCharType="begin"/>
            </w:r>
            <w:r w:rsidR="009109EB">
              <w:rPr>
                <w:noProof/>
                <w:webHidden/>
              </w:rPr>
              <w:instrText xml:space="preserve"> PAGEREF _Toc8671740 \h </w:instrText>
            </w:r>
            <w:r w:rsidR="009109EB">
              <w:rPr>
                <w:noProof/>
                <w:webHidden/>
              </w:rPr>
            </w:r>
            <w:r w:rsidR="009109EB">
              <w:rPr>
                <w:noProof/>
                <w:webHidden/>
              </w:rPr>
              <w:fldChar w:fldCharType="separate"/>
            </w:r>
            <w:r w:rsidR="009109EB">
              <w:rPr>
                <w:noProof/>
                <w:webHidden/>
              </w:rPr>
              <w:t>9</w:t>
            </w:r>
            <w:r w:rsidR="009109EB">
              <w:rPr>
                <w:noProof/>
                <w:webHidden/>
              </w:rPr>
              <w:fldChar w:fldCharType="end"/>
            </w:r>
          </w:hyperlink>
        </w:p>
        <w:p w14:paraId="4E6E0846" w14:textId="21627E8C" w:rsidR="009109EB" w:rsidRDefault="0030096E">
          <w:pPr>
            <w:pStyle w:val="TOC3"/>
            <w:tabs>
              <w:tab w:val="left" w:pos="1320"/>
              <w:tab w:val="right" w:leader="dot" w:pos="9350"/>
            </w:tabs>
            <w:rPr>
              <w:rFonts w:cstheme="minorBidi"/>
              <w:noProof/>
            </w:rPr>
          </w:pPr>
          <w:hyperlink w:anchor="_Toc8671741" w:history="1">
            <w:r w:rsidR="009109EB" w:rsidRPr="008A1DDD">
              <w:rPr>
                <w:rStyle w:val="Hyperlink"/>
                <w:noProof/>
              </w:rPr>
              <w:t>1.5.5</w:t>
            </w:r>
            <w:r w:rsidR="009109EB">
              <w:rPr>
                <w:rFonts w:cstheme="minorBidi"/>
                <w:noProof/>
              </w:rPr>
              <w:tab/>
            </w:r>
            <w:r w:rsidR="009109EB" w:rsidRPr="008A1DDD">
              <w:rPr>
                <w:rStyle w:val="Hyperlink"/>
                <w:noProof/>
              </w:rPr>
              <w:t>Printing Backtrace</w:t>
            </w:r>
            <w:r w:rsidR="009109EB">
              <w:rPr>
                <w:noProof/>
                <w:webHidden/>
              </w:rPr>
              <w:tab/>
            </w:r>
            <w:r w:rsidR="009109EB">
              <w:rPr>
                <w:noProof/>
                <w:webHidden/>
              </w:rPr>
              <w:fldChar w:fldCharType="begin"/>
            </w:r>
            <w:r w:rsidR="009109EB">
              <w:rPr>
                <w:noProof/>
                <w:webHidden/>
              </w:rPr>
              <w:instrText xml:space="preserve"> PAGEREF _Toc8671741 \h </w:instrText>
            </w:r>
            <w:r w:rsidR="009109EB">
              <w:rPr>
                <w:noProof/>
                <w:webHidden/>
              </w:rPr>
            </w:r>
            <w:r w:rsidR="009109EB">
              <w:rPr>
                <w:noProof/>
                <w:webHidden/>
              </w:rPr>
              <w:fldChar w:fldCharType="separate"/>
            </w:r>
            <w:r w:rsidR="009109EB">
              <w:rPr>
                <w:noProof/>
                <w:webHidden/>
              </w:rPr>
              <w:t>9</w:t>
            </w:r>
            <w:r w:rsidR="009109EB">
              <w:rPr>
                <w:noProof/>
                <w:webHidden/>
              </w:rPr>
              <w:fldChar w:fldCharType="end"/>
            </w:r>
          </w:hyperlink>
        </w:p>
        <w:p w14:paraId="6E405646" w14:textId="15BF6683" w:rsidR="009109EB" w:rsidRDefault="0030096E">
          <w:pPr>
            <w:pStyle w:val="TOC2"/>
            <w:tabs>
              <w:tab w:val="left" w:pos="880"/>
              <w:tab w:val="right" w:leader="dot" w:pos="9350"/>
            </w:tabs>
            <w:rPr>
              <w:rFonts w:cstheme="minorBidi"/>
              <w:noProof/>
            </w:rPr>
          </w:pPr>
          <w:hyperlink w:anchor="_Toc8671742" w:history="1">
            <w:r w:rsidR="009109EB" w:rsidRPr="008A1DDD">
              <w:rPr>
                <w:rStyle w:val="Hyperlink"/>
                <w:noProof/>
              </w:rPr>
              <w:t>1.6</w:t>
            </w:r>
            <w:r w:rsidR="009109EB">
              <w:rPr>
                <w:rFonts w:cstheme="minorBidi"/>
                <w:noProof/>
              </w:rPr>
              <w:tab/>
            </w:r>
            <w:r w:rsidR="009109EB" w:rsidRPr="008A1DDD">
              <w:rPr>
                <w:rStyle w:val="Hyperlink"/>
                <w:noProof/>
              </w:rPr>
              <w:t>Document Structure</w:t>
            </w:r>
            <w:r w:rsidR="009109EB">
              <w:rPr>
                <w:noProof/>
                <w:webHidden/>
              </w:rPr>
              <w:tab/>
            </w:r>
            <w:r w:rsidR="009109EB">
              <w:rPr>
                <w:noProof/>
                <w:webHidden/>
              </w:rPr>
              <w:fldChar w:fldCharType="begin"/>
            </w:r>
            <w:r w:rsidR="009109EB">
              <w:rPr>
                <w:noProof/>
                <w:webHidden/>
              </w:rPr>
              <w:instrText xml:space="preserve"> PAGEREF _Toc8671742 \h </w:instrText>
            </w:r>
            <w:r w:rsidR="009109EB">
              <w:rPr>
                <w:noProof/>
                <w:webHidden/>
              </w:rPr>
            </w:r>
            <w:r w:rsidR="009109EB">
              <w:rPr>
                <w:noProof/>
                <w:webHidden/>
              </w:rPr>
              <w:fldChar w:fldCharType="separate"/>
            </w:r>
            <w:r w:rsidR="009109EB">
              <w:rPr>
                <w:noProof/>
                <w:webHidden/>
              </w:rPr>
              <w:t>9</w:t>
            </w:r>
            <w:r w:rsidR="009109EB">
              <w:rPr>
                <w:noProof/>
                <w:webHidden/>
              </w:rPr>
              <w:fldChar w:fldCharType="end"/>
            </w:r>
          </w:hyperlink>
        </w:p>
        <w:p w14:paraId="353A9B0A" w14:textId="4A96F71D" w:rsidR="009109EB" w:rsidRDefault="0030096E">
          <w:pPr>
            <w:pStyle w:val="TOC1"/>
            <w:tabs>
              <w:tab w:val="left" w:pos="440"/>
              <w:tab w:val="right" w:leader="dot" w:pos="9350"/>
            </w:tabs>
            <w:rPr>
              <w:rFonts w:cstheme="minorBidi"/>
              <w:noProof/>
            </w:rPr>
          </w:pPr>
          <w:hyperlink w:anchor="_Toc8671743" w:history="1">
            <w:r w:rsidR="009109EB" w:rsidRPr="008A1DDD">
              <w:rPr>
                <w:rStyle w:val="Hyperlink"/>
                <w:noProof/>
              </w:rPr>
              <w:t>2</w:t>
            </w:r>
            <w:r w:rsidR="009109EB">
              <w:rPr>
                <w:rFonts w:cstheme="minorBidi"/>
                <w:noProof/>
              </w:rPr>
              <w:tab/>
            </w:r>
            <w:r w:rsidR="009109EB" w:rsidRPr="008A1DDD">
              <w:rPr>
                <w:rStyle w:val="Hyperlink"/>
                <w:noProof/>
              </w:rPr>
              <w:t>Literature Review</w:t>
            </w:r>
            <w:r w:rsidR="009109EB">
              <w:rPr>
                <w:noProof/>
                <w:webHidden/>
              </w:rPr>
              <w:tab/>
            </w:r>
            <w:r w:rsidR="009109EB">
              <w:rPr>
                <w:noProof/>
                <w:webHidden/>
              </w:rPr>
              <w:fldChar w:fldCharType="begin"/>
            </w:r>
            <w:r w:rsidR="009109EB">
              <w:rPr>
                <w:noProof/>
                <w:webHidden/>
              </w:rPr>
              <w:instrText xml:space="preserve"> PAGEREF _Toc8671743 \h </w:instrText>
            </w:r>
            <w:r w:rsidR="009109EB">
              <w:rPr>
                <w:noProof/>
                <w:webHidden/>
              </w:rPr>
            </w:r>
            <w:r w:rsidR="009109EB">
              <w:rPr>
                <w:noProof/>
                <w:webHidden/>
              </w:rPr>
              <w:fldChar w:fldCharType="separate"/>
            </w:r>
            <w:r w:rsidR="009109EB">
              <w:rPr>
                <w:noProof/>
                <w:webHidden/>
              </w:rPr>
              <w:t>10</w:t>
            </w:r>
            <w:r w:rsidR="009109EB">
              <w:rPr>
                <w:noProof/>
                <w:webHidden/>
              </w:rPr>
              <w:fldChar w:fldCharType="end"/>
            </w:r>
          </w:hyperlink>
        </w:p>
        <w:p w14:paraId="245A9FC8" w14:textId="51A72402" w:rsidR="009109EB" w:rsidRDefault="0030096E">
          <w:pPr>
            <w:pStyle w:val="TOC2"/>
            <w:tabs>
              <w:tab w:val="left" w:pos="880"/>
              <w:tab w:val="right" w:leader="dot" w:pos="9350"/>
            </w:tabs>
            <w:rPr>
              <w:rFonts w:cstheme="minorBidi"/>
              <w:noProof/>
            </w:rPr>
          </w:pPr>
          <w:hyperlink w:anchor="_Toc8671744" w:history="1">
            <w:r w:rsidR="009109EB" w:rsidRPr="008A1DDD">
              <w:rPr>
                <w:rStyle w:val="Hyperlink"/>
                <w:noProof/>
              </w:rPr>
              <w:t>2.1</w:t>
            </w:r>
            <w:r w:rsidR="009109EB">
              <w:rPr>
                <w:rFonts w:cstheme="minorBidi"/>
                <w:noProof/>
              </w:rPr>
              <w:tab/>
            </w:r>
            <w:r w:rsidR="009109EB" w:rsidRPr="008A1DDD">
              <w:rPr>
                <w:rStyle w:val="Hyperlink"/>
                <w:noProof/>
              </w:rPr>
              <w:t>Overview</w:t>
            </w:r>
            <w:r w:rsidR="009109EB">
              <w:rPr>
                <w:noProof/>
                <w:webHidden/>
              </w:rPr>
              <w:tab/>
            </w:r>
            <w:r w:rsidR="009109EB">
              <w:rPr>
                <w:noProof/>
                <w:webHidden/>
              </w:rPr>
              <w:fldChar w:fldCharType="begin"/>
            </w:r>
            <w:r w:rsidR="009109EB">
              <w:rPr>
                <w:noProof/>
                <w:webHidden/>
              </w:rPr>
              <w:instrText xml:space="preserve"> PAGEREF _Toc8671744 \h </w:instrText>
            </w:r>
            <w:r w:rsidR="009109EB">
              <w:rPr>
                <w:noProof/>
                <w:webHidden/>
              </w:rPr>
            </w:r>
            <w:r w:rsidR="009109EB">
              <w:rPr>
                <w:noProof/>
                <w:webHidden/>
              </w:rPr>
              <w:fldChar w:fldCharType="separate"/>
            </w:r>
            <w:r w:rsidR="009109EB">
              <w:rPr>
                <w:noProof/>
                <w:webHidden/>
              </w:rPr>
              <w:t>10</w:t>
            </w:r>
            <w:r w:rsidR="009109EB">
              <w:rPr>
                <w:noProof/>
                <w:webHidden/>
              </w:rPr>
              <w:fldChar w:fldCharType="end"/>
            </w:r>
          </w:hyperlink>
        </w:p>
        <w:p w14:paraId="43B08AA1" w14:textId="339A8B42" w:rsidR="009109EB" w:rsidRDefault="0030096E">
          <w:pPr>
            <w:pStyle w:val="TOC2"/>
            <w:tabs>
              <w:tab w:val="left" w:pos="880"/>
              <w:tab w:val="right" w:leader="dot" w:pos="9350"/>
            </w:tabs>
            <w:rPr>
              <w:rFonts w:cstheme="minorBidi"/>
              <w:noProof/>
            </w:rPr>
          </w:pPr>
          <w:hyperlink w:anchor="_Toc8671745" w:history="1">
            <w:r w:rsidR="009109EB" w:rsidRPr="008A1DDD">
              <w:rPr>
                <w:rStyle w:val="Hyperlink"/>
                <w:noProof/>
              </w:rPr>
              <w:t>2.2</w:t>
            </w:r>
            <w:r w:rsidR="009109EB">
              <w:rPr>
                <w:rFonts w:cstheme="minorBidi"/>
                <w:noProof/>
              </w:rPr>
              <w:tab/>
            </w:r>
            <w:r w:rsidR="009109EB" w:rsidRPr="008A1DDD">
              <w:rPr>
                <w:rStyle w:val="Hyperlink"/>
                <w:noProof/>
              </w:rPr>
              <w:t>Literature Comprehension</w:t>
            </w:r>
            <w:r w:rsidR="009109EB">
              <w:rPr>
                <w:noProof/>
                <w:webHidden/>
              </w:rPr>
              <w:tab/>
            </w:r>
            <w:r w:rsidR="009109EB">
              <w:rPr>
                <w:noProof/>
                <w:webHidden/>
              </w:rPr>
              <w:fldChar w:fldCharType="begin"/>
            </w:r>
            <w:r w:rsidR="009109EB">
              <w:rPr>
                <w:noProof/>
                <w:webHidden/>
              </w:rPr>
              <w:instrText xml:space="preserve"> PAGEREF _Toc8671745 \h </w:instrText>
            </w:r>
            <w:r w:rsidR="009109EB">
              <w:rPr>
                <w:noProof/>
                <w:webHidden/>
              </w:rPr>
            </w:r>
            <w:r w:rsidR="009109EB">
              <w:rPr>
                <w:noProof/>
                <w:webHidden/>
              </w:rPr>
              <w:fldChar w:fldCharType="separate"/>
            </w:r>
            <w:r w:rsidR="009109EB">
              <w:rPr>
                <w:noProof/>
                <w:webHidden/>
              </w:rPr>
              <w:t>10</w:t>
            </w:r>
            <w:r w:rsidR="009109EB">
              <w:rPr>
                <w:noProof/>
                <w:webHidden/>
              </w:rPr>
              <w:fldChar w:fldCharType="end"/>
            </w:r>
          </w:hyperlink>
        </w:p>
        <w:p w14:paraId="66C32D8F" w14:textId="696B2442" w:rsidR="009109EB" w:rsidRDefault="0030096E">
          <w:pPr>
            <w:pStyle w:val="TOC2"/>
            <w:tabs>
              <w:tab w:val="left" w:pos="880"/>
              <w:tab w:val="right" w:leader="dot" w:pos="9350"/>
            </w:tabs>
            <w:rPr>
              <w:rFonts w:cstheme="minorBidi"/>
              <w:noProof/>
            </w:rPr>
          </w:pPr>
          <w:hyperlink w:anchor="_Toc8671746" w:history="1">
            <w:r w:rsidR="009109EB" w:rsidRPr="008A1DDD">
              <w:rPr>
                <w:rStyle w:val="Hyperlink"/>
                <w:noProof/>
              </w:rPr>
              <w:t>2.3</w:t>
            </w:r>
            <w:r w:rsidR="009109EB">
              <w:rPr>
                <w:rFonts w:cstheme="minorBidi"/>
                <w:noProof/>
              </w:rPr>
              <w:tab/>
            </w:r>
            <w:r w:rsidR="009109EB" w:rsidRPr="008A1DDD">
              <w:rPr>
                <w:rStyle w:val="Hyperlink"/>
                <w:noProof/>
              </w:rPr>
              <w:t>Issue Identification</w:t>
            </w:r>
            <w:r w:rsidR="009109EB">
              <w:rPr>
                <w:noProof/>
                <w:webHidden/>
              </w:rPr>
              <w:tab/>
            </w:r>
            <w:r w:rsidR="009109EB">
              <w:rPr>
                <w:noProof/>
                <w:webHidden/>
              </w:rPr>
              <w:fldChar w:fldCharType="begin"/>
            </w:r>
            <w:r w:rsidR="009109EB">
              <w:rPr>
                <w:noProof/>
                <w:webHidden/>
              </w:rPr>
              <w:instrText xml:space="preserve"> PAGEREF _Toc8671746 \h </w:instrText>
            </w:r>
            <w:r w:rsidR="009109EB">
              <w:rPr>
                <w:noProof/>
                <w:webHidden/>
              </w:rPr>
            </w:r>
            <w:r w:rsidR="009109EB">
              <w:rPr>
                <w:noProof/>
                <w:webHidden/>
              </w:rPr>
              <w:fldChar w:fldCharType="separate"/>
            </w:r>
            <w:r w:rsidR="009109EB">
              <w:rPr>
                <w:noProof/>
                <w:webHidden/>
              </w:rPr>
              <w:t>11</w:t>
            </w:r>
            <w:r w:rsidR="009109EB">
              <w:rPr>
                <w:noProof/>
                <w:webHidden/>
              </w:rPr>
              <w:fldChar w:fldCharType="end"/>
            </w:r>
          </w:hyperlink>
        </w:p>
        <w:p w14:paraId="68B7B671" w14:textId="631B1087" w:rsidR="009109EB" w:rsidRDefault="0030096E">
          <w:pPr>
            <w:pStyle w:val="TOC3"/>
            <w:tabs>
              <w:tab w:val="left" w:pos="1320"/>
              <w:tab w:val="right" w:leader="dot" w:pos="9350"/>
            </w:tabs>
            <w:rPr>
              <w:rFonts w:cstheme="minorBidi"/>
              <w:noProof/>
            </w:rPr>
          </w:pPr>
          <w:hyperlink w:anchor="_Toc8671747" w:history="1">
            <w:r w:rsidR="009109EB" w:rsidRPr="008A1DDD">
              <w:rPr>
                <w:rStyle w:val="Hyperlink"/>
                <w:noProof/>
              </w:rPr>
              <w:t>2.3.1</w:t>
            </w:r>
            <w:r w:rsidR="009109EB">
              <w:rPr>
                <w:rFonts w:cstheme="minorBidi"/>
                <w:noProof/>
              </w:rPr>
              <w:tab/>
            </w:r>
            <w:r w:rsidR="009109EB" w:rsidRPr="008A1DDD">
              <w:rPr>
                <w:rStyle w:val="Hyperlink"/>
                <w:noProof/>
              </w:rPr>
              <w:t>Example</w:t>
            </w:r>
            <w:r w:rsidR="009109EB">
              <w:rPr>
                <w:noProof/>
                <w:webHidden/>
              </w:rPr>
              <w:tab/>
            </w:r>
            <w:r w:rsidR="009109EB">
              <w:rPr>
                <w:noProof/>
                <w:webHidden/>
              </w:rPr>
              <w:fldChar w:fldCharType="begin"/>
            </w:r>
            <w:r w:rsidR="009109EB">
              <w:rPr>
                <w:noProof/>
                <w:webHidden/>
              </w:rPr>
              <w:instrText xml:space="preserve"> PAGEREF _Toc8671747 \h </w:instrText>
            </w:r>
            <w:r w:rsidR="009109EB">
              <w:rPr>
                <w:noProof/>
                <w:webHidden/>
              </w:rPr>
            </w:r>
            <w:r w:rsidR="009109EB">
              <w:rPr>
                <w:noProof/>
                <w:webHidden/>
              </w:rPr>
              <w:fldChar w:fldCharType="separate"/>
            </w:r>
            <w:r w:rsidR="009109EB">
              <w:rPr>
                <w:noProof/>
                <w:webHidden/>
              </w:rPr>
              <w:t>11</w:t>
            </w:r>
            <w:r w:rsidR="009109EB">
              <w:rPr>
                <w:noProof/>
                <w:webHidden/>
              </w:rPr>
              <w:fldChar w:fldCharType="end"/>
            </w:r>
          </w:hyperlink>
        </w:p>
        <w:p w14:paraId="6ADEF1AD" w14:textId="1BD84F49" w:rsidR="009109EB" w:rsidRDefault="0030096E">
          <w:pPr>
            <w:pStyle w:val="TOC2"/>
            <w:tabs>
              <w:tab w:val="left" w:pos="880"/>
              <w:tab w:val="right" w:leader="dot" w:pos="9350"/>
            </w:tabs>
            <w:rPr>
              <w:rFonts w:cstheme="minorBidi"/>
              <w:noProof/>
            </w:rPr>
          </w:pPr>
          <w:hyperlink w:anchor="_Toc8671748" w:history="1">
            <w:r w:rsidR="009109EB" w:rsidRPr="008A1DDD">
              <w:rPr>
                <w:rStyle w:val="Hyperlink"/>
                <w:noProof/>
              </w:rPr>
              <w:t>2.4</w:t>
            </w:r>
            <w:r w:rsidR="009109EB">
              <w:rPr>
                <w:rFonts w:cstheme="minorBidi"/>
                <w:noProof/>
              </w:rPr>
              <w:tab/>
            </w:r>
            <w:r w:rsidR="009109EB" w:rsidRPr="008A1DDD">
              <w:rPr>
                <w:rStyle w:val="Hyperlink"/>
                <w:noProof/>
              </w:rPr>
              <w:t>Useful Tools Available</w:t>
            </w:r>
            <w:r w:rsidR="009109EB">
              <w:rPr>
                <w:noProof/>
                <w:webHidden/>
              </w:rPr>
              <w:tab/>
            </w:r>
            <w:r w:rsidR="009109EB">
              <w:rPr>
                <w:noProof/>
                <w:webHidden/>
              </w:rPr>
              <w:fldChar w:fldCharType="begin"/>
            </w:r>
            <w:r w:rsidR="009109EB">
              <w:rPr>
                <w:noProof/>
                <w:webHidden/>
              </w:rPr>
              <w:instrText xml:space="preserve"> PAGEREF _Toc8671748 \h </w:instrText>
            </w:r>
            <w:r w:rsidR="009109EB">
              <w:rPr>
                <w:noProof/>
                <w:webHidden/>
              </w:rPr>
            </w:r>
            <w:r w:rsidR="009109EB">
              <w:rPr>
                <w:noProof/>
                <w:webHidden/>
              </w:rPr>
              <w:fldChar w:fldCharType="separate"/>
            </w:r>
            <w:r w:rsidR="009109EB">
              <w:rPr>
                <w:noProof/>
                <w:webHidden/>
              </w:rPr>
              <w:t>11</w:t>
            </w:r>
            <w:r w:rsidR="009109EB">
              <w:rPr>
                <w:noProof/>
                <w:webHidden/>
              </w:rPr>
              <w:fldChar w:fldCharType="end"/>
            </w:r>
          </w:hyperlink>
        </w:p>
        <w:p w14:paraId="05EA77E2" w14:textId="228E9667" w:rsidR="009109EB" w:rsidRDefault="0030096E">
          <w:pPr>
            <w:pStyle w:val="TOC2"/>
            <w:tabs>
              <w:tab w:val="left" w:pos="880"/>
              <w:tab w:val="right" w:leader="dot" w:pos="9350"/>
            </w:tabs>
            <w:rPr>
              <w:rFonts w:cstheme="minorBidi"/>
              <w:noProof/>
            </w:rPr>
          </w:pPr>
          <w:hyperlink w:anchor="_Toc8671749" w:history="1">
            <w:r w:rsidR="009109EB" w:rsidRPr="008A1DDD">
              <w:rPr>
                <w:rStyle w:val="Hyperlink"/>
                <w:noProof/>
              </w:rPr>
              <w:t>2.5</w:t>
            </w:r>
            <w:r w:rsidR="009109EB">
              <w:rPr>
                <w:rFonts w:cstheme="minorBidi"/>
                <w:noProof/>
              </w:rPr>
              <w:tab/>
            </w:r>
            <w:r w:rsidR="009109EB" w:rsidRPr="008A1DDD">
              <w:rPr>
                <w:rStyle w:val="Hyperlink"/>
                <w:noProof/>
              </w:rPr>
              <w:t>API’s</w:t>
            </w:r>
            <w:r w:rsidR="009109EB">
              <w:rPr>
                <w:noProof/>
                <w:webHidden/>
              </w:rPr>
              <w:tab/>
            </w:r>
            <w:r w:rsidR="009109EB">
              <w:rPr>
                <w:noProof/>
                <w:webHidden/>
              </w:rPr>
              <w:fldChar w:fldCharType="begin"/>
            </w:r>
            <w:r w:rsidR="009109EB">
              <w:rPr>
                <w:noProof/>
                <w:webHidden/>
              </w:rPr>
              <w:instrText xml:space="preserve"> PAGEREF _Toc8671749 \h </w:instrText>
            </w:r>
            <w:r w:rsidR="009109EB">
              <w:rPr>
                <w:noProof/>
                <w:webHidden/>
              </w:rPr>
            </w:r>
            <w:r w:rsidR="009109EB">
              <w:rPr>
                <w:noProof/>
                <w:webHidden/>
              </w:rPr>
              <w:fldChar w:fldCharType="separate"/>
            </w:r>
            <w:r w:rsidR="009109EB">
              <w:rPr>
                <w:noProof/>
                <w:webHidden/>
              </w:rPr>
              <w:t>12</w:t>
            </w:r>
            <w:r w:rsidR="009109EB">
              <w:rPr>
                <w:noProof/>
                <w:webHidden/>
              </w:rPr>
              <w:fldChar w:fldCharType="end"/>
            </w:r>
          </w:hyperlink>
        </w:p>
        <w:p w14:paraId="0F05BA4C" w14:textId="4E9BF193" w:rsidR="009109EB" w:rsidRDefault="0030096E">
          <w:pPr>
            <w:pStyle w:val="TOC2"/>
            <w:tabs>
              <w:tab w:val="left" w:pos="880"/>
              <w:tab w:val="right" w:leader="dot" w:pos="9350"/>
            </w:tabs>
            <w:rPr>
              <w:rFonts w:cstheme="minorBidi"/>
              <w:noProof/>
            </w:rPr>
          </w:pPr>
          <w:hyperlink w:anchor="_Toc8671750" w:history="1">
            <w:r w:rsidR="009109EB" w:rsidRPr="008A1DDD">
              <w:rPr>
                <w:rStyle w:val="Hyperlink"/>
                <w:noProof/>
              </w:rPr>
              <w:t>2.6</w:t>
            </w:r>
            <w:r w:rsidR="009109EB">
              <w:rPr>
                <w:rFonts w:cstheme="minorBidi"/>
                <w:noProof/>
              </w:rPr>
              <w:tab/>
            </w:r>
            <w:r w:rsidR="009109EB" w:rsidRPr="008A1DDD">
              <w:rPr>
                <w:rStyle w:val="Hyperlink"/>
                <w:noProof/>
              </w:rPr>
              <w:t>Related work</w:t>
            </w:r>
            <w:r w:rsidR="009109EB">
              <w:rPr>
                <w:noProof/>
                <w:webHidden/>
              </w:rPr>
              <w:tab/>
            </w:r>
            <w:r w:rsidR="009109EB">
              <w:rPr>
                <w:noProof/>
                <w:webHidden/>
              </w:rPr>
              <w:fldChar w:fldCharType="begin"/>
            </w:r>
            <w:r w:rsidR="009109EB">
              <w:rPr>
                <w:noProof/>
                <w:webHidden/>
              </w:rPr>
              <w:instrText xml:space="preserve"> PAGEREF _Toc8671750 \h </w:instrText>
            </w:r>
            <w:r w:rsidR="009109EB">
              <w:rPr>
                <w:noProof/>
                <w:webHidden/>
              </w:rPr>
            </w:r>
            <w:r w:rsidR="009109EB">
              <w:rPr>
                <w:noProof/>
                <w:webHidden/>
              </w:rPr>
              <w:fldChar w:fldCharType="separate"/>
            </w:r>
            <w:r w:rsidR="009109EB">
              <w:rPr>
                <w:noProof/>
                <w:webHidden/>
              </w:rPr>
              <w:t>12</w:t>
            </w:r>
            <w:r w:rsidR="009109EB">
              <w:rPr>
                <w:noProof/>
                <w:webHidden/>
              </w:rPr>
              <w:fldChar w:fldCharType="end"/>
            </w:r>
          </w:hyperlink>
        </w:p>
        <w:p w14:paraId="69C8BAFE" w14:textId="393E38D8" w:rsidR="009109EB" w:rsidRDefault="0030096E">
          <w:pPr>
            <w:pStyle w:val="TOC2"/>
            <w:tabs>
              <w:tab w:val="left" w:pos="880"/>
              <w:tab w:val="right" w:leader="dot" w:pos="9350"/>
            </w:tabs>
            <w:rPr>
              <w:rFonts w:cstheme="minorBidi"/>
              <w:noProof/>
            </w:rPr>
          </w:pPr>
          <w:hyperlink w:anchor="_Toc8671751" w:history="1">
            <w:r w:rsidR="009109EB" w:rsidRPr="008A1DDD">
              <w:rPr>
                <w:rStyle w:val="Hyperlink"/>
                <w:noProof/>
              </w:rPr>
              <w:t>2.7</w:t>
            </w:r>
            <w:r w:rsidR="009109EB">
              <w:rPr>
                <w:rFonts w:cstheme="minorBidi"/>
                <w:noProof/>
              </w:rPr>
              <w:tab/>
            </w:r>
            <w:r w:rsidR="009109EB" w:rsidRPr="008A1DDD">
              <w:rPr>
                <w:rStyle w:val="Hyperlink"/>
                <w:noProof/>
              </w:rPr>
              <w:t>Related Work Limitation</w:t>
            </w:r>
            <w:r w:rsidR="009109EB">
              <w:rPr>
                <w:noProof/>
                <w:webHidden/>
              </w:rPr>
              <w:tab/>
            </w:r>
            <w:r w:rsidR="009109EB">
              <w:rPr>
                <w:noProof/>
                <w:webHidden/>
              </w:rPr>
              <w:fldChar w:fldCharType="begin"/>
            </w:r>
            <w:r w:rsidR="009109EB">
              <w:rPr>
                <w:noProof/>
                <w:webHidden/>
              </w:rPr>
              <w:instrText xml:space="preserve"> PAGEREF _Toc8671751 \h </w:instrText>
            </w:r>
            <w:r w:rsidR="009109EB">
              <w:rPr>
                <w:noProof/>
                <w:webHidden/>
              </w:rPr>
            </w:r>
            <w:r w:rsidR="009109EB">
              <w:rPr>
                <w:noProof/>
                <w:webHidden/>
              </w:rPr>
              <w:fldChar w:fldCharType="separate"/>
            </w:r>
            <w:r w:rsidR="009109EB">
              <w:rPr>
                <w:noProof/>
                <w:webHidden/>
              </w:rPr>
              <w:t>13</w:t>
            </w:r>
            <w:r w:rsidR="009109EB">
              <w:rPr>
                <w:noProof/>
                <w:webHidden/>
              </w:rPr>
              <w:fldChar w:fldCharType="end"/>
            </w:r>
          </w:hyperlink>
        </w:p>
        <w:p w14:paraId="54BA83C1" w14:textId="1637AF1E" w:rsidR="009109EB" w:rsidRDefault="0030096E">
          <w:pPr>
            <w:pStyle w:val="TOC1"/>
            <w:tabs>
              <w:tab w:val="left" w:pos="440"/>
              <w:tab w:val="right" w:leader="dot" w:pos="9350"/>
            </w:tabs>
            <w:rPr>
              <w:rFonts w:cstheme="minorBidi"/>
              <w:noProof/>
            </w:rPr>
          </w:pPr>
          <w:hyperlink w:anchor="_Toc8671752" w:history="1">
            <w:r w:rsidR="009109EB" w:rsidRPr="008A1DDD">
              <w:rPr>
                <w:rStyle w:val="Hyperlink"/>
                <w:noProof/>
              </w:rPr>
              <w:t>3</w:t>
            </w:r>
            <w:r w:rsidR="009109EB">
              <w:rPr>
                <w:rFonts w:cstheme="minorBidi"/>
                <w:noProof/>
              </w:rPr>
              <w:tab/>
            </w:r>
            <w:r w:rsidR="009109EB" w:rsidRPr="008A1DDD">
              <w:rPr>
                <w:rStyle w:val="Hyperlink"/>
                <w:noProof/>
              </w:rPr>
              <w:t>Requirements and Analysis</w:t>
            </w:r>
            <w:r w:rsidR="009109EB">
              <w:rPr>
                <w:noProof/>
                <w:webHidden/>
              </w:rPr>
              <w:tab/>
            </w:r>
            <w:r w:rsidR="009109EB">
              <w:rPr>
                <w:noProof/>
                <w:webHidden/>
              </w:rPr>
              <w:fldChar w:fldCharType="begin"/>
            </w:r>
            <w:r w:rsidR="009109EB">
              <w:rPr>
                <w:noProof/>
                <w:webHidden/>
              </w:rPr>
              <w:instrText xml:space="preserve"> PAGEREF _Toc8671752 \h </w:instrText>
            </w:r>
            <w:r w:rsidR="009109EB">
              <w:rPr>
                <w:noProof/>
                <w:webHidden/>
              </w:rPr>
            </w:r>
            <w:r w:rsidR="009109EB">
              <w:rPr>
                <w:noProof/>
                <w:webHidden/>
              </w:rPr>
              <w:fldChar w:fldCharType="separate"/>
            </w:r>
            <w:r w:rsidR="009109EB">
              <w:rPr>
                <w:noProof/>
                <w:webHidden/>
              </w:rPr>
              <w:t>14</w:t>
            </w:r>
            <w:r w:rsidR="009109EB">
              <w:rPr>
                <w:noProof/>
                <w:webHidden/>
              </w:rPr>
              <w:fldChar w:fldCharType="end"/>
            </w:r>
          </w:hyperlink>
        </w:p>
        <w:p w14:paraId="125D6905" w14:textId="60B01279" w:rsidR="009109EB" w:rsidRDefault="0030096E">
          <w:pPr>
            <w:pStyle w:val="TOC2"/>
            <w:tabs>
              <w:tab w:val="left" w:pos="880"/>
              <w:tab w:val="right" w:leader="dot" w:pos="9350"/>
            </w:tabs>
            <w:rPr>
              <w:rFonts w:cstheme="minorBidi"/>
              <w:noProof/>
            </w:rPr>
          </w:pPr>
          <w:hyperlink w:anchor="_Toc8671753" w:history="1">
            <w:r w:rsidR="009109EB" w:rsidRPr="008A1DDD">
              <w:rPr>
                <w:rStyle w:val="Hyperlink"/>
                <w:noProof/>
              </w:rPr>
              <w:t>3.1</w:t>
            </w:r>
            <w:r w:rsidR="009109EB">
              <w:rPr>
                <w:rFonts w:cstheme="minorBidi"/>
                <w:noProof/>
              </w:rPr>
              <w:tab/>
            </w:r>
            <w:r w:rsidR="009109EB" w:rsidRPr="008A1DDD">
              <w:rPr>
                <w:rStyle w:val="Hyperlink"/>
                <w:noProof/>
              </w:rPr>
              <w:t>Project Description</w:t>
            </w:r>
            <w:r w:rsidR="009109EB">
              <w:rPr>
                <w:noProof/>
                <w:webHidden/>
              </w:rPr>
              <w:tab/>
            </w:r>
            <w:r w:rsidR="009109EB">
              <w:rPr>
                <w:noProof/>
                <w:webHidden/>
              </w:rPr>
              <w:fldChar w:fldCharType="begin"/>
            </w:r>
            <w:r w:rsidR="009109EB">
              <w:rPr>
                <w:noProof/>
                <w:webHidden/>
              </w:rPr>
              <w:instrText xml:space="preserve"> PAGEREF _Toc8671753 \h </w:instrText>
            </w:r>
            <w:r w:rsidR="009109EB">
              <w:rPr>
                <w:noProof/>
                <w:webHidden/>
              </w:rPr>
            </w:r>
            <w:r w:rsidR="009109EB">
              <w:rPr>
                <w:noProof/>
                <w:webHidden/>
              </w:rPr>
              <w:fldChar w:fldCharType="separate"/>
            </w:r>
            <w:r w:rsidR="009109EB">
              <w:rPr>
                <w:noProof/>
                <w:webHidden/>
              </w:rPr>
              <w:t>14</w:t>
            </w:r>
            <w:r w:rsidR="009109EB">
              <w:rPr>
                <w:noProof/>
                <w:webHidden/>
              </w:rPr>
              <w:fldChar w:fldCharType="end"/>
            </w:r>
          </w:hyperlink>
        </w:p>
        <w:p w14:paraId="2492997E" w14:textId="1D14EC43" w:rsidR="009109EB" w:rsidRDefault="0030096E">
          <w:pPr>
            <w:pStyle w:val="TOC2"/>
            <w:tabs>
              <w:tab w:val="left" w:pos="880"/>
              <w:tab w:val="right" w:leader="dot" w:pos="9350"/>
            </w:tabs>
            <w:rPr>
              <w:rFonts w:cstheme="minorBidi"/>
              <w:noProof/>
            </w:rPr>
          </w:pPr>
          <w:hyperlink w:anchor="_Toc8671754" w:history="1">
            <w:r w:rsidR="009109EB" w:rsidRPr="008A1DDD">
              <w:rPr>
                <w:rStyle w:val="Hyperlink"/>
                <w:noProof/>
              </w:rPr>
              <w:t>3.2</w:t>
            </w:r>
            <w:r w:rsidR="009109EB">
              <w:rPr>
                <w:rFonts w:cstheme="minorBidi"/>
                <w:noProof/>
              </w:rPr>
              <w:tab/>
            </w:r>
            <w:r w:rsidR="009109EB" w:rsidRPr="008A1DDD">
              <w:rPr>
                <w:rStyle w:val="Hyperlink"/>
                <w:noProof/>
              </w:rPr>
              <w:t>Required Features and Analysis</w:t>
            </w:r>
            <w:r w:rsidR="009109EB">
              <w:rPr>
                <w:noProof/>
                <w:webHidden/>
              </w:rPr>
              <w:tab/>
            </w:r>
            <w:r w:rsidR="009109EB">
              <w:rPr>
                <w:noProof/>
                <w:webHidden/>
              </w:rPr>
              <w:fldChar w:fldCharType="begin"/>
            </w:r>
            <w:r w:rsidR="009109EB">
              <w:rPr>
                <w:noProof/>
                <w:webHidden/>
              </w:rPr>
              <w:instrText xml:space="preserve"> PAGEREF _Toc8671754 \h </w:instrText>
            </w:r>
            <w:r w:rsidR="009109EB">
              <w:rPr>
                <w:noProof/>
                <w:webHidden/>
              </w:rPr>
            </w:r>
            <w:r w:rsidR="009109EB">
              <w:rPr>
                <w:noProof/>
                <w:webHidden/>
              </w:rPr>
              <w:fldChar w:fldCharType="separate"/>
            </w:r>
            <w:r w:rsidR="009109EB">
              <w:rPr>
                <w:noProof/>
                <w:webHidden/>
              </w:rPr>
              <w:t>14</w:t>
            </w:r>
            <w:r w:rsidR="009109EB">
              <w:rPr>
                <w:noProof/>
                <w:webHidden/>
              </w:rPr>
              <w:fldChar w:fldCharType="end"/>
            </w:r>
          </w:hyperlink>
        </w:p>
        <w:p w14:paraId="271744DA" w14:textId="3CB05338" w:rsidR="009109EB" w:rsidRDefault="0030096E">
          <w:pPr>
            <w:pStyle w:val="TOC3"/>
            <w:tabs>
              <w:tab w:val="left" w:pos="1320"/>
              <w:tab w:val="right" w:leader="dot" w:pos="9350"/>
            </w:tabs>
            <w:rPr>
              <w:rFonts w:cstheme="minorBidi"/>
              <w:noProof/>
            </w:rPr>
          </w:pPr>
          <w:hyperlink w:anchor="_Toc8671755" w:history="1">
            <w:r w:rsidR="009109EB" w:rsidRPr="008A1DDD">
              <w:rPr>
                <w:rStyle w:val="Hyperlink"/>
                <w:noProof/>
              </w:rPr>
              <w:t>3.2.1</w:t>
            </w:r>
            <w:r w:rsidR="009109EB">
              <w:rPr>
                <w:rFonts w:cstheme="minorBidi"/>
                <w:noProof/>
              </w:rPr>
              <w:tab/>
            </w:r>
            <w:r w:rsidR="009109EB" w:rsidRPr="008A1DDD">
              <w:rPr>
                <w:rStyle w:val="Hyperlink"/>
                <w:noProof/>
              </w:rPr>
              <w:t>Software Execution</w:t>
            </w:r>
            <w:r w:rsidR="009109EB">
              <w:rPr>
                <w:noProof/>
                <w:webHidden/>
              </w:rPr>
              <w:tab/>
            </w:r>
            <w:r w:rsidR="009109EB">
              <w:rPr>
                <w:noProof/>
                <w:webHidden/>
              </w:rPr>
              <w:fldChar w:fldCharType="begin"/>
            </w:r>
            <w:r w:rsidR="009109EB">
              <w:rPr>
                <w:noProof/>
                <w:webHidden/>
              </w:rPr>
              <w:instrText xml:space="preserve"> PAGEREF _Toc8671755 \h </w:instrText>
            </w:r>
            <w:r w:rsidR="009109EB">
              <w:rPr>
                <w:noProof/>
                <w:webHidden/>
              </w:rPr>
            </w:r>
            <w:r w:rsidR="009109EB">
              <w:rPr>
                <w:noProof/>
                <w:webHidden/>
              </w:rPr>
              <w:fldChar w:fldCharType="separate"/>
            </w:r>
            <w:r w:rsidR="009109EB">
              <w:rPr>
                <w:noProof/>
                <w:webHidden/>
              </w:rPr>
              <w:t>15</w:t>
            </w:r>
            <w:r w:rsidR="009109EB">
              <w:rPr>
                <w:noProof/>
                <w:webHidden/>
              </w:rPr>
              <w:fldChar w:fldCharType="end"/>
            </w:r>
          </w:hyperlink>
        </w:p>
        <w:p w14:paraId="42B91D03" w14:textId="6DE9A93B" w:rsidR="009109EB" w:rsidRDefault="0030096E">
          <w:pPr>
            <w:pStyle w:val="TOC3"/>
            <w:tabs>
              <w:tab w:val="left" w:pos="1320"/>
              <w:tab w:val="right" w:leader="dot" w:pos="9350"/>
            </w:tabs>
            <w:rPr>
              <w:rFonts w:cstheme="minorBidi"/>
              <w:noProof/>
            </w:rPr>
          </w:pPr>
          <w:hyperlink w:anchor="_Toc8671756" w:history="1">
            <w:r w:rsidR="009109EB" w:rsidRPr="008A1DDD">
              <w:rPr>
                <w:rStyle w:val="Hyperlink"/>
                <w:noProof/>
              </w:rPr>
              <w:t>3.2.2</w:t>
            </w:r>
            <w:r w:rsidR="009109EB">
              <w:rPr>
                <w:rFonts w:cstheme="minorBidi"/>
                <w:noProof/>
              </w:rPr>
              <w:tab/>
            </w:r>
            <w:r w:rsidR="009109EB" w:rsidRPr="008A1DDD">
              <w:rPr>
                <w:rStyle w:val="Hyperlink"/>
                <w:noProof/>
              </w:rPr>
              <w:t>Process Attachment</w:t>
            </w:r>
            <w:r w:rsidR="009109EB">
              <w:rPr>
                <w:noProof/>
                <w:webHidden/>
              </w:rPr>
              <w:tab/>
            </w:r>
            <w:r w:rsidR="009109EB">
              <w:rPr>
                <w:noProof/>
                <w:webHidden/>
              </w:rPr>
              <w:fldChar w:fldCharType="begin"/>
            </w:r>
            <w:r w:rsidR="009109EB">
              <w:rPr>
                <w:noProof/>
                <w:webHidden/>
              </w:rPr>
              <w:instrText xml:space="preserve"> PAGEREF _Toc8671756 \h </w:instrText>
            </w:r>
            <w:r w:rsidR="009109EB">
              <w:rPr>
                <w:noProof/>
                <w:webHidden/>
              </w:rPr>
            </w:r>
            <w:r w:rsidR="009109EB">
              <w:rPr>
                <w:noProof/>
                <w:webHidden/>
              </w:rPr>
              <w:fldChar w:fldCharType="separate"/>
            </w:r>
            <w:r w:rsidR="009109EB">
              <w:rPr>
                <w:noProof/>
                <w:webHidden/>
              </w:rPr>
              <w:t>15</w:t>
            </w:r>
            <w:r w:rsidR="009109EB">
              <w:rPr>
                <w:noProof/>
                <w:webHidden/>
              </w:rPr>
              <w:fldChar w:fldCharType="end"/>
            </w:r>
          </w:hyperlink>
        </w:p>
        <w:p w14:paraId="529AD04F" w14:textId="0FF4DB12" w:rsidR="009109EB" w:rsidRDefault="0030096E">
          <w:pPr>
            <w:pStyle w:val="TOC3"/>
            <w:tabs>
              <w:tab w:val="left" w:pos="1320"/>
              <w:tab w:val="right" w:leader="dot" w:pos="9350"/>
            </w:tabs>
            <w:rPr>
              <w:rFonts w:cstheme="minorBidi"/>
              <w:noProof/>
            </w:rPr>
          </w:pPr>
          <w:hyperlink w:anchor="_Toc8671757" w:history="1">
            <w:r w:rsidR="009109EB" w:rsidRPr="008A1DDD">
              <w:rPr>
                <w:rStyle w:val="Hyperlink"/>
                <w:noProof/>
              </w:rPr>
              <w:t>3.2.3</w:t>
            </w:r>
            <w:r w:rsidR="009109EB">
              <w:rPr>
                <w:rFonts w:cstheme="minorBidi"/>
                <w:noProof/>
              </w:rPr>
              <w:tab/>
            </w:r>
            <w:r w:rsidR="009109EB" w:rsidRPr="008A1DDD">
              <w:rPr>
                <w:rStyle w:val="Hyperlink"/>
                <w:noProof/>
              </w:rPr>
              <w:t>Communication Logging</w:t>
            </w:r>
            <w:r w:rsidR="009109EB">
              <w:rPr>
                <w:noProof/>
                <w:webHidden/>
              </w:rPr>
              <w:tab/>
            </w:r>
            <w:r w:rsidR="009109EB">
              <w:rPr>
                <w:noProof/>
                <w:webHidden/>
              </w:rPr>
              <w:fldChar w:fldCharType="begin"/>
            </w:r>
            <w:r w:rsidR="009109EB">
              <w:rPr>
                <w:noProof/>
                <w:webHidden/>
              </w:rPr>
              <w:instrText xml:space="preserve"> PAGEREF _Toc8671757 \h </w:instrText>
            </w:r>
            <w:r w:rsidR="009109EB">
              <w:rPr>
                <w:noProof/>
                <w:webHidden/>
              </w:rPr>
            </w:r>
            <w:r w:rsidR="009109EB">
              <w:rPr>
                <w:noProof/>
                <w:webHidden/>
              </w:rPr>
              <w:fldChar w:fldCharType="separate"/>
            </w:r>
            <w:r w:rsidR="009109EB">
              <w:rPr>
                <w:noProof/>
                <w:webHidden/>
              </w:rPr>
              <w:t>15</w:t>
            </w:r>
            <w:r w:rsidR="009109EB">
              <w:rPr>
                <w:noProof/>
                <w:webHidden/>
              </w:rPr>
              <w:fldChar w:fldCharType="end"/>
            </w:r>
          </w:hyperlink>
        </w:p>
        <w:p w14:paraId="183646D6" w14:textId="435D64A2" w:rsidR="009109EB" w:rsidRDefault="0030096E">
          <w:pPr>
            <w:pStyle w:val="TOC3"/>
            <w:tabs>
              <w:tab w:val="left" w:pos="1320"/>
              <w:tab w:val="right" w:leader="dot" w:pos="9350"/>
            </w:tabs>
            <w:rPr>
              <w:rFonts w:cstheme="minorBidi"/>
              <w:noProof/>
            </w:rPr>
          </w:pPr>
          <w:hyperlink w:anchor="_Toc8671758" w:history="1">
            <w:r w:rsidR="009109EB" w:rsidRPr="008A1DDD">
              <w:rPr>
                <w:rStyle w:val="Hyperlink"/>
                <w:noProof/>
              </w:rPr>
              <w:t>3.2.4</w:t>
            </w:r>
            <w:r w:rsidR="009109EB">
              <w:rPr>
                <w:rFonts w:cstheme="minorBidi"/>
                <w:noProof/>
              </w:rPr>
              <w:tab/>
            </w:r>
            <w:r w:rsidR="009109EB" w:rsidRPr="008A1DDD">
              <w:rPr>
                <w:rStyle w:val="Hyperlink"/>
                <w:noProof/>
              </w:rPr>
              <w:t>Potential Exception Detection</w:t>
            </w:r>
            <w:r w:rsidR="009109EB">
              <w:rPr>
                <w:noProof/>
                <w:webHidden/>
              </w:rPr>
              <w:tab/>
            </w:r>
            <w:r w:rsidR="009109EB">
              <w:rPr>
                <w:noProof/>
                <w:webHidden/>
              </w:rPr>
              <w:fldChar w:fldCharType="begin"/>
            </w:r>
            <w:r w:rsidR="009109EB">
              <w:rPr>
                <w:noProof/>
                <w:webHidden/>
              </w:rPr>
              <w:instrText xml:space="preserve"> PAGEREF _Toc8671758 \h </w:instrText>
            </w:r>
            <w:r w:rsidR="009109EB">
              <w:rPr>
                <w:noProof/>
                <w:webHidden/>
              </w:rPr>
            </w:r>
            <w:r w:rsidR="009109EB">
              <w:rPr>
                <w:noProof/>
                <w:webHidden/>
              </w:rPr>
              <w:fldChar w:fldCharType="separate"/>
            </w:r>
            <w:r w:rsidR="009109EB">
              <w:rPr>
                <w:noProof/>
                <w:webHidden/>
              </w:rPr>
              <w:t>15</w:t>
            </w:r>
            <w:r w:rsidR="009109EB">
              <w:rPr>
                <w:noProof/>
                <w:webHidden/>
              </w:rPr>
              <w:fldChar w:fldCharType="end"/>
            </w:r>
          </w:hyperlink>
        </w:p>
        <w:p w14:paraId="754834F0" w14:textId="53EF4414" w:rsidR="009109EB" w:rsidRDefault="0030096E">
          <w:pPr>
            <w:pStyle w:val="TOC3"/>
            <w:tabs>
              <w:tab w:val="left" w:pos="1320"/>
              <w:tab w:val="right" w:leader="dot" w:pos="9350"/>
            </w:tabs>
            <w:rPr>
              <w:rFonts w:cstheme="minorBidi"/>
              <w:noProof/>
            </w:rPr>
          </w:pPr>
          <w:hyperlink w:anchor="_Toc8671759" w:history="1">
            <w:r w:rsidR="009109EB" w:rsidRPr="008A1DDD">
              <w:rPr>
                <w:rStyle w:val="Hyperlink"/>
                <w:noProof/>
              </w:rPr>
              <w:t>3.2.5</w:t>
            </w:r>
            <w:r w:rsidR="009109EB">
              <w:rPr>
                <w:rFonts w:cstheme="minorBidi"/>
                <w:noProof/>
              </w:rPr>
              <w:tab/>
            </w:r>
            <w:r w:rsidR="009109EB" w:rsidRPr="008A1DDD">
              <w:rPr>
                <w:rStyle w:val="Hyperlink"/>
                <w:noProof/>
              </w:rPr>
              <w:t>Crash Analysis</w:t>
            </w:r>
            <w:r w:rsidR="009109EB">
              <w:rPr>
                <w:noProof/>
                <w:webHidden/>
              </w:rPr>
              <w:tab/>
            </w:r>
            <w:r w:rsidR="009109EB">
              <w:rPr>
                <w:noProof/>
                <w:webHidden/>
              </w:rPr>
              <w:fldChar w:fldCharType="begin"/>
            </w:r>
            <w:r w:rsidR="009109EB">
              <w:rPr>
                <w:noProof/>
                <w:webHidden/>
              </w:rPr>
              <w:instrText xml:space="preserve"> PAGEREF _Toc8671759 \h </w:instrText>
            </w:r>
            <w:r w:rsidR="009109EB">
              <w:rPr>
                <w:noProof/>
                <w:webHidden/>
              </w:rPr>
            </w:r>
            <w:r w:rsidR="009109EB">
              <w:rPr>
                <w:noProof/>
                <w:webHidden/>
              </w:rPr>
              <w:fldChar w:fldCharType="separate"/>
            </w:r>
            <w:r w:rsidR="009109EB">
              <w:rPr>
                <w:noProof/>
                <w:webHidden/>
              </w:rPr>
              <w:t>15</w:t>
            </w:r>
            <w:r w:rsidR="009109EB">
              <w:rPr>
                <w:noProof/>
                <w:webHidden/>
              </w:rPr>
              <w:fldChar w:fldCharType="end"/>
            </w:r>
          </w:hyperlink>
        </w:p>
        <w:p w14:paraId="6E23DA0A" w14:textId="20B709BD" w:rsidR="009109EB" w:rsidRDefault="0030096E">
          <w:pPr>
            <w:pStyle w:val="TOC3"/>
            <w:tabs>
              <w:tab w:val="left" w:pos="1320"/>
              <w:tab w:val="right" w:leader="dot" w:pos="9350"/>
            </w:tabs>
            <w:rPr>
              <w:rFonts w:cstheme="minorBidi"/>
              <w:noProof/>
            </w:rPr>
          </w:pPr>
          <w:hyperlink w:anchor="_Toc8671760" w:history="1">
            <w:r w:rsidR="009109EB" w:rsidRPr="008A1DDD">
              <w:rPr>
                <w:rStyle w:val="Hyperlink"/>
                <w:noProof/>
              </w:rPr>
              <w:t>3.2.6</w:t>
            </w:r>
            <w:r w:rsidR="009109EB">
              <w:rPr>
                <w:rFonts w:cstheme="minorBidi"/>
                <w:noProof/>
              </w:rPr>
              <w:tab/>
            </w:r>
            <w:r w:rsidR="009109EB" w:rsidRPr="008A1DDD">
              <w:rPr>
                <w:rStyle w:val="Hyperlink"/>
                <w:noProof/>
              </w:rPr>
              <w:t>Report Generation</w:t>
            </w:r>
            <w:r w:rsidR="009109EB">
              <w:rPr>
                <w:noProof/>
                <w:webHidden/>
              </w:rPr>
              <w:tab/>
            </w:r>
            <w:r w:rsidR="009109EB">
              <w:rPr>
                <w:noProof/>
                <w:webHidden/>
              </w:rPr>
              <w:fldChar w:fldCharType="begin"/>
            </w:r>
            <w:r w:rsidR="009109EB">
              <w:rPr>
                <w:noProof/>
                <w:webHidden/>
              </w:rPr>
              <w:instrText xml:space="preserve"> PAGEREF _Toc8671760 \h </w:instrText>
            </w:r>
            <w:r w:rsidR="009109EB">
              <w:rPr>
                <w:noProof/>
                <w:webHidden/>
              </w:rPr>
            </w:r>
            <w:r w:rsidR="009109EB">
              <w:rPr>
                <w:noProof/>
                <w:webHidden/>
              </w:rPr>
              <w:fldChar w:fldCharType="separate"/>
            </w:r>
            <w:r w:rsidR="009109EB">
              <w:rPr>
                <w:noProof/>
                <w:webHidden/>
              </w:rPr>
              <w:t>15</w:t>
            </w:r>
            <w:r w:rsidR="009109EB">
              <w:rPr>
                <w:noProof/>
                <w:webHidden/>
              </w:rPr>
              <w:fldChar w:fldCharType="end"/>
            </w:r>
          </w:hyperlink>
        </w:p>
        <w:p w14:paraId="70709F66" w14:textId="27FA5ACC" w:rsidR="009109EB" w:rsidRDefault="0030096E">
          <w:pPr>
            <w:pStyle w:val="TOC1"/>
            <w:tabs>
              <w:tab w:val="left" w:pos="440"/>
              <w:tab w:val="right" w:leader="dot" w:pos="9350"/>
            </w:tabs>
            <w:rPr>
              <w:rFonts w:cstheme="minorBidi"/>
              <w:noProof/>
            </w:rPr>
          </w:pPr>
          <w:hyperlink w:anchor="_Toc8671761" w:history="1">
            <w:r w:rsidR="009109EB" w:rsidRPr="008A1DDD">
              <w:rPr>
                <w:rStyle w:val="Hyperlink"/>
                <w:noProof/>
              </w:rPr>
              <w:t>4</w:t>
            </w:r>
            <w:r w:rsidR="009109EB">
              <w:rPr>
                <w:rFonts w:cstheme="minorBidi"/>
                <w:noProof/>
              </w:rPr>
              <w:tab/>
            </w:r>
            <w:r w:rsidR="009109EB" w:rsidRPr="008A1DDD">
              <w:rPr>
                <w:rStyle w:val="Hyperlink"/>
                <w:noProof/>
              </w:rPr>
              <w:t>Design and Implementation</w:t>
            </w:r>
            <w:r w:rsidR="009109EB">
              <w:rPr>
                <w:noProof/>
                <w:webHidden/>
              </w:rPr>
              <w:tab/>
            </w:r>
            <w:r w:rsidR="009109EB">
              <w:rPr>
                <w:noProof/>
                <w:webHidden/>
              </w:rPr>
              <w:fldChar w:fldCharType="begin"/>
            </w:r>
            <w:r w:rsidR="009109EB">
              <w:rPr>
                <w:noProof/>
                <w:webHidden/>
              </w:rPr>
              <w:instrText xml:space="preserve"> PAGEREF _Toc8671761 \h </w:instrText>
            </w:r>
            <w:r w:rsidR="009109EB">
              <w:rPr>
                <w:noProof/>
                <w:webHidden/>
              </w:rPr>
            </w:r>
            <w:r w:rsidR="009109EB">
              <w:rPr>
                <w:noProof/>
                <w:webHidden/>
              </w:rPr>
              <w:fldChar w:fldCharType="separate"/>
            </w:r>
            <w:r w:rsidR="009109EB">
              <w:rPr>
                <w:noProof/>
                <w:webHidden/>
              </w:rPr>
              <w:t>16</w:t>
            </w:r>
            <w:r w:rsidR="009109EB">
              <w:rPr>
                <w:noProof/>
                <w:webHidden/>
              </w:rPr>
              <w:fldChar w:fldCharType="end"/>
            </w:r>
          </w:hyperlink>
        </w:p>
        <w:p w14:paraId="2BA0104E" w14:textId="5C680FB3" w:rsidR="009109EB" w:rsidRDefault="0030096E">
          <w:pPr>
            <w:pStyle w:val="TOC2"/>
            <w:tabs>
              <w:tab w:val="left" w:pos="880"/>
              <w:tab w:val="right" w:leader="dot" w:pos="9350"/>
            </w:tabs>
            <w:rPr>
              <w:rFonts w:cstheme="minorBidi"/>
              <w:noProof/>
            </w:rPr>
          </w:pPr>
          <w:hyperlink w:anchor="_Toc8671762" w:history="1">
            <w:r w:rsidR="009109EB" w:rsidRPr="008A1DDD">
              <w:rPr>
                <w:rStyle w:val="Hyperlink"/>
                <w:noProof/>
              </w:rPr>
              <w:t>4.1</w:t>
            </w:r>
            <w:r w:rsidR="009109EB">
              <w:rPr>
                <w:rFonts w:cstheme="minorBidi"/>
                <w:noProof/>
              </w:rPr>
              <w:tab/>
            </w:r>
            <w:r w:rsidR="009109EB" w:rsidRPr="008A1DDD">
              <w:rPr>
                <w:rStyle w:val="Hyperlink"/>
                <w:noProof/>
              </w:rPr>
              <w:t>Overview</w:t>
            </w:r>
            <w:r w:rsidR="009109EB">
              <w:rPr>
                <w:noProof/>
                <w:webHidden/>
              </w:rPr>
              <w:tab/>
            </w:r>
            <w:r w:rsidR="009109EB">
              <w:rPr>
                <w:noProof/>
                <w:webHidden/>
              </w:rPr>
              <w:fldChar w:fldCharType="begin"/>
            </w:r>
            <w:r w:rsidR="009109EB">
              <w:rPr>
                <w:noProof/>
                <w:webHidden/>
              </w:rPr>
              <w:instrText xml:space="preserve"> PAGEREF _Toc8671762 \h </w:instrText>
            </w:r>
            <w:r w:rsidR="009109EB">
              <w:rPr>
                <w:noProof/>
                <w:webHidden/>
              </w:rPr>
            </w:r>
            <w:r w:rsidR="009109EB">
              <w:rPr>
                <w:noProof/>
                <w:webHidden/>
              </w:rPr>
              <w:fldChar w:fldCharType="separate"/>
            </w:r>
            <w:r w:rsidR="009109EB">
              <w:rPr>
                <w:noProof/>
                <w:webHidden/>
              </w:rPr>
              <w:t>16</w:t>
            </w:r>
            <w:r w:rsidR="009109EB">
              <w:rPr>
                <w:noProof/>
                <w:webHidden/>
              </w:rPr>
              <w:fldChar w:fldCharType="end"/>
            </w:r>
          </w:hyperlink>
        </w:p>
        <w:p w14:paraId="369E4ABE" w14:textId="37F548C2" w:rsidR="009109EB" w:rsidRDefault="0030096E">
          <w:pPr>
            <w:pStyle w:val="TOC2"/>
            <w:tabs>
              <w:tab w:val="left" w:pos="880"/>
              <w:tab w:val="right" w:leader="dot" w:pos="9350"/>
            </w:tabs>
            <w:rPr>
              <w:rFonts w:cstheme="minorBidi"/>
              <w:noProof/>
            </w:rPr>
          </w:pPr>
          <w:hyperlink w:anchor="_Toc8671763" w:history="1">
            <w:r w:rsidR="009109EB" w:rsidRPr="008A1DDD">
              <w:rPr>
                <w:rStyle w:val="Hyperlink"/>
                <w:noProof/>
              </w:rPr>
              <w:t>4.2</w:t>
            </w:r>
            <w:r w:rsidR="009109EB">
              <w:rPr>
                <w:rFonts w:cstheme="minorBidi"/>
                <w:noProof/>
              </w:rPr>
              <w:tab/>
            </w:r>
            <w:r w:rsidR="009109EB" w:rsidRPr="008A1DDD">
              <w:rPr>
                <w:rStyle w:val="Hyperlink"/>
                <w:noProof/>
              </w:rPr>
              <w:t>Architecture and component</w:t>
            </w:r>
            <w:r w:rsidR="009109EB">
              <w:rPr>
                <w:noProof/>
                <w:webHidden/>
              </w:rPr>
              <w:tab/>
            </w:r>
            <w:r w:rsidR="009109EB">
              <w:rPr>
                <w:noProof/>
                <w:webHidden/>
              </w:rPr>
              <w:fldChar w:fldCharType="begin"/>
            </w:r>
            <w:r w:rsidR="009109EB">
              <w:rPr>
                <w:noProof/>
                <w:webHidden/>
              </w:rPr>
              <w:instrText xml:space="preserve"> PAGEREF _Toc8671763 \h </w:instrText>
            </w:r>
            <w:r w:rsidR="009109EB">
              <w:rPr>
                <w:noProof/>
                <w:webHidden/>
              </w:rPr>
            </w:r>
            <w:r w:rsidR="009109EB">
              <w:rPr>
                <w:noProof/>
                <w:webHidden/>
              </w:rPr>
              <w:fldChar w:fldCharType="separate"/>
            </w:r>
            <w:r w:rsidR="009109EB">
              <w:rPr>
                <w:noProof/>
                <w:webHidden/>
              </w:rPr>
              <w:t>16</w:t>
            </w:r>
            <w:r w:rsidR="009109EB">
              <w:rPr>
                <w:noProof/>
                <w:webHidden/>
              </w:rPr>
              <w:fldChar w:fldCharType="end"/>
            </w:r>
          </w:hyperlink>
        </w:p>
        <w:p w14:paraId="71A61CA8" w14:textId="2D744F8F" w:rsidR="009109EB" w:rsidRDefault="0030096E">
          <w:pPr>
            <w:pStyle w:val="TOC3"/>
            <w:tabs>
              <w:tab w:val="left" w:pos="1320"/>
              <w:tab w:val="right" w:leader="dot" w:pos="9350"/>
            </w:tabs>
            <w:rPr>
              <w:rFonts w:cstheme="minorBidi"/>
              <w:noProof/>
            </w:rPr>
          </w:pPr>
          <w:hyperlink w:anchor="_Toc8671764" w:history="1">
            <w:r w:rsidR="009109EB" w:rsidRPr="008A1DDD">
              <w:rPr>
                <w:rStyle w:val="Hyperlink"/>
                <w:noProof/>
              </w:rPr>
              <w:t>4.2.1</w:t>
            </w:r>
            <w:r w:rsidR="009109EB">
              <w:rPr>
                <w:rFonts w:cstheme="minorBidi"/>
                <w:noProof/>
              </w:rPr>
              <w:tab/>
            </w:r>
            <w:r w:rsidR="009109EB" w:rsidRPr="008A1DDD">
              <w:rPr>
                <w:rStyle w:val="Hyperlink"/>
                <w:noProof/>
              </w:rPr>
              <w:t>Functional Design Identification</w:t>
            </w:r>
            <w:r w:rsidR="009109EB">
              <w:rPr>
                <w:noProof/>
                <w:webHidden/>
              </w:rPr>
              <w:tab/>
            </w:r>
            <w:r w:rsidR="009109EB">
              <w:rPr>
                <w:noProof/>
                <w:webHidden/>
              </w:rPr>
              <w:fldChar w:fldCharType="begin"/>
            </w:r>
            <w:r w:rsidR="009109EB">
              <w:rPr>
                <w:noProof/>
                <w:webHidden/>
              </w:rPr>
              <w:instrText xml:space="preserve"> PAGEREF _Toc8671764 \h </w:instrText>
            </w:r>
            <w:r w:rsidR="009109EB">
              <w:rPr>
                <w:noProof/>
                <w:webHidden/>
              </w:rPr>
            </w:r>
            <w:r w:rsidR="009109EB">
              <w:rPr>
                <w:noProof/>
                <w:webHidden/>
              </w:rPr>
              <w:fldChar w:fldCharType="separate"/>
            </w:r>
            <w:r w:rsidR="009109EB">
              <w:rPr>
                <w:noProof/>
                <w:webHidden/>
              </w:rPr>
              <w:t>17</w:t>
            </w:r>
            <w:r w:rsidR="009109EB">
              <w:rPr>
                <w:noProof/>
                <w:webHidden/>
              </w:rPr>
              <w:fldChar w:fldCharType="end"/>
            </w:r>
          </w:hyperlink>
        </w:p>
        <w:p w14:paraId="0CA65DBC" w14:textId="3D0967CE" w:rsidR="009109EB" w:rsidRDefault="0030096E">
          <w:pPr>
            <w:pStyle w:val="TOC3"/>
            <w:tabs>
              <w:tab w:val="left" w:pos="1320"/>
              <w:tab w:val="right" w:leader="dot" w:pos="9350"/>
            </w:tabs>
            <w:rPr>
              <w:rFonts w:cstheme="minorBidi"/>
              <w:noProof/>
            </w:rPr>
          </w:pPr>
          <w:hyperlink w:anchor="_Toc8671765" w:history="1">
            <w:r w:rsidR="009109EB" w:rsidRPr="008A1DDD">
              <w:rPr>
                <w:rStyle w:val="Hyperlink"/>
                <w:noProof/>
              </w:rPr>
              <w:t>4.2.2</w:t>
            </w:r>
            <w:r w:rsidR="009109EB">
              <w:rPr>
                <w:rFonts w:cstheme="minorBidi"/>
                <w:noProof/>
              </w:rPr>
              <w:tab/>
            </w:r>
            <w:r w:rsidR="009109EB" w:rsidRPr="008A1DDD">
              <w:rPr>
                <w:rStyle w:val="Hyperlink"/>
                <w:noProof/>
              </w:rPr>
              <w:t>Flow diagram</w:t>
            </w:r>
            <w:r w:rsidR="009109EB">
              <w:rPr>
                <w:noProof/>
                <w:webHidden/>
              </w:rPr>
              <w:tab/>
            </w:r>
            <w:r w:rsidR="009109EB">
              <w:rPr>
                <w:noProof/>
                <w:webHidden/>
              </w:rPr>
              <w:fldChar w:fldCharType="begin"/>
            </w:r>
            <w:r w:rsidR="009109EB">
              <w:rPr>
                <w:noProof/>
                <w:webHidden/>
              </w:rPr>
              <w:instrText xml:space="preserve"> PAGEREF _Toc8671765 \h </w:instrText>
            </w:r>
            <w:r w:rsidR="009109EB">
              <w:rPr>
                <w:noProof/>
                <w:webHidden/>
              </w:rPr>
            </w:r>
            <w:r w:rsidR="009109EB">
              <w:rPr>
                <w:noProof/>
                <w:webHidden/>
              </w:rPr>
              <w:fldChar w:fldCharType="separate"/>
            </w:r>
            <w:r w:rsidR="009109EB">
              <w:rPr>
                <w:noProof/>
                <w:webHidden/>
              </w:rPr>
              <w:t>26</w:t>
            </w:r>
            <w:r w:rsidR="009109EB">
              <w:rPr>
                <w:noProof/>
                <w:webHidden/>
              </w:rPr>
              <w:fldChar w:fldCharType="end"/>
            </w:r>
          </w:hyperlink>
        </w:p>
        <w:p w14:paraId="65669CC8" w14:textId="27E12A19" w:rsidR="009109EB" w:rsidRDefault="0030096E">
          <w:pPr>
            <w:pStyle w:val="TOC2"/>
            <w:tabs>
              <w:tab w:val="left" w:pos="880"/>
              <w:tab w:val="right" w:leader="dot" w:pos="9350"/>
            </w:tabs>
            <w:rPr>
              <w:rFonts w:cstheme="minorBidi"/>
              <w:noProof/>
            </w:rPr>
          </w:pPr>
          <w:hyperlink w:anchor="_Toc8671766" w:history="1">
            <w:r w:rsidR="009109EB" w:rsidRPr="008A1DDD">
              <w:rPr>
                <w:rStyle w:val="Hyperlink"/>
                <w:noProof/>
              </w:rPr>
              <w:t>4.3</w:t>
            </w:r>
            <w:r w:rsidR="009109EB">
              <w:rPr>
                <w:rFonts w:cstheme="minorBidi"/>
                <w:noProof/>
              </w:rPr>
              <w:tab/>
            </w:r>
            <w:r w:rsidR="009109EB" w:rsidRPr="008A1DDD">
              <w:rPr>
                <w:rStyle w:val="Hyperlink"/>
                <w:noProof/>
              </w:rPr>
              <w:t>Non-Functional Design Description</w:t>
            </w:r>
            <w:r w:rsidR="009109EB">
              <w:rPr>
                <w:noProof/>
                <w:webHidden/>
              </w:rPr>
              <w:tab/>
            </w:r>
            <w:r w:rsidR="009109EB">
              <w:rPr>
                <w:noProof/>
                <w:webHidden/>
              </w:rPr>
              <w:fldChar w:fldCharType="begin"/>
            </w:r>
            <w:r w:rsidR="009109EB">
              <w:rPr>
                <w:noProof/>
                <w:webHidden/>
              </w:rPr>
              <w:instrText xml:space="preserve"> PAGEREF _Toc8671766 \h </w:instrText>
            </w:r>
            <w:r w:rsidR="009109EB">
              <w:rPr>
                <w:noProof/>
                <w:webHidden/>
              </w:rPr>
            </w:r>
            <w:r w:rsidR="009109EB">
              <w:rPr>
                <w:noProof/>
                <w:webHidden/>
              </w:rPr>
              <w:fldChar w:fldCharType="separate"/>
            </w:r>
            <w:r w:rsidR="009109EB">
              <w:rPr>
                <w:noProof/>
                <w:webHidden/>
              </w:rPr>
              <w:t>27</w:t>
            </w:r>
            <w:r w:rsidR="009109EB">
              <w:rPr>
                <w:noProof/>
                <w:webHidden/>
              </w:rPr>
              <w:fldChar w:fldCharType="end"/>
            </w:r>
          </w:hyperlink>
        </w:p>
        <w:p w14:paraId="2C999A4C" w14:textId="048361D7" w:rsidR="009109EB" w:rsidRDefault="0030096E">
          <w:pPr>
            <w:pStyle w:val="TOC3"/>
            <w:tabs>
              <w:tab w:val="left" w:pos="1320"/>
              <w:tab w:val="right" w:leader="dot" w:pos="9350"/>
            </w:tabs>
            <w:rPr>
              <w:rFonts w:cstheme="minorBidi"/>
              <w:noProof/>
            </w:rPr>
          </w:pPr>
          <w:hyperlink w:anchor="_Toc8671767" w:history="1">
            <w:r w:rsidR="009109EB" w:rsidRPr="008A1DDD">
              <w:rPr>
                <w:rStyle w:val="Hyperlink"/>
                <w:noProof/>
              </w:rPr>
              <w:t>4.3.1</w:t>
            </w:r>
            <w:r w:rsidR="009109EB">
              <w:rPr>
                <w:rFonts w:cstheme="minorBidi"/>
                <w:noProof/>
              </w:rPr>
              <w:tab/>
            </w:r>
            <w:r w:rsidR="009109EB" w:rsidRPr="008A1DDD">
              <w:rPr>
                <w:rStyle w:val="Hyperlink"/>
                <w:noProof/>
              </w:rPr>
              <w:t>Platform</w:t>
            </w:r>
            <w:r w:rsidR="009109EB">
              <w:rPr>
                <w:noProof/>
                <w:webHidden/>
              </w:rPr>
              <w:tab/>
            </w:r>
            <w:r w:rsidR="009109EB">
              <w:rPr>
                <w:noProof/>
                <w:webHidden/>
              </w:rPr>
              <w:fldChar w:fldCharType="begin"/>
            </w:r>
            <w:r w:rsidR="009109EB">
              <w:rPr>
                <w:noProof/>
                <w:webHidden/>
              </w:rPr>
              <w:instrText xml:space="preserve"> PAGEREF _Toc8671767 \h </w:instrText>
            </w:r>
            <w:r w:rsidR="009109EB">
              <w:rPr>
                <w:noProof/>
                <w:webHidden/>
              </w:rPr>
            </w:r>
            <w:r w:rsidR="009109EB">
              <w:rPr>
                <w:noProof/>
                <w:webHidden/>
              </w:rPr>
              <w:fldChar w:fldCharType="separate"/>
            </w:r>
            <w:r w:rsidR="009109EB">
              <w:rPr>
                <w:noProof/>
                <w:webHidden/>
              </w:rPr>
              <w:t>28</w:t>
            </w:r>
            <w:r w:rsidR="009109EB">
              <w:rPr>
                <w:noProof/>
                <w:webHidden/>
              </w:rPr>
              <w:fldChar w:fldCharType="end"/>
            </w:r>
          </w:hyperlink>
        </w:p>
        <w:p w14:paraId="1BC10FD5" w14:textId="05D2E9F2" w:rsidR="009109EB" w:rsidRDefault="0030096E">
          <w:pPr>
            <w:pStyle w:val="TOC3"/>
            <w:tabs>
              <w:tab w:val="left" w:pos="1320"/>
              <w:tab w:val="right" w:leader="dot" w:pos="9350"/>
            </w:tabs>
            <w:rPr>
              <w:rFonts w:cstheme="minorBidi"/>
              <w:noProof/>
            </w:rPr>
          </w:pPr>
          <w:hyperlink w:anchor="_Toc8671768" w:history="1">
            <w:r w:rsidR="009109EB" w:rsidRPr="008A1DDD">
              <w:rPr>
                <w:rStyle w:val="Hyperlink"/>
                <w:noProof/>
              </w:rPr>
              <w:t>4.3.2</w:t>
            </w:r>
            <w:r w:rsidR="009109EB">
              <w:rPr>
                <w:rFonts w:cstheme="minorBidi"/>
                <w:noProof/>
              </w:rPr>
              <w:tab/>
            </w:r>
            <w:r w:rsidR="009109EB" w:rsidRPr="008A1DDD">
              <w:rPr>
                <w:rStyle w:val="Hyperlink"/>
                <w:noProof/>
              </w:rPr>
              <w:t>Scope</w:t>
            </w:r>
            <w:r w:rsidR="009109EB">
              <w:rPr>
                <w:noProof/>
                <w:webHidden/>
              </w:rPr>
              <w:tab/>
            </w:r>
            <w:r w:rsidR="009109EB">
              <w:rPr>
                <w:noProof/>
                <w:webHidden/>
              </w:rPr>
              <w:fldChar w:fldCharType="begin"/>
            </w:r>
            <w:r w:rsidR="009109EB">
              <w:rPr>
                <w:noProof/>
                <w:webHidden/>
              </w:rPr>
              <w:instrText xml:space="preserve"> PAGEREF _Toc8671768 \h </w:instrText>
            </w:r>
            <w:r w:rsidR="009109EB">
              <w:rPr>
                <w:noProof/>
                <w:webHidden/>
              </w:rPr>
            </w:r>
            <w:r w:rsidR="009109EB">
              <w:rPr>
                <w:noProof/>
                <w:webHidden/>
              </w:rPr>
              <w:fldChar w:fldCharType="separate"/>
            </w:r>
            <w:r w:rsidR="009109EB">
              <w:rPr>
                <w:noProof/>
                <w:webHidden/>
              </w:rPr>
              <w:t>28</w:t>
            </w:r>
            <w:r w:rsidR="009109EB">
              <w:rPr>
                <w:noProof/>
                <w:webHidden/>
              </w:rPr>
              <w:fldChar w:fldCharType="end"/>
            </w:r>
          </w:hyperlink>
        </w:p>
        <w:p w14:paraId="58891706" w14:textId="53CCA6C2" w:rsidR="009109EB" w:rsidRDefault="0030096E">
          <w:pPr>
            <w:pStyle w:val="TOC3"/>
            <w:tabs>
              <w:tab w:val="left" w:pos="1320"/>
              <w:tab w:val="right" w:leader="dot" w:pos="9350"/>
            </w:tabs>
            <w:rPr>
              <w:rFonts w:cstheme="minorBidi"/>
              <w:noProof/>
            </w:rPr>
          </w:pPr>
          <w:hyperlink w:anchor="_Toc8671769" w:history="1">
            <w:r w:rsidR="009109EB" w:rsidRPr="008A1DDD">
              <w:rPr>
                <w:rStyle w:val="Hyperlink"/>
                <w:noProof/>
              </w:rPr>
              <w:t>4.3.3</w:t>
            </w:r>
            <w:r w:rsidR="009109EB">
              <w:rPr>
                <w:rFonts w:cstheme="minorBidi"/>
                <w:noProof/>
              </w:rPr>
              <w:tab/>
            </w:r>
            <w:r w:rsidR="009109EB" w:rsidRPr="008A1DDD">
              <w:rPr>
                <w:rStyle w:val="Hyperlink"/>
                <w:noProof/>
              </w:rPr>
              <w:t>Output</w:t>
            </w:r>
            <w:r w:rsidR="009109EB">
              <w:rPr>
                <w:noProof/>
                <w:webHidden/>
              </w:rPr>
              <w:tab/>
            </w:r>
            <w:r w:rsidR="009109EB">
              <w:rPr>
                <w:noProof/>
                <w:webHidden/>
              </w:rPr>
              <w:fldChar w:fldCharType="begin"/>
            </w:r>
            <w:r w:rsidR="009109EB">
              <w:rPr>
                <w:noProof/>
                <w:webHidden/>
              </w:rPr>
              <w:instrText xml:space="preserve"> PAGEREF _Toc8671769 \h </w:instrText>
            </w:r>
            <w:r w:rsidR="009109EB">
              <w:rPr>
                <w:noProof/>
                <w:webHidden/>
              </w:rPr>
            </w:r>
            <w:r w:rsidR="009109EB">
              <w:rPr>
                <w:noProof/>
                <w:webHidden/>
              </w:rPr>
              <w:fldChar w:fldCharType="separate"/>
            </w:r>
            <w:r w:rsidR="009109EB">
              <w:rPr>
                <w:noProof/>
                <w:webHidden/>
              </w:rPr>
              <w:t>28</w:t>
            </w:r>
            <w:r w:rsidR="009109EB">
              <w:rPr>
                <w:noProof/>
                <w:webHidden/>
              </w:rPr>
              <w:fldChar w:fldCharType="end"/>
            </w:r>
          </w:hyperlink>
        </w:p>
        <w:p w14:paraId="1E45274F" w14:textId="0BB820D8" w:rsidR="009109EB" w:rsidRDefault="0030096E">
          <w:pPr>
            <w:pStyle w:val="TOC2"/>
            <w:tabs>
              <w:tab w:val="left" w:pos="880"/>
              <w:tab w:val="right" w:leader="dot" w:pos="9350"/>
            </w:tabs>
            <w:rPr>
              <w:rFonts w:cstheme="minorBidi"/>
              <w:noProof/>
            </w:rPr>
          </w:pPr>
          <w:hyperlink w:anchor="_Toc8671770" w:history="1">
            <w:r w:rsidR="009109EB" w:rsidRPr="008A1DDD">
              <w:rPr>
                <w:rStyle w:val="Hyperlink"/>
                <w:noProof/>
              </w:rPr>
              <w:t>4.4</w:t>
            </w:r>
            <w:r w:rsidR="009109EB">
              <w:rPr>
                <w:rFonts w:cstheme="minorBidi"/>
                <w:noProof/>
              </w:rPr>
              <w:tab/>
            </w:r>
            <w:r w:rsidR="009109EB" w:rsidRPr="008A1DDD">
              <w:rPr>
                <w:rStyle w:val="Hyperlink"/>
                <w:noProof/>
              </w:rPr>
              <w:t>User Interface</w:t>
            </w:r>
            <w:r w:rsidR="009109EB">
              <w:rPr>
                <w:noProof/>
                <w:webHidden/>
              </w:rPr>
              <w:tab/>
            </w:r>
            <w:r w:rsidR="009109EB">
              <w:rPr>
                <w:noProof/>
                <w:webHidden/>
              </w:rPr>
              <w:fldChar w:fldCharType="begin"/>
            </w:r>
            <w:r w:rsidR="009109EB">
              <w:rPr>
                <w:noProof/>
                <w:webHidden/>
              </w:rPr>
              <w:instrText xml:space="preserve"> PAGEREF _Toc8671770 \h </w:instrText>
            </w:r>
            <w:r w:rsidR="009109EB">
              <w:rPr>
                <w:noProof/>
                <w:webHidden/>
              </w:rPr>
            </w:r>
            <w:r w:rsidR="009109EB">
              <w:rPr>
                <w:noProof/>
                <w:webHidden/>
              </w:rPr>
              <w:fldChar w:fldCharType="separate"/>
            </w:r>
            <w:r w:rsidR="009109EB">
              <w:rPr>
                <w:noProof/>
                <w:webHidden/>
              </w:rPr>
              <w:t>28</w:t>
            </w:r>
            <w:r w:rsidR="009109EB">
              <w:rPr>
                <w:noProof/>
                <w:webHidden/>
              </w:rPr>
              <w:fldChar w:fldCharType="end"/>
            </w:r>
          </w:hyperlink>
        </w:p>
        <w:p w14:paraId="5E01CB47" w14:textId="48C08D52" w:rsidR="009109EB" w:rsidRDefault="0030096E">
          <w:pPr>
            <w:pStyle w:val="TOC3"/>
            <w:tabs>
              <w:tab w:val="left" w:pos="1320"/>
              <w:tab w:val="right" w:leader="dot" w:pos="9350"/>
            </w:tabs>
            <w:rPr>
              <w:rFonts w:cstheme="minorBidi"/>
              <w:noProof/>
            </w:rPr>
          </w:pPr>
          <w:hyperlink w:anchor="_Toc8671771" w:history="1">
            <w:r w:rsidR="009109EB" w:rsidRPr="008A1DDD">
              <w:rPr>
                <w:rStyle w:val="Hyperlink"/>
                <w:noProof/>
              </w:rPr>
              <w:t>4.4.1</w:t>
            </w:r>
            <w:r w:rsidR="009109EB">
              <w:rPr>
                <w:rFonts w:cstheme="minorBidi"/>
                <w:noProof/>
              </w:rPr>
              <w:tab/>
            </w:r>
            <w:r w:rsidR="009109EB" w:rsidRPr="008A1DDD">
              <w:rPr>
                <w:rStyle w:val="Hyperlink"/>
                <w:noProof/>
              </w:rPr>
              <w:t>Flags available</w:t>
            </w:r>
            <w:r w:rsidR="009109EB">
              <w:rPr>
                <w:noProof/>
                <w:webHidden/>
              </w:rPr>
              <w:tab/>
            </w:r>
            <w:r w:rsidR="009109EB">
              <w:rPr>
                <w:noProof/>
                <w:webHidden/>
              </w:rPr>
              <w:fldChar w:fldCharType="begin"/>
            </w:r>
            <w:r w:rsidR="009109EB">
              <w:rPr>
                <w:noProof/>
                <w:webHidden/>
              </w:rPr>
              <w:instrText xml:space="preserve"> PAGEREF _Toc8671771 \h </w:instrText>
            </w:r>
            <w:r w:rsidR="009109EB">
              <w:rPr>
                <w:noProof/>
                <w:webHidden/>
              </w:rPr>
            </w:r>
            <w:r w:rsidR="009109EB">
              <w:rPr>
                <w:noProof/>
                <w:webHidden/>
              </w:rPr>
              <w:fldChar w:fldCharType="separate"/>
            </w:r>
            <w:r w:rsidR="009109EB">
              <w:rPr>
                <w:noProof/>
                <w:webHidden/>
              </w:rPr>
              <w:t>28</w:t>
            </w:r>
            <w:r w:rsidR="009109EB">
              <w:rPr>
                <w:noProof/>
                <w:webHidden/>
              </w:rPr>
              <w:fldChar w:fldCharType="end"/>
            </w:r>
          </w:hyperlink>
        </w:p>
        <w:p w14:paraId="05E04ADF" w14:textId="04956C1B" w:rsidR="009109EB" w:rsidRDefault="0030096E">
          <w:pPr>
            <w:pStyle w:val="TOC3"/>
            <w:tabs>
              <w:tab w:val="left" w:pos="1320"/>
              <w:tab w:val="right" w:leader="dot" w:pos="9350"/>
            </w:tabs>
            <w:rPr>
              <w:rFonts w:cstheme="minorBidi"/>
              <w:noProof/>
            </w:rPr>
          </w:pPr>
          <w:hyperlink w:anchor="_Toc8671772" w:history="1">
            <w:r w:rsidR="009109EB" w:rsidRPr="008A1DDD">
              <w:rPr>
                <w:rStyle w:val="Hyperlink"/>
                <w:noProof/>
              </w:rPr>
              <w:t>4.4.2</w:t>
            </w:r>
            <w:r w:rsidR="009109EB">
              <w:rPr>
                <w:rFonts w:cstheme="minorBidi"/>
                <w:noProof/>
              </w:rPr>
              <w:tab/>
            </w:r>
            <w:r w:rsidR="009109EB" w:rsidRPr="008A1DDD">
              <w:rPr>
                <w:rStyle w:val="Hyperlink"/>
                <w:noProof/>
              </w:rPr>
              <w:t>Program to Test</w:t>
            </w:r>
            <w:r w:rsidR="009109EB">
              <w:rPr>
                <w:noProof/>
                <w:webHidden/>
              </w:rPr>
              <w:tab/>
            </w:r>
            <w:r w:rsidR="009109EB">
              <w:rPr>
                <w:noProof/>
                <w:webHidden/>
              </w:rPr>
              <w:fldChar w:fldCharType="begin"/>
            </w:r>
            <w:r w:rsidR="009109EB">
              <w:rPr>
                <w:noProof/>
                <w:webHidden/>
              </w:rPr>
              <w:instrText xml:space="preserve"> PAGEREF _Toc8671772 \h </w:instrText>
            </w:r>
            <w:r w:rsidR="009109EB">
              <w:rPr>
                <w:noProof/>
                <w:webHidden/>
              </w:rPr>
            </w:r>
            <w:r w:rsidR="009109EB">
              <w:rPr>
                <w:noProof/>
                <w:webHidden/>
              </w:rPr>
              <w:fldChar w:fldCharType="separate"/>
            </w:r>
            <w:r w:rsidR="009109EB">
              <w:rPr>
                <w:noProof/>
                <w:webHidden/>
              </w:rPr>
              <w:t>29</w:t>
            </w:r>
            <w:r w:rsidR="009109EB">
              <w:rPr>
                <w:noProof/>
                <w:webHidden/>
              </w:rPr>
              <w:fldChar w:fldCharType="end"/>
            </w:r>
          </w:hyperlink>
        </w:p>
        <w:p w14:paraId="08A50BF5" w14:textId="0D399800" w:rsidR="009109EB" w:rsidRDefault="0030096E">
          <w:pPr>
            <w:pStyle w:val="TOC3"/>
            <w:tabs>
              <w:tab w:val="left" w:pos="1320"/>
              <w:tab w:val="right" w:leader="dot" w:pos="9350"/>
            </w:tabs>
            <w:rPr>
              <w:rFonts w:cstheme="minorBidi"/>
              <w:noProof/>
            </w:rPr>
          </w:pPr>
          <w:hyperlink w:anchor="_Toc8671773" w:history="1">
            <w:r w:rsidR="009109EB" w:rsidRPr="008A1DDD">
              <w:rPr>
                <w:rStyle w:val="Hyperlink"/>
                <w:noProof/>
              </w:rPr>
              <w:t>4.4.3</w:t>
            </w:r>
            <w:r w:rsidR="009109EB">
              <w:rPr>
                <w:rFonts w:cstheme="minorBidi"/>
                <w:noProof/>
              </w:rPr>
              <w:tab/>
            </w:r>
            <w:r w:rsidR="009109EB" w:rsidRPr="008A1DDD">
              <w:rPr>
                <w:rStyle w:val="Hyperlink"/>
                <w:noProof/>
              </w:rPr>
              <w:t>Report generation</w:t>
            </w:r>
            <w:r w:rsidR="009109EB">
              <w:rPr>
                <w:noProof/>
                <w:webHidden/>
              </w:rPr>
              <w:tab/>
            </w:r>
            <w:r w:rsidR="009109EB">
              <w:rPr>
                <w:noProof/>
                <w:webHidden/>
              </w:rPr>
              <w:fldChar w:fldCharType="begin"/>
            </w:r>
            <w:r w:rsidR="009109EB">
              <w:rPr>
                <w:noProof/>
                <w:webHidden/>
              </w:rPr>
              <w:instrText xml:space="preserve"> PAGEREF _Toc8671773 \h </w:instrText>
            </w:r>
            <w:r w:rsidR="009109EB">
              <w:rPr>
                <w:noProof/>
                <w:webHidden/>
              </w:rPr>
            </w:r>
            <w:r w:rsidR="009109EB">
              <w:rPr>
                <w:noProof/>
                <w:webHidden/>
              </w:rPr>
              <w:fldChar w:fldCharType="separate"/>
            </w:r>
            <w:r w:rsidR="009109EB">
              <w:rPr>
                <w:noProof/>
                <w:webHidden/>
              </w:rPr>
              <w:t>29</w:t>
            </w:r>
            <w:r w:rsidR="009109EB">
              <w:rPr>
                <w:noProof/>
                <w:webHidden/>
              </w:rPr>
              <w:fldChar w:fldCharType="end"/>
            </w:r>
          </w:hyperlink>
        </w:p>
        <w:p w14:paraId="3EC8594C" w14:textId="66BE08C0" w:rsidR="009109EB" w:rsidRDefault="0030096E">
          <w:pPr>
            <w:pStyle w:val="TOC1"/>
            <w:tabs>
              <w:tab w:val="left" w:pos="440"/>
              <w:tab w:val="right" w:leader="dot" w:pos="9350"/>
            </w:tabs>
            <w:rPr>
              <w:rFonts w:cstheme="minorBidi"/>
              <w:noProof/>
            </w:rPr>
          </w:pPr>
          <w:hyperlink w:anchor="_Toc8671774" w:history="1">
            <w:r w:rsidR="009109EB" w:rsidRPr="008A1DDD">
              <w:rPr>
                <w:rStyle w:val="Hyperlink"/>
                <w:noProof/>
              </w:rPr>
              <w:t>5</w:t>
            </w:r>
            <w:r w:rsidR="009109EB">
              <w:rPr>
                <w:rFonts w:cstheme="minorBidi"/>
                <w:noProof/>
              </w:rPr>
              <w:tab/>
            </w:r>
            <w:r w:rsidR="009109EB" w:rsidRPr="008A1DDD">
              <w:rPr>
                <w:rStyle w:val="Hyperlink"/>
                <w:noProof/>
              </w:rPr>
              <w:t>Testing</w:t>
            </w:r>
            <w:r w:rsidR="009109EB">
              <w:rPr>
                <w:noProof/>
                <w:webHidden/>
              </w:rPr>
              <w:tab/>
            </w:r>
            <w:r w:rsidR="009109EB">
              <w:rPr>
                <w:noProof/>
                <w:webHidden/>
              </w:rPr>
              <w:fldChar w:fldCharType="begin"/>
            </w:r>
            <w:r w:rsidR="009109EB">
              <w:rPr>
                <w:noProof/>
                <w:webHidden/>
              </w:rPr>
              <w:instrText xml:space="preserve"> PAGEREF _Toc8671774 \h </w:instrText>
            </w:r>
            <w:r w:rsidR="009109EB">
              <w:rPr>
                <w:noProof/>
                <w:webHidden/>
              </w:rPr>
            </w:r>
            <w:r w:rsidR="009109EB">
              <w:rPr>
                <w:noProof/>
                <w:webHidden/>
              </w:rPr>
              <w:fldChar w:fldCharType="separate"/>
            </w:r>
            <w:r w:rsidR="009109EB">
              <w:rPr>
                <w:noProof/>
                <w:webHidden/>
              </w:rPr>
              <w:t>30</w:t>
            </w:r>
            <w:r w:rsidR="009109EB">
              <w:rPr>
                <w:noProof/>
                <w:webHidden/>
              </w:rPr>
              <w:fldChar w:fldCharType="end"/>
            </w:r>
          </w:hyperlink>
        </w:p>
        <w:p w14:paraId="2716814B" w14:textId="04F76E9B" w:rsidR="009109EB" w:rsidRDefault="0030096E">
          <w:pPr>
            <w:pStyle w:val="TOC2"/>
            <w:tabs>
              <w:tab w:val="left" w:pos="880"/>
              <w:tab w:val="right" w:leader="dot" w:pos="9350"/>
            </w:tabs>
            <w:rPr>
              <w:rFonts w:cstheme="minorBidi"/>
              <w:noProof/>
            </w:rPr>
          </w:pPr>
          <w:hyperlink w:anchor="_Toc8671775" w:history="1">
            <w:r w:rsidR="009109EB" w:rsidRPr="008A1DDD">
              <w:rPr>
                <w:rStyle w:val="Hyperlink"/>
                <w:noProof/>
              </w:rPr>
              <w:t>5.1</w:t>
            </w:r>
            <w:r w:rsidR="009109EB">
              <w:rPr>
                <w:rFonts w:cstheme="minorBidi"/>
                <w:noProof/>
              </w:rPr>
              <w:tab/>
            </w:r>
            <w:r w:rsidR="009109EB" w:rsidRPr="008A1DDD">
              <w:rPr>
                <w:rStyle w:val="Hyperlink"/>
                <w:noProof/>
              </w:rPr>
              <w:t>Overview</w:t>
            </w:r>
            <w:r w:rsidR="009109EB">
              <w:rPr>
                <w:noProof/>
                <w:webHidden/>
              </w:rPr>
              <w:tab/>
            </w:r>
            <w:r w:rsidR="009109EB">
              <w:rPr>
                <w:noProof/>
                <w:webHidden/>
              </w:rPr>
              <w:fldChar w:fldCharType="begin"/>
            </w:r>
            <w:r w:rsidR="009109EB">
              <w:rPr>
                <w:noProof/>
                <w:webHidden/>
              </w:rPr>
              <w:instrText xml:space="preserve"> PAGEREF _Toc8671775 \h </w:instrText>
            </w:r>
            <w:r w:rsidR="009109EB">
              <w:rPr>
                <w:noProof/>
                <w:webHidden/>
              </w:rPr>
            </w:r>
            <w:r w:rsidR="009109EB">
              <w:rPr>
                <w:noProof/>
                <w:webHidden/>
              </w:rPr>
              <w:fldChar w:fldCharType="separate"/>
            </w:r>
            <w:r w:rsidR="009109EB">
              <w:rPr>
                <w:noProof/>
                <w:webHidden/>
              </w:rPr>
              <w:t>30</w:t>
            </w:r>
            <w:r w:rsidR="009109EB">
              <w:rPr>
                <w:noProof/>
                <w:webHidden/>
              </w:rPr>
              <w:fldChar w:fldCharType="end"/>
            </w:r>
          </w:hyperlink>
        </w:p>
        <w:p w14:paraId="256AD511" w14:textId="60F0BADB" w:rsidR="009109EB" w:rsidRDefault="0030096E">
          <w:pPr>
            <w:pStyle w:val="TOC2"/>
            <w:tabs>
              <w:tab w:val="left" w:pos="880"/>
              <w:tab w:val="right" w:leader="dot" w:pos="9350"/>
            </w:tabs>
            <w:rPr>
              <w:rFonts w:cstheme="minorBidi"/>
              <w:noProof/>
            </w:rPr>
          </w:pPr>
          <w:hyperlink w:anchor="_Toc8671776" w:history="1">
            <w:r w:rsidR="009109EB" w:rsidRPr="008A1DDD">
              <w:rPr>
                <w:rStyle w:val="Hyperlink"/>
                <w:noProof/>
              </w:rPr>
              <w:t>5.2</w:t>
            </w:r>
            <w:r w:rsidR="009109EB">
              <w:rPr>
                <w:rFonts w:cstheme="minorBidi"/>
                <w:noProof/>
              </w:rPr>
              <w:tab/>
            </w:r>
            <w:r w:rsidR="009109EB" w:rsidRPr="008A1DDD">
              <w:rPr>
                <w:rStyle w:val="Hyperlink"/>
                <w:noProof/>
              </w:rPr>
              <w:t>Usability testing</w:t>
            </w:r>
            <w:r w:rsidR="009109EB">
              <w:rPr>
                <w:noProof/>
                <w:webHidden/>
              </w:rPr>
              <w:tab/>
            </w:r>
            <w:r w:rsidR="009109EB">
              <w:rPr>
                <w:noProof/>
                <w:webHidden/>
              </w:rPr>
              <w:fldChar w:fldCharType="begin"/>
            </w:r>
            <w:r w:rsidR="009109EB">
              <w:rPr>
                <w:noProof/>
                <w:webHidden/>
              </w:rPr>
              <w:instrText xml:space="preserve"> PAGEREF _Toc8671776 \h </w:instrText>
            </w:r>
            <w:r w:rsidR="009109EB">
              <w:rPr>
                <w:noProof/>
                <w:webHidden/>
              </w:rPr>
            </w:r>
            <w:r w:rsidR="009109EB">
              <w:rPr>
                <w:noProof/>
                <w:webHidden/>
              </w:rPr>
              <w:fldChar w:fldCharType="separate"/>
            </w:r>
            <w:r w:rsidR="009109EB">
              <w:rPr>
                <w:noProof/>
                <w:webHidden/>
              </w:rPr>
              <w:t>30</w:t>
            </w:r>
            <w:r w:rsidR="009109EB">
              <w:rPr>
                <w:noProof/>
                <w:webHidden/>
              </w:rPr>
              <w:fldChar w:fldCharType="end"/>
            </w:r>
          </w:hyperlink>
        </w:p>
        <w:p w14:paraId="0E7CB735" w14:textId="10749745" w:rsidR="009109EB" w:rsidRDefault="0030096E">
          <w:pPr>
            <w:pStyle w:val="TOC2"/>
            <w:tabs>
              <w:tab w:val="left" w:pos="880"/>
              <w:tab w:val="right" w:leader="dot" w:pos="9350"/>
            </w:tabs>
            <w:rPr>
              <w:rFonts w:cstheme="minorBidi"/>
              <w:noProof/>
            </w:rPr>
          </w:pPr>
          <w:hyperlink w:anchor="_Toc8671777" w:history="1">
            <w:r w:rsidR="009109EB" w:rsidRPr="008A1DDD">
              <w:rPr>
                <w:rStyle w:val="Hyperlink"/>
                <w:noProof/>
              </w:rPr>
              <w:t>5.3</w:t>
            </w:r>
            <w:r w:rsidR="009109EB">
              <w:rPr>
                <w:rFonts w:cstheme="minorBidi"/>
                <w:noProof/>
              </w:rPr>
              <w:tab/>
            </w:r>
            <w:r w:rsidR="009109EB" w:rsidRPr="008A1DDD">
              <w:rPr>
                <w:rStyle w:val="Hyperlink"/>
                <w:noProof/>
              </w:rPr>
              <w:t>Functional Testing</w:t>
            </w:r>
            <w:r w:rsidR="009109EB">
              <w:rPr>
                <w:noProof/>
                <w:webHidden/>
              </w:rPr>
              <w:tab/>
            </w:r>
            <w:r w:rsidR="009109EB">
              <w:rPr>
                <w:noProof/>
                <w:webHidden/>
              </w:rPr>
              <w:fldChar w:fldCharType="begin"/>
            </w:r>
            <w:r w:rsidR="009109EB">
              <w:rPr>
                <w:noProof/>
                <w:webHidden/>
              </w:rPr>
              <w:instrText xml:space="preserve"> PAGEREF _Toc8671777 \h </w:instrText>
            </w:r>
            <w:r w:rsidR="009109EB">
              <w:rPr>
                <w:noProof/>
                <w:webHidden/>
              </w:rPr>
            </w:r>
            <w:r w:rsidR="009109EB">
              <w:rPr>
                <w:noProof/>
                <w:webHidden/>
              </w:rPr>
              <w:fldChar w:fldCharType="separate"/>
            </w:r>
            <w:r w:rsidR="009109EB">
              <w:rPr>
                <w:noProof/>
                <w:webHidden/>
              </w:rPr>
              <w:t>31</w:t>
            </w:r>
            <w:r w:rsidR="009109EB">
              <w:rPr>
                <w:noProof/>
                <w:webHidden/>
              </w:rPr>
              <w:fldChar w:fldCharType="end"/>
            </w:r>
          </w:hyperlink>
        </w:p>
        <w:p w14:paraId="618D3169" w14:textId="4669E2FE" w:rsidR="009109EB" w:rsidRDefault="0030096E">
          <w:pPr>
            <w:pStyle w:val="TOC3"/>
            <w:tabs>
              <w:tab w:val="left" w:pos="1320"/>
              <w:tab w:val="right" w:leader="dot" w:pos="9350"/>
            </w:tabs>
            <w:rPr>
              <w:rFonts w:cstheme="minorBidi"/>
              <w:noProof/>
            </w:rPr>
          </w:pPr>
          <w:hyperlink w:anchor="_Toc8671778" w:history="1">
            <w:r w:rsidR="009109EB" w:rsidRPr="008A1DDD">
              <w:rPr>
                <w:rStyle w:val="Hyperlink"/>
                <w:noProof/>
              </w:rPr>
              <w:t>5.3.1</w:t>
            </w:r>
            <w:r w:rsidR="009109EB">
              <w:rPr>
                <w:rFonts w:cstheme="minorBidi"/>
                <w:noProof/>
              </w:rPr>
              <w:tab/>
            </w:r>
            <w:r w:rsidR="009109EB" w:rsidRPr="008A1DDD">
              <w:rPr>
                <w:rStyle w:val="Hyperlink"/>
                <w:noProof/>
              </w:rPr>
              <w:t>System Calls Test</w:t>
            </w:r>
            <w:r w:rsidR="009109EB">
              <w:rPr>
                <w:noProof/>
                <w:webHidden/>
              </w:rPr>
              <w:tab/>
            </w:r>
            <w:r w:rsidR="009109EB">
              <w:rPr>
                <w:noProof/>
                <w:webHidden/>
              </w:rPr>
              <w:fldChar w:fldCharType="begin"/>
            </w:r>
            <w:r w:rsidR="009109EB">
              <w:rPr>
                <w:noProof/>
                <w:webHidden/>
              </w:rPr>
              <w:instrText xml:space="preserve"> PAGEREF _Toc8671778 \h </w:instrText>
            </w:r>
            <w:r w:rsidR="009109EB">
              <w:rPr>
                <w:noProof/>
                <w:webHidden/>
              </w:rPr>
            </w:r>
            <w:r w:rsidR="009109EB">
              <w:rPr>
                <w:noProof/>
                <w:webHidden/>
              </w:rPr>
              <w:fldChar w:fldCharType="separate"/>
            </w:r>
            <w:r w:rsidR="009109EB">
              <w:rPr>
                <w:noProof/>
                <w:webHidden/>
              </w:rPr>
              <w:t>31</w:t>
            </w:r>
            <w:r w:rsidR="009109EB">
              <w:rPr>
                <w:noProof/>
                <w:webHidden/>
              </w:rPr>
              <w:fldChar w:fldCharType="end"/>
            </w:r>
          </w:hyperlink>
        </w:p>
        <w:p w14:paraId="00AD7C17" w14:textId="305B68D4" w:rsidR="009109EB" w:rsidRDefault="0030096E">
          <w:pPr>
            <w:pStyle w:val="TOC3"/>
            <w:tabs>
              <w:tab w:val="left" w:pos="1320"/>
              <w:tab w:val="right" w:leader="dot" w:pos="9350"/>
            </w:tabs>
            <w:rPr>
              <w:rFonts w:cstheme="minorBidi"/>
              <w:noProof/>
            </w:rPr>
          </w:pPr>
          <w:hyperlink w:anchor="_Toc8671779" w:history="1">
            <w:r w:rsidR="009109EB" w:rsidRPr="008A1DDD">
              <w:rPr>
                <w:rStyle w:val="Hyperlink"/>
                <w:noProof/>
              </w:rPr>
              <w:t>5.3.2</w:t>
            </w:r>
            <w:r w:rsidR="009109EB">
              <w:rPr>
                <w:rFonts w:cstheme="minorBidi"/>
                <w:noProof/>
              </w:rPr>
              <w:tab/>
            </w:r>
            <w:r w:rsidR="009109EB" w:rsidRPr="008A1DDD">
              <w:rPr>
                <w:rStyle w:val="Hyperlink"/>
                <w:noProof/>
              </w:rPr>
              <w:t>Futex Kill Test</w:t>
            </w:r>
            <w:r w:rsidR="009109EB">
              <w:rPr>
                <w:noProof/>
                <w:webHidden/>
              </w:rPr>
              <w:tab/>
            </w:r>
            <w:r w:rsidR="009109EB">
              <w:rPr>
                <w:noProof/>
                <w:webHidden/>
              </w:rPr>
              <w:fldChar w:fldCharType="begin"/>
            </w:r>
            <w:r w:rsidR="009109EB">
              <w:rPr>
                <w:noProof/>
                <w:webHidden/>
              </w:rPr>
              <w:instrText xml:space="preserve"> PAGEREF _Toc8671779 \h </w:instrText>
            </w:r>
            <w:r w:rsidR="009109EB">
              <w:rPr>
                <w:noProof/>
                <w:webHidden/>
              </w:rPr>
            </w:r>
            <w:r w:rsidR="009109EB">
              <w:rPr>
                <w:noProof/>
                <w:webHidden/>
              </w:rPr>
              <w:fldChar w:fldCharType="separate"/>
            </w:r>
            <w:r w:rsidR="009109EB">
              <w:rPr>
                <w:noProof/>
                <w:webHidden/>
              </w:rPr>
              <w:t>31</w:t>
            </w:r>
            <w:r w:rsidR="009109EB">
              <w:rPr>
                <w:noProof/>
                <w:webHidden/>
              </w:rPr>
              <w:fldChar w:fldCharType="end"/>
            </w:r>
          </w:hyperlink>
        </w:p>
        <w:p w14:paraId="1A7E23E6" w14:textId="7670B881" w:rsidR="009109EB" w:rsidRDefault="0030096E">
          <w:pPr>
            <w:pStyle w:val="TOC3"/>
            <w:tabs>
              <w:tab w:val="left" w:pos="1320"/>
              <w:tab w:val="right" w:leader="dot" w:pos="9350"/>
            </w:tabs>
            <w:rPr>
              <w:rFonts w:cstheme="minorBidi"/>
              <w:noProof/>
            </w:rPr>
          </w:pPr>
          <w:hyperlink w:anchor="_Toc8671780" w:history="1">
            <w:r w:rsidR="009109EB" w:rsidRPr="008A1DDD">
              <w:rPr>
                <w:rStyle w:val="Hyperlink"/>
                <w:noProof/>
              </w:rPr>
              <w:t>5.3.3</w:t>
            </w:r>
            <w:r w:rsidR="009109EB">
              <w:rPr>
                <w:rFonts w:cstheme="minorBidi"/>
                <w:noProof/>
              </w:rPr>
              <w:tab/>
            </w:r>
            <w:r w:rsidR="009109EB" w:rsidRPr="008A1DDD">
              <w:rPr>
                <w:rStyle w:val="Hyperlink"/>
                <w:noProof/>
              </w:rPr>
              <w:t>Stack unwinding</w:t>
            </w:r>
            <w:r w:rsidR="009109EB">
              <w:rPr>
                <w:noProof/>
                <w:webHidden/>
              </w:rPr>
              <w:tab/>
            </w:r>
            <w:r w:rsidR="009109EB">
              <w:rPr>
                <w:noProof/>
                <w:webHidden/>
              </w:rPr>
              <w:fldChar w:fldCharType="begin"/>
            </w:r>
            <w:r w:rsidR="009109EB">
              <w:rPr>
                <w:noProof/>
                <w:webHidden/>
              </w:rPr>
              <w:instrText xml:space="preserve"> PAGEREF _Toc8671780 \h </w:instrText>
            </w:r>
            <w:r w:rsidR="009109EB">
              <w:rPr>
                <w:noProof/>
                <w:webHidden/>
              </w:rPr>
            </w:r>
            <w:r w:rsidR="009109EB">
              <w:rPr>
                <w:noProof/>
                <w:webHidden/>
              </w:rPr>
              <w:fldChar w:fldCharType="separate"/>
            </w:r>
            <w:r w:rsidR="009109EB">
              <w:rPr>
                <w:noProof/>
                <w:webHidden/>
              </w:rPr>
              <w:t>32</w:t>
            </w:r>
            <w:r w:rsidR="009109EB">
              <w:rPr>
                <w:noProof/>
                <w:webHidden/>
              </w:rPr>
              <w:fldChar w:fldCharType="end"/>
            </w:r>
          </w:hyperlink>
        </w:p>
        <w:p w14:paraId="7433E21B" w14:textId="7B34D646" w:rsidR="009109EB" w:rsidRDefault="0030096E">
          <w:pPr>
            <w:pStyle w:val="TOC2"/>
            <w:tabs>
              <w:tab w:val="left" w:pos="880"/>
              <w:tab w:val="right" w:leader="dot" w:pos="9350"/>
            </w:tabs>
            <w:rPr>
              <w:rFonts w:cstheme="minorBidi"/>
              <w:noProof/>
            </w:rPr>
          </w:pPr>
          <w:hyperlink w:anchor="_Toc8671781" w:history="1">
            <w:r w:rsidR="009109EB" w:rsidRPr="008A1DDD">
              <w:rPr>
                <w:rStyle w:val="Hyperlink"/>
                <w:rFonts w:eastAsiaTheme="minorHAnsi"/>
                <w:noProof/>
              </w:rPr>
              <w:t>5.4</w:t>
            </w:r>
            <w:r w:rsidR="009109EB">
              <w:rPr>
                <w:rFonts w:cstheme="minorBidi"/>
                <w:noProof/>
              </w:rPr>
              <w:tab/>
            </w:r>
            <w:r w:rsidR="009109EB" w:rsidRPr="008A1DDD">
              <w:rPr>
                <w:rStyle w:val="Hyperlink"/>
                <w:noProof/>
              </w:rPr>
              <w:t>Unit testing</w:t>
            </w:r>
            <w:r w:rsidR="009109EB">
              <w:rPr>
                <w:noProof/>
                <w:webHidden/>
              </w:rPr>
              <w:tab/>
            </w:r>
            <w:r w:rsidR="009109EB">
              <w:rPr>
                <w:noProof/>
                <w:webHidden/>
              </w:rPr>
              <w:fldChar w:fldCharType="begin"/>
            </w:r>
            <w:r w:rsidR="009109EB">
              <w:rPr>
                <w:noProof/>
                <w:webHidden/>
              </w:rPr>
              <w:instrText xml:space="preserve"> PAGEREF _Toc8671781 \h </w:instrText>
            </w:r>
            <w:r w:rsidR="009109EB">
              <w:rPr>
                <w:noProof/>
                <w:webHidden/>
              </w:rPr>
            </w:r>
            <w:r w:rsidR="009109EB">
              <w:rPr>
                <w:noProof/>
                <w:webHidden/>
              </w:rPr>
              <w:fldChar w:fldCharType="separate"/>
            </w:r>
            <w:r w:rsidR="009109EB">
              <w:rPr>
                <w:noProof/>
                <w:webHidden/>
              </w:rPr>
              <w:t>32</w:t>
            </w:r>
            <w:r w:rsidR="009109EB">
              <w:rPr>
                <w:noProof/>
                <w:webHidden/>
              </w:rPr>
              <w:fldChar w:fldCharType="end"/>
            </w:r>
          </w:hyperlink>
        </w:p>
        <w:p w14:paraId="057609F4" w14:textId="18077800" w:rsidR="009109EB" w:rsidRDefault="0030096E">
          <w:pPr>
            <w:pStyle w:val="TOC1"/>
            <w:tabs>
              <w:tab w:val="left" w:pos="440"/>
              <w:tab w:val="right" w:leader="dot" w:pos="9350"/>
            </w:tabs>
            <w:rPr>
              <w:rFonts w:cstheme="minorBidi"/>
              <w:noProof/>
            </w:rPr>
          </w:pPr>
          <w:hyperlink w:anchor="_Toc8671782" w:history="1">
            <w:r w:rsidR="009109EB" w:rsidRPr="008A1DDD">
              <w:rPr>
                <w:rStyle w:val="Hyperlink"/>
                <w:noProof/>
              </w:rPr>
              <w:t>6</w:t>
            </w:r>
            <w:r w:rsidR="009109EB">
              <w:rPr>
                <w:rFonts w:cstheme="minorBidi"/>
                <w:noProof/>
              </w:rPr>
              <w:tab/>
            </w:r>
            <w:r w:rsidR="009109EB" w:rsidRPr="008A1DDD">
              <w:rPr>
                <w:rStyle w:val="Hyperlink"/>
                <w:noProof/>
              </w:rPr>
              <w:t>Results and discussion</w:t>
            </w:r>
            <w:r w:rsidR="009109EB">
              <w:rPr>
                <w:noProof/>
                <w:webHidden/>
              </w:rPr>
              <w:tab/>
            </w:r>
            <w:r w:rsidR="009109EB">
              <w:rPr>
                <w:noProof/>
                <w:webHidden/>
              </w:rPr>
              <w:fldChar w:fldCharType="begin"/>
            </w:r>
            <w:r w:rsidR="009109EB">
              <w:rPr>
                <w:noProof/>
                <w:webHidden/>
              </w:rPr>
              <w:instrText xml:space="preserve"> PAGEREF _Toc8671782 \h </w:instrText>
            </w:r>
            <w:r w:rsidR="009109EB">
              <w:rPr>
                <w:noProof/>
                <w:webHidden/>
              </w:rPr>
            </w:r>
            <w:r w:rsidR="009109EB">
              <w:rPr>
                <w:noProof/>
                <w:webHidden/>
              </w:rPr>
              <w:fldChar w:fldCharType="separate"/>
            </w:r>
            <w:r w:rsidR="009109EB">
              <w:rPr>
                <w:noProof/>
                <w:webHidden/>
              </w:rPr>
              <w:t>33</w:t>
            </w:r>
            <w:r w:rsidR="009109EB">
              <w:rPr>
                <w:noProof/>
                <w:webHidden/>
              </w:rPr>
              <w:fldChar w:fldCharType="end"/>
            </w:r>
          </w:hyperlink>
        </w:p>
        <w:p w14:paraId="1C68934F" w14:textId="71B51074" w:rsidR="009109EB" w:rsidRDefault="0030096E">
          <w:pPr>
            <w:pStyle w:val="TOC2"/>
            <w:tabs>
              <w:tab w:val="left" w:pos="880"/>
              <w:tab w:val="right" w:leader="dot" w:pos="9350"/>
            </w:tabs>
            <w:rPr>
              <w:rFonts w:cstheme="minorBidi"/>
              <w:noProof/>
            </w:rPr>
          </w:pPr>
          <w:hyperlink w:anchor="_Toc8671783" w:history="1">
            <w:r w:rsidR="009109EB" w:rsidRPr="008A1DDD">
              <w:rPr>
                <w:rStyle w:val="Hyperlink"/>
                <w:noProof/>
              </w:rPr>
              <w:t>6.1</w:t>
            </w:r>
            <w:r w:rsidR="009109EB">
              <w:rPr>
                <w:rFonts w:cstheme="minorBidi"/>
                <w:noProof/>
              </w:rPr>
              <w:tab/>
            </w:r>
            <w:r w:rsidR="009109EB" w:rsidRPr="008A1DDD">
              <w:rPr>
                <w:rStyle w:val="Hyperlink"/>
                <w:noProof/>
              </w:rPr>
              <w:t>Overview</w:t>
            </w:r>
            <w:r w:rsidR="009109EB">
              <w:rPr>
                <w:noProof/>
                <w:webHidden/>
              </w:rPr>
              <w:tab/>
            </w:r>
            <w:r w:rsidR="009109EB">
              <w:rPr>
                <w:noProof/>
                <w:webHidden/>
              </w:rPr>
              <w:fldChar w:fldCharType="begin"/>
            </w:r>
            <w:r w:rsidR="009109EB">
              <w:rPr>
                <w:noProof/>
                <w:webHidden/>
              </w:rPr>
              <w:instrText xml:space="preserve"> PAGEREF _Toc8671783 \h </w:instrText>
            </w:r>
            <w:r w:rsidR="009109EB">
              <w:rPr>
                <w:noProof/>
                <w:webHidden/>
              </w:rPr>
            </w:r>
            <w:r w:rsidR="009109EB">
              <w:rPr>
                <w:noProof/>
                <w:webHidden/>
              </w:rPr>
              <w:fldChar w:fldCharType="separate"/>
            </w:r>
            <w:r w:rsidR="009109EB">
              <w:rPr>
                <w:noProof/>
                <w:webHidden/>
              </w:rPr>
              <w:t>33</w:t>
            </w:r>
            <w:r w:rsidR="009109EB">
              <w:rPr>
                <w:noProof/>
                <w:webHidden/>
              </w:rPr>
              <w:fldChar w:fldCharType="end"/>
            </w:r>
          </w:hyperlink>
        </w:p>
        <w:p w14:paraId="72E803FB" w14:textId="5A6C37B1" w:rsidR="009109EB" w:rsidRDefault="0030096E">
          <w:pPr>
            <w:pStyle w:val="TOC2"/>
            <w:tabs>
              <w:tab w:val="left" w:pos="880"/>
              <w:tab w:val="right" w:leader="dot" w:pos="9350"/>
            </w:tabs>
            <w:rPr>
              <w:rFonts w:cstheme="minorBidi"/>
              <w:noProof/>
            </w:rPr>
          </w:pPr>
          <w:hyperlink w:anchor="_Toc8671784" w:history="1">
            <w:r w:rsidR="009109EB" w:rsidRPr="008A1DDD">
              <w:rPr>
                <w:rStyle w:val="Hyperlink"/>
                <w:noProof/>
              </w:rPr>
              <w:t>6.2</w:t>
            </w:r>
            <w:r w:rsidR="009109EB">
              <w:rPr>
                <w:rFonts w:cstheme="minorBidi"/>
                <w:noProof/>
              </w:rPr>
              <w:tab/>
            </w:r>
            <w:r w:rsidR="009109EB" w:rsidRPr="008A1DDD">
              <w:rPr>
                <w:rStyle w:val="Hyperlink"/>
                <w:noProof/>
              </w:rPr>
              <w:t>Testing Software</w:t>
            </w:r>
            <w:r w:rsidR="009109EB">
              <w:rPr>
                <w:noProof/>
                <w:webHidden/>
              </w:rPr>
              <w:tab/>
            </w:r>
            <w:r w:rsidR="009109EB">
              <w:rPr>
                <w:noProof/>
                <w:webHidden/>
              </w:rPr>
              <w:fldChar w:fldCharType="begin"/>
            </w:r>
            <w:r w:rsidR="009109EB">
              <w:rPr>
                <w:noProof/>
                <w:webHidden/>
              </w:rPr>
              <w:instrText xml:space="preserve"> PAGEREF _Toc8671784 \h </w:instrText>
            </w:r>
            <w:r w:rsidR="009109EB">
              <w:rPr>
                <w:noProof/>
                <w:webHidden/>
              </w:rPr>
            </w:r>
            <w:r w:rsidR="009109EB">
              <w:rPr>
                <w:noProof/>
                <w:webHidden/>
              </w:rPr>
              <w:fldChar w:fldCharType="separate"/>
            </w:r>
            <w:r w:rsidR="009109EB">
              <w:rPr>
                <w:noProof/>
                <w:webHidden/>
              </w:rPr>
              <w:t>33</w:t>
            </w:r>
            <w:r w:rsidR="009109EB">
              <w:rPr>
                <w:noProof/>
                <w:webHidden/>
              </w:rPr>
              <w:fldChar w:fldCharType="end"/>
            </w:r>
          </w:hyperlink>
        </w:p>
        <w:p w14:paraId="49ED9C8F" w14:textId="5FB2B971" w:rsidR="009109EB" w:rsidRDefault="0030096E">
          <w:pPr>
            <w:pStyle w:val="TOC2"/>
            <w:tabs>
              <w:tab w:val="left" w:pos="880"/>
              <w:tab w:val="right" w:leader="dot" w:pos="9350"/>
            </w:tabs>
            <w:rPr>
              <w:rFonts w:cstheme="minorBidi"/>
              <w:noProof/>
            </w:rPr>
          </w:pPr>
          <w:hyperlink w:anchor="_Toc8671785" w:history="1">
            <w:r w:rsidR="009109EB" w:rsidRPr="008A1DDD">
              <w:rPr>
                <w:rStyle w:val="Hyperlink"/>
                <w:noProof/>
              </w:rPr>
              <w:t>6.3</w:t>
            </w:r>
            <w:r w:rsidR="009109EB">
              <w:rPr>
                <w:rFonts w:cstheme="minorBidi"/>
                <w:noProof/>
              </w:rPr>
              <w:tab/>
            </w:r>
            <w:r w:rsidR="009109EB" w:rsidRPr="008A1DDD">
              <w:rPr>
                <w:rStyle w:val="Hyperlink"/>
                <w:noProof/>
              </w:rPr>
              <w:t>PostgreSQL Database Server TPC-C testing using Hammerdb</w:t>
            </w:r>
            <w:r w:rsidR="009109EB">
              <w:rPr>
                <w:noProof/>
                <w:webHidden/>
              </w:rPr>
              <w:tab/>
            </w:r>
            <w:r w:rsidR="009109EB">
              <w:rPr>
                <w:noProof/>
                <w:webHidden/>
              </w:rPr>
              <w:fldChar w:fldCharType="begin"/>
            </w:r>
            <w:r w:rsidR="009109EB">
              <w:rPr>
                <w:noProof/>
                <w:webHidden/>
              </w:rPr>
              <w:instrText xml:space="preserve"> PAGEREF _Toc8671785 \h </w:instrText>
            </w:r>
            <w:r w:rsidR="009109EB">
              <w:rPr>
                <w:noProof/>
                <w:webHidden/>
              </w:rPr>
            </w:r>
            <w:r w:rsidR="009109EB">
              <w:rPr>
                <w:noProof/>
                <w:webHidden/>
              </w:rPr>
              <w:fldChar w:fldCharType="separate"/>
            </w:r>
            <w:r w:rsidR="009109EB">
              <w:rPr>
                <w:noProof/>
                <w:webHidden/>
              </w:rPr>
              <w:t>33</w:t>
            </w:r>
            <w:r w:rsidR="009109EB">
              <w:rPr>
                <w:noProof/>
                <w:webHidden/>
              </w:rPr>
              <w:fldChar w:fldCharType="end"/>
            </w:r>
          </w:hyperlink>
        </w:p>
        <w:p w14:paraId="3B9BF4D6" w14:textId="4741AC5F" w:rsidR="009109EB" w:rsidRDefault="0030096E">
          <w:pPr>
            <w:pStyle w:val="TOC3"/>
            <w:tabs>
              <w:tab w:val="left" w:pos="1320"/>
              <w:tab w:val="right" w:leader="dot" w:pos="9350"/>
            </w:tabs>
            <w:rPr>
              <w:rFonts w:cstheme="minorBidi"/>
              <w:noProof/>
            </w:rPr>
          </w:pPr>
          <w:hyperlink w:anchor="_Toc8671786" w:history="1">
            <w:r w:rsidR="009109EB" w:rsidRPr="008A1DDD">
              <w:rPr>
                <w:rStyle w:val="Hyperlink"/>
                <w:noProof/>
              </w:rPr>
              <w:t>6.3.1</w:t>
            </w:r>
            <w:r w:rsidR="009109EB">
              <w:rPr>
                <w:rFonts w:cstheme="minorBidi"/>
                <w:noProof/>
              </w:rPr>
              <w:tab/>
            </w:r>
            <w:r w:rsidR="009109EB" w:rsidRPr="008A1DDD">
              <w:rPr>
                <w:rStyle w:val="Hyperlink"/>
                <w:noProof/>
              </w:rPr>
              <w:t>HammerDB</w:t>
            </w:r>
            <w:r w:rsidR="009109EB">
              <w:rPr>
                <w:noProof/>
                <w:webHidden/>
              </w:rPr>
              <w:tab/>
            </w:r>
            <w:r w:rsidR="009109EB">
              <w:rPr>
                <w:noProof/>
                <w:webHidden/>
              </w:rPr>
              <w:fldChar w:fldCharType="begin"/>
            </w:r>
            <w:r w:rsidR="009109EB">
              <w:rPr>
                <w:noProof/>
                <w:webHidden/>
              </w:rPr>
              <w:instrText xml:space="preserve"> PAGEREF _Toc8671786 \h </w:instrText>
            </w:r>
            <w:r w:rsidR="009109EB">
              <w:rPr>
                <w:noProof/>
                <w:webHidden/>
              </w:rPr>
            </w:r>
            <w:r w:rsidR="009109EB">
              <w:rPr>
                <w:noProof/>
                <w:webHidden/>
              </w:rPr>
              <w:fldChar w:fldCharType="separate"/>
            </w:r>
            <w:r w:rsidR="009109EB">
              <w:rPr>
                <w:noProof/>
                <w:webHidden/>
              </w:rPr>
              <w:t>33</w:t>
            </w:r>
            <w:r w:rsidR="009109EB">
              <w:rPr>
                <w:noProof/>
                <w:webHidden/>
              </w:rPr>
              <w:fldChar w:fldCharType="end"/>
            </w:r>
          </w:hyperlink>
        </w:p>
        <w:p w14:paraId="690C9C3E" w14:textId="7617A76D" w:rsidR="009109EB" w:rsidRDefault="0030096E">
          <w:pPr>
            <w:pStyle w:val="TOC3"/>
            <w:tabs>
              <w:tab w:val="left" w:pos="1320"/>
              <w:tab w:val="right" w:leader="dot" w:pos="9350"/>
            </w:tabs>
            <w:rPr>
              <w:rFonts w:cstheme="minorBidi"/>
              <w:noProof/>
            </w:rPr>
          </w:pPr>
          <w:hyperlink w:anchor="_Toc8671787" w:history="1">
            <w:r w:rsidR="009109EB" w:rsidRPr="008A1DDD">
              <w:rPr>
                <w:rStyle w:val="Hyperlink"/>
                <w:noProof/>
              </w:rPr>
              <w:t>6.3.2</w:t>
            </w:r>
            <w:r w:rsidR="009109EB">
              <w:rPr>
                <w:rFonts w:cstheme="minorBidi"/>
                <w:noProof/>
              </w:rPr>
              <w:tab/>
            </w:r>
            <w:r w:rsidR="009109EB" w:rsidRPr="008A1DDD">
              <w:rPr>
                <w:rStyle w:val="Hyperlink"/>
                <w:noProof/>
              </w:rPr>
              <w:t>TPC-C</w:t>
            </w:r>
            <w:r w:rsidR="009109EB">
              <w:rPr>
                <w:noProof/>
                <w:webHidden/>
              </w:rPr>
              <w:tab/>
            </w:r>
            <w:r w:rsidR="009109EB">
              <w:rPr>
                <w:noProof/>
                <w:webHidden/>
              </w:rPr>
              <w:fldChar w:fldCharType="begin"/>
            </w:r>
            <w:r w:rsidR="009109EB">
              <w:rPr>
                <w:noProof/>
                <w:webHidden/>
              </w:rPr>
              <w:instrText xml:space="preserve"> PAGEREF _Toc8671787 \h </w:instrText>
            </w:r>
            <w:r w:rsidR="009109EB">
              <w:rPr>
                <w:noProof/>
                <w:webHidden/>
              </w:rPr>
            </w:r>
            <w:r w:rsidR="009109EB">
              <w:rPr>
                <w:noProof/>
                <w:webHidden/>
              </w:rPr>
              <w:fldChar w:fldCharType="separate"/>
            </w:r>
            <w:r w:rsidR="009109EB">
              <w:rPr>
                <w:noProof/>
                <w:webHidden/>
              </w:rPr>
              <w:t>33</w:t>
            </w:r>
            <w:r w:rsidR="009109EB">
              <w:rPr>
                <w:noProof/>
                <w:webHidden/>
              </w:rPr>
              <w:fldChar w:fldCharType="end"/>
            </w:r>
          </w:hyperlink>
        </w:p>
        <w:p w14:paraId="23D2E2F2" w14:textId="33B5D18A" w:rsidR="009109EB" w:rsidRDefault="0030096E">
          <w:pPr>
            <w:pStyle w:val="TOC3"/>
            <w:tabs>
              <w:tab w:val="left" w:pos="1320"/>
              <w:tab w:val="right" w:leader="dot" w:pos="9350"/>
            </w:tabs>
            <w:rPr>
              <w:rFonts w:cstheme="minorBidi"/>
              <w:noProof/>
            </w:rPr>
          </w:pPr>
          <w:hyperlink w:anchor="_Toc8671788" w:history="1">
            <w:r w:rsidR="009109EB" w:rsidRPr="008A1DDD">
              <w:rPr>
                <w:rStyle w:val="Hyperlink"/>
                <w:noProof/>
              </w:rPr>
              <w:t>6.3.3</w:t>
            </w:r>
            <w:r w:rsidR="009109EB">
              <w:rPr>
                <w:rFonts w:cstheme="minorBidi"/>
                <w:noProof/>
              </w:rPr>
              <w:tab/>
            </w:r>
            <w:r w:rsidR="009109EB" w:rsidRPr="008A1DDD">
              <w:rPr>
                <w:rStyle w:val="Hyperlink"/>
                <w:noProof/>
              </w:rPr>
              <w:t>Testing</w:t>
            </w:r>
            <w:r w:rsidR="009109EB">
              <w:rPr>
                <w:noProof/>
                <w:webHidden/>
              </w:rPr>
              <w:tab/>
            </w:r>
            <w:r w:rsidR="009109EB">
              <w:rPr>
                <w:noProof/>
                <w:webHidden/>
              </w:rPr>
              <w:fldChar w:fldCharType="begin"/>
            </w:r>
            <w:r w:rsidR="009109EB">
              <w:rPr>
                <w:noProof/>
                <w:webHidden/>
              </w:rPr>
              <w:instrText xml:space="preserve"> PAGEREF _Toc8671788 \h </w:instrText>
            </w:r>
            <w:r w:rsidR="009109EB">
              <w:rPr>
                <w:noProof/>
                <w:webHidden/>
              </w:rPr>
            </w:r>
            <w:r w:rsidR="009109EB">
              <w:rPr>
                <w:noProof/>
                <w:webHidden/>
              </w:rPr>
              <w:fldChar w:fldCharType="separate"/>
            </w:r>
            <w:r w:rsidR="009109EB">
              <w:rPr>
                <w:noProof/>
                <w:webHidden/>
              </w:rPr>
              <w:t>34</w:t>
            </w:r>
            <w:r w:rsidR="009109EB">
              <w:rPr>
                <w:noProof/>
                <w:webHidden/>
              </w:rPr>
              <w:fldChar w:fldCharType="end"/>
            </w:r>
          </w:hyperlink>
        </w:p>
        <w:p w14:paraId="6C593162" w14:textId="29EC2DD7" w:rsidR="009109EB" w:rsidRDefault="0030096E">
          <w:pPr>
            <w:pStyle w:val="TOC3"/>
            <w:tabs>
              <w:tab w:val="left" w:pos="1320"/>
              <w:tab w:val="right" w:leader="dot" w:pos="9350"/>
            </w:tabs>
            <w:rPr>
              <w:rFonts w:cstheme="minorBidi"/>
              <w:noProof/>
            </w:rPr>
          </w:pPr>
          <w:hyperlink w:anchor="_Toc8671789" w:history="1">
            <w:r w:rsidR="009109EB" w:rsidRPr="008A1DDD">
              <w:rPr>
                <w:rStyle w:val="Hyperlink"/>
                <w:noProof/>
              </w:rPr>
              <w:t>6.3.4</w:t>
            </w:r>
            <w:r w:rsidR="009109EB">
              <w:rPr>
                <w:rFonts w:cstheme="minorBidi"/>
                <w:noProof/>
              </w:rPr>
              <w:tab/>
            </w:r>
            <w:r w:rsidR="009109EB" w:rsidRPr="008A1DDD">
              <w:rPr>
                <w:rStyle w:val="Hyperlink"/>
                <w:noProof/>
              </w:rPr>
              <w:t>Schema Building</w:t>
            </w:r>
            <w:r w:rsidR="009109EB">
              <w:rPr>
                <w:noProof/>
                <w:webHidden/>
              </w:rPr>
              <w:tab/>
            </w:r>
            <w:r w:rsidR="009109EB">
              <w:rPr>
                <w:noProof/>
                <w:webHidden/>
              </w:rPr>
              <w:fldChar w:fldCharType="begin"/>
            </w:r>
            <w:r w:rsidR="009109EB">
              <w:rPr>
                <w:noProof/>
                <w:webHidden/>
              </w:rPr>
              <w:instrText xml:space="preserve"> PAGEREF _Toc8671789 \h </w:instrText>
            </w:r>
            <w:r w:rsidR="009109EB">
              <w:rPr>
                <w:noProof/>
                <w:webHidden/>
              </w:rPr>
            </w:r>
            <w:r w:rsidR="009109EB">
              <w:rPr>
                <w:noProof/>
                <w:webHidden/>
              </w:rPr>
              <w:fldChar w:fldCharType="separate"/>
            </w:r>
            <w:r w:rsidR="009109EB">
              <w:rPr>
                <w:noProof/>
                <w:webHidden/>
              </w:rPr>
              <w:t>34</w:t>
            </w:r>
            <w:r w:rsidR="009109EB">
              <w:rPr>
                <w:noProof/>
                <w:webHidden/>
              </w:rPr>
              <w:fldChar w:fldCharType="end"/>
            </w:r>
          </w:hyperlink>
        </w:p>
        <w:p w14:paraId="34C863C7" w14:textId="593D75AB" w:rsidR="009109EB" w:rsidRDefault="0030096E">
          <w:pPr>
            <w:pStyle w:val="TOC3"/>
            <w:tabs>
              <w:tab w:val="left" w:pos="1320"/>
              <w:tab w:val="right" w:leader="dot" w:pos="9350"/>
            </w:tabs>
            <w:rPr>
              <w:rFonts w:cstheme="minorBidi"/>
              <w:noProof/>
            </w:rPr>
          </w:pPr>
          <w:hyperlink w:anchor="_Toc8671790" w:history="1">
            <w:r w:rsidR="009109EB" w:rsidRPr="008A1DDD">
              <w:rPr>
                <w:rStyle w:val="Hyperlink"/>
                <w:noProof/>
              </w:rPr>
              <w:t>6.3.5</w:t>
            </w:r>
            <w:r w:rsidR="009109EB">
              <w:rPr>
                <w:rFonts w:cstheme="minorBidi"/>
                <w:noProof/>
              </w:rPr>
              <w:tab/>
            </w:r>
            <w:r w:rsidR="009109EB" w:rsidRPr="008A1DDD">
              <w:rPr>
                <w:rStyle w:val="Hyperlink"/>
                <w:noProof/>
              </w:rPr>
              <w:t>Pattern</w:t>
            </w:r>
            <w:r w:rsidR="009109EB">
              <w:rPr>
                <w:noProof/>
                <w:webHidden/>
              </w:rPr>
              <w:tab/>
            </w:r>
            <w:r w:rsidR="009109EB">
              <w:rPr>
                <w:noProof/>
                <w:webHidden/>
              </w:rPr>
              <w:fldChar w:fldCharType="begin"/>
            </w:r>
            <w:r w:rsidR="009109EB">
              <w:rPr>
                <w:noProof/>
                <w:webHidden/>
              </w:rPr>
              <w:instrText xml:space="preserve"> PAGEREF _Toc8671790 \h </w:instrText>
            </w:r>
            <w:r w:rsidR="009109EB">
              <w:rPr>
                <w:noProof/>
                <w:webHidden/>
              </w:rPr>
            </w:r>
            <w:r w:rsidR="009109EB">
              <w:rPr>
                <w:noProof/>
                <w:webHidden/>
              </w:rPr>
              <w:fldChar w:fldCharType="separate"/>
            </w:r>
            <w:r w:rsidR="009109EB">
              <w:rPr>
                <w:noProof/>
                <w:webHidden/>
              </w:rPr>
              <w:t>38</w:t>
            </w:r>
            <w:r w:rsidR="009109EB">
              <w:rPr>
                <w:noProof/>
                <w:webHidden/>
              </w:rPr>
              <w:fldChar w:fldCharType="end"/>
            </w:r>
          </w:hyperlink>
        </w:p>
        <w:p w14:paraId="06A8A7C8" w14:textId="66C2E23F" w:rsidR="009109EB" w:rsidRDefault="0030096E">
          <w:pPr>
            <w:pStyle w:val="TOC3"/>
            <w:tabs>
              <w:tab w:val="left" w:pos="1320"/>
              <w:tab w:val="right" w:leader="dot" w:pos="9350"/>
            </w:tabs>
            <w:rPr>
              <w:rFonts w:cstheme="minorBidi"/>
              <w:noProof/>
            </w:rPr>
          </w:pPr>
          <w:hyperlink w:anchor="_Toc8671791" w:history="1">
            <w:r w:rsidR="009109EB" w:rsidRPr="008A1DDD">
              <w:rPr>
                <w:rStyle w:val="Hyperlink"/>
                <w:noProof/>
              </w:rPr>
              <w:t>6.3.6</w:t>
            </w:r>
            <w:r w:rsidR="009109EB">
              <w:rPr>
                <w:rFonts w:cstheme="minorBidi"/>
                <w:noProof/>
              </w:rPr>
              <w:tab/>
            </w:r>
            <w:r w:rsidR="009109EB" w:rsidRPr="008A1DDD">
              <w:rPr>
                <w:rStyle w:val="Hyperlink"/>
                <w:noProof/>
              </w:rPr>
              <w:t>Driver Script</w:t>
            </w:r>
            <w:r w:rsidR="009109EB">
              <w:rPr>
                <w:noProof/>
                <w:webHidden/>
              </w:rPr>
              <w:tab/>
            </w:r>
            <w:r w:rsidR="009109EB">
              <w:rPr>
                <w:noProof/>
                <w:webHidden/>
              </w:rPr>
              <w:fldChar w:fldCharType="begin"/>
            </w:r>
            <w:r w:rsidR="009109EB">
              <w:rPr>
                <w:noProof/>
                <w:webHidden/>
              </w:rPr>
              <w:instrText xml:space="preserve"> PAGEREF _Toc8671791 \h </w:instrText>
            </w:r>
            <w:r w:rsidR="009109EB">
              <w:rPr>
                <w:noProof/>
                <w:webHidden/>
              </w:rPr>
            </w:r>
            <w:r w:rsidR="009109EB">
              <w:rPr>
                <w:noProof/>
                <w:webHidden/>
              </w:rPr>
              <w:fldChar w:fldCharType="separate"/>
            </w:r>
            <w:r w:rsidR="009109EB">
              <w:rPr>
                <w:noProof/>
                <w:webHidden/>
              </w:rPr>
              <w:t>39</w:t>
            </w:r>
            <w:r w:rsidR="009109EB">
              <w:rPr>
                <w:noProof/>
                <w:webHidden/>
              </w:rPr>
              <w:fldChar w:fldCharType="end"/>
            </w:r>
          </w:hyperlink>
        </w:p>
        <w:p w14:paraId="0F395902" w14:textId="21BF2DC1" w:rsidR="009109EB" w:rsidRDefault="0030096E">
          <w:pPr>
            <w:pStyle w:val="TOC3"/>
            <w:tabs>
              <w:tab w:val="left" w:pos="1320"/>
              <w:tab w:val="right" w:leader="dot" w:pos="9350"/>
            </w:tabs>
            <w:rPr>
              <w:rFonts w:cstheme="minorBidi"/>
              <w:noProof/>
            </w:rPr>
          </w:pPr>
          <w:hyperlink w:anchor="_Toc8671792" w:history="1">
            <w:r w:rsidR="009109EB" w:rsidRPr="008A1DDD">
              <w:rPr>
                <w:rStyle w:val="Hyperlink"/>
                <w:noProof/>
              </w:rPr>
              <w:t>6.3.7</w:t>
            </w:r>
            <w:r w:rsidR="009109EB">
              <w:rPr>
                <w:rFonts w:cstheme="minorBidi"/>
                <w:noProof/>
              </w:rPr>
              <w:tab/>
            </w:r>
            <w:r w:rsidR="009109EB" w:rsidRPr="008A1DDD">
              <w:rPr>
                <w:rStyle w:val="Hyperlink"/>
                <w:noProof/>
              </w:rPr>
              <w:t>Pattern</w:t>
            </w:r>
            <w:r w:rsidR="009109EB">
              <w:rPr>
                <w:noProof/>
                <w:webHidden/>
              </w:rPr>
              <w:tab/>
            </w:r>
            <w:r w:rsidR="009109EB">
              <w:rPr>
                <w:noProof/>
                <w:webHidden/>
              </w:rPr>
              <w:fldChar w:fldCharType="begin"/>
            </w:r>
            <w:r w:rsidR="009109EB">
              <w:rPr>
                <w:noProof/>
                <w:webHidden/>
              </w:rPr>
              <w:instrText xml:space="preserve"> PAGEREF _Toc8671792 \h </w:instrText>
            </w:r>
            <w:r w:rsidR="009109EB">
              <w:rPr>
                <w:noProof/>
                <w:webHidden/>
              </w:rPr>
            </w:r>
            <w:r w:rsidR="009109EB">
              <w:rPr>
                <w:noProof/>
                <w:webHidden/>
              </w:rPr>
              <w:fldChar w:fldCharType="separate"/>
            </w:r>
            <w:r w:rsidR="009109EB">
              <w:rPr>
                <w:noProof/>
                <w:webHidden/>
              </w:rPr>
              <w:t>48</w:t>
            </w:r>
            <w:r w:rsidR="009109EB">
              <w:rPr>
                <w:noProof/>
                <w:webHidden/>
              </w:rPr>
              <w:fldChar w:fldCharType="end"/>
            </w:r>
          </w:hyperlink>
        </w:p>
        <w:p w14:paraId="261861CB" w14:textId="5027C7A2" w:rsidR="009109EB" w:rsidRDefault="0030096E">
          <w:pPr>
            <w:pStyle w:val="TOC2"/>
            <w:tabs>
              <w:tab w:val="left" w:pos="880"/>
              <w:tab w:val="right" w:leader="dot" w:pos="9350"/>
            </w:tabs>
            <w:rPr>
              <w:rFonts w:cstheme="minorBidi"/>
              <w:noProof/>
            </w:rPr>
          </w:pPr>
          <w:hyperlink w:anchor="_Toc8671793" w:history="1">
            <w:r w:rsidR="009109EB" w:rsidRPr="008A1DDD">
              <w:rPr>
                <w:rStyle w:val="Hyperlink"/>
                <w:noProof/>
              </w:rPr>
              <w:t>6.4</w:t>
            </w:r>
            <w:r w:rsidR="009109EB">
              <w:rPr>
                <w:rFonts w:cstheme="minorBidi"/>
                <w:noProof/>
              </w:rPr>
              <w:tab/>
            </w:r>
            <w:r w:rsidR="009109EB" w:rsidRPr="008A1DDD">
              <w:rPr>
                <w:rStyle w:val="Hyperlink"/>
                <w:noProof/>
              </w:rPr>
              <w:t>Apache Tomcat</w:t>
            </w:r>
            <w:r w:rsidR="009109EB">
              <w:rPr>
                <w:noProof/>
                <w:webHidden/>
              </w:rPr>
              <w:tab/>
            </w:r>
            <w:r w:rsidR="009109EB">
              <w:rPr>
                <w:noProof/>
                <w:webHidden/>
              </w:rPr>
              <w:fldChar w:fldCharType="begin"/>
            </w:r>
            <w:r w:rsidR="009109EB">
              <w:rPr>
                <w:noProof/>
                <w:webHidden/>
              </w:rPr>
              <w:instrText xml:space="preserve"> PAGEREF _Toc8671793 \h </w:instrText>
            </w:r>
            <w:r w:rsidR="009109EB">
              <w:rPr>
                <w:noProof/>
                <w:webHidden/>
              </w:rPr>
            </w:r>
            <w:r w:rsidR="009109EB">
              <w:rPr>
                <w:noProof/>
                <w:webHidden/>
              </w:rPr>
              <w:fldChar w:fldCharType="separate"/>
            </w:r>
            <w:r w:rsidR="009109EB">
              <w:rPr>
                <w:noProof/>
                <w:webHidden/>
              </w:rPr>
              <w:t>48</w:t>
            </w:r>
            <w:r w:rsidR="009109EB">
              <w:rPr>
                <w:noProof/>
                <w:webHidden/>
              </w:rPr>
              <w:fldChar w:fldCharType="end"/>
            </w:r>
          </w:hyperlink>
        </w:p>
        <w:p w14:paraId="106C67D7" w14:textId="6CF1A5CC" w:rsidR="009109EB" w:rsidRDefault="0030096E">
          <w:pPr>
            <w:pStyle w:val="TOC3"/>
            <w:tabs>
              <w:tab w:val="left" w:pos="1320"/>
              <w:tab w:val="right" w:leader="dot" w:pos="9350"/>
            </w:tabs>
            <w:rPr>
              <w:rFonts w:cstheme="minorBidi"/>
              <w:noProof/>
            </w:rPr>
          </w:pPr>
          <w:hyperlink w:anchor="_Toc8671794" w:history="1">
            <w:r w:rsidR="009109EB" w:rsidRPr="008A1DDD">
              <w:rPr>
                <w:rStyle w:val="Hyperlink"/>
                <w:noProof/>
              </w:rPr>
              <w:t>6.4.1</w:t>
            </w:r>
            <w:r w:rsidR="009109EB">
              <w:rPr>
                <w:rFonts w:cstheme="minorBidi"/>
                <w:noProof/>
              </w:rPr>
              <w:tab/>
            </w:r>
            <w:r w:rsidR="009109EB" w:rsidRPr="008A1DDD">
              <w:rPr>
                <w:rStyle w:val="Hyperlink"/>
                <w:noProof/>
              </w:rPr>
              <w:t>Testing Pre-requisites</w:t>
            </w:r>
            <w:r w:rsidR="009109EB">
              <w:rPr>
                <w:noProof/>
                <w:webHidden/>
              </w:rPr>
              <w:tab/>
            </w:r>
            <w:r w:rsidR="009109EB">
              <w:rPr>
                <w:noProof/>
                <w:webHidden/>
              </w:rPr>
              <w:fldChar w:fldCharType="begin"/>
            </w:r>
            <w:r w:rsidR="009109EB">
              <w:rPr>
                <w:noProof/>
                <w:webHidden/>
              </w:rPr>
              <w:instrText xml:space="preserve"> PAGEREF _Toc8671794 \h </w:instrText>
            </w:r>
            <w:r w:rsidR="009109EB">
              <w:rPr>
                <w:noProof/>
                <w:webHidden/>
              </w:rPr>
            </w:r>
            <w:r w:rsidR="009109EB">
              <w:rPr>
                <w:noProof/>
                <w:webHidden/>
              </w:rPr>
              <w:fldChar w:fldCharType="separate"/>
            </w:r>
            <w:r w:rsidR="009109EB">
              <w:rPr>
                <w:noProof/>
                <w:webHidden/>
              </w:rPr>
              <w:t>48</w:t>
            </w:r>
            <w:r w:rsidR="009109EB">
              <w:rPr>
                <w:noProof/>
                <w:webHidden/>
              </w:rPr>
              <w:fldChar w:fldCharType="end"/>
            </w:r>
          </w:hyperlink>
        </w:p>
        <w:p w14:paraId="29D85456" w14:textId="7A726E44" w:rsidR="009109EB" w:rsidRDefault="0030096E">
          <w:pPr>
            <w:pStyle w:val="TOC3"/>
            <w:tabs>
              <w:tab w:val="left" w:pos="1320"/>
              <w:tab w:val="right" w:leader="dot" w:pos="9350"/>
            </w:tabs>
            <w:rPr>
              <w:rFonts w:cstheme="minorBidi"/>
              <w:noProof/>
            </w:rPr>
          </w:pPr>
          <w:hyperlink w:anchor="_Toc8671795" w:history="1">
            <w:r w:rsidR="009109EB" w:rsidRPr="008A1DDD">
              <w:rPr>
                <w:rStyle w:val="Hyperlink"/>
                <w:noProof/>
              </w:rPr>
              <w:t>6.4.2</w:t>
            </w:r>
            <w:r w:rsidR="009109EB">
              <w:rPr>
                <w:rFonts w:cstheme="minorBidi"/>
                <w:noProof/>
              </w:rPr>
              <w:tab/>
            </w:r>
            <w:r w:rsidR="009109EB" w:rsidRPr="008A1DDD">
              <w:rPr>
                <w:rStyle w:val="Hyperlink"/>
                <w:noProof/>
              </w:rPr>
              <w:t>Pre-testing Info</w:t>
            </w:r>
            <w:r w:rsidR="009109EB">
              <w:rPr>
                <w:noProof/>
                <w:webHidden/>
              </w:rPr>
              <w:tab/>
            </w:r>
            <w:r w:rsidR="009109EB">
              <w:rPr>
                <w:noProof/>
                <w:webHidden/>
              </w:rPr>
              <w:fldChar w:fldCharType="begin"/>
            </w:r>
            <w:r w:rsidR="009109EB">
              <w:rPr>
                <w:noProof/>
                <w:webHidden/>
              </w:rPr>
              <w:instrText xml:space="preserve"> PAGEREF _Toc8671795 \h </w:instrText>
            </w:r>
            <w:r w:rsidR="009109EB">
              <w:rPr>
                <w:noProof/>
                <w:webHidden/>
              </w:rPr>
            </w:r>
            <w:r w:rsidR="009109EB">
              <w:rPr>
                <w:noProof/>
                <w:webHidden/>
              </w:rPr>
              <w:fldChar w:fldCharType="separate"/>
            </w:r>
            <w:r w:rsidR="009109EB">
              <w:rPr>
                <w:noProof/>
                <w:webHidden/>
              </w:rPr>
              <w:t>48</w:t>
            </w:r>
            <w:r w:rsidR="009109EB">
              <w:rPr>
                <w:noProof/>
                <w:webHidden/>
              </w:rPr>
              <w:fldChar w:fldCharType="end"/>
            </w:r>
          </w:hyperlink>
        </w:p>
        <w:p w14:paraId="6B2827AE" w14:textId="2A074C75" w:rsidR="009109EB" w:rsidRDefault="0030096E">
          <w:pPr>
            <w:pStyle w:val="TOC3"/>
            <w:tabs>
              <w:tab w:val="left" w:pos="1320"/>
              <w:tab w:val="right" w:leader="dot" w:pos="9350"/>
            </w:tabs>
            <w:rPr>
              <w:rFonts w:cstheme="minorBidi"/>
              <w:noProof/>
            </w:rPr>
          </w:pPr>
          <w:hyperlink w:anchor="_Toc8671796" w:history="1">
            <w:r w:rsidR="009109EB" w:rsidRPr="008A1DDD">
              <w:rPr>
                <w:rStyle w:val="Hyperlink"/>
                <w:noProof/>
              </w:rPr>
              <w:t>6.4.3</w:t>
            </w:r>
            <w:r w:rsidR="009109EB">
              <w:rPr>
                <w:rFonts w:cstheme="minorBidi"/>
                <w:noProof/>
              </w:rPr>
              <w:tab/>
            </w:r>
            <w:r w:rsidR="009109EB" w:rsidRPr="008A1DDD">
              <w:rPr>
                <w:rStyle w:val="Hyperlink"/>
                <w:noProof/>
              </w:rPr>
              <w:t>Test Summary</w:t>
            </w:r>
            <w:r w:rsidR="009109EB">
              <w:rPr>
                <w:noProof/>
                <w:webHidden/>
              </w:rPr>
              <w:tab/>
            </w:r>
            <w:r w:rsidR="009109EB">
              <w:rPr>
                <w:noProof/>
                <w:webHidden/>
              </w:rPr>
              <w:fldChar w:fldCharType="begin"/>
            </w:r>
            <w:r w:rsidR="009109EB">
              <w:rPr>
                <w:noProof/>
                <w:webHidden/>
              </w:rPr>
              <w:instrText xml:space="preserve"> PAGEREF _Toc8671796 \h </w:instrText>
            </w:r>
            <w:r w:rsidR="009109EB">
              <w:rPr>
                <w:noProof/>
                <w:webHidden/>
              </w:rPr>
            </w:r>
            <w:r w:rsidR="009109EB">
              <w:rPr>
                <w:noProof/>
                <w:webHidden/>
              </w:rPr>
              <w:fldChar w:fldCharType="separate"/>
            </w:r>
            <w:r w:rsidR="009109EB">
              <w:rPr>
                <w:noProof/>
                <w:webHidden/>
              </w:rPr>
              <w:t>49</w:t>
            </w:r>
            <w:r w:rsidR="009109EB">
              <w:rPr>
                <w:noProof/>
                <w:webHidden/>
              </w:rPr>
              <w:fldChar w:fldCharType="end"/>
            </w:r>
          </w:hyperlink>
        </w:p>
        <w:p w14:paraId="7E872024" w14:textId="037884E2" w:rsidR="009109EB" w:rsidRDefault="0030096E">
          <w:pPr>
            <w:pStyle w:val="TOC3"/>
            <w:tabs>
              <w:tab w:val="left" w:pos="1320"/>
              <w:tab w:val="right" w:leader="dot" w:pos="9350"/>
            </w:tabs>
            <w:rPr>
              <w:rFonts w:cstheme="minorBidi"/>
              <w:noProof/>
            </w:rPr>
          </w:pPr>
          <w:hyperlink w:anchor="_Toc8671797" w:history="1">
            <w:r w:rsidR="009109EB" w:rsidRPr="008A1DDD">
              <w:rPr>
                <w:rStyle w:val="Hyperlink"/>
                <w:noProof/>
              </w:rPr>
              <w:t>6.4.4</w:t>
            </w:r>
            <w:r w:rsidR="009109EB">
              <w:rPr>
                <w:rFonts w:cstheme="minorBidi"/>
                <w:noProof/>
              </w:rPr>
              <w:tab/>
            </w:r>
            <w:r w:rsidR="009109EB" w:rsidRPr="008A1DDD">
              <w:rPr>
                <w:rStyle w:val="Hyperlink"/>
                <w:noProof/>
              </w:rPr>
              <w:t>Testing Detail</w:t>
            </w:r>
            <w:r w:rsidR="009109EB">
              <w:rPr>
                <w:noProof/>
                <w:webHidden/>
              </w:rPr>
              <w:tab/>
            </w:r>
            <w:r w:rsidR="009109EB">
              <w:rPr>
                <w:noProof/>
                <w:webHidden/>
              </w:rPr>
              <w:fldChar w:fldCharType="begin"/>
            </w:r>
            <w:r w:rsidR="009109EB">
              <w:rPr>
                <w:noProof/>
                <w:webHidden/>
              </w:rPr>
              <w:instrText xml:space="preserve"> PAGEREF _Toc8671797 \h </w:instrText>
            </w:r>
            <w:r w:rsidR="009109EB">
              <w:rPr>
                <w:noProof/>
                <w:webHidden/>
              </w:rPr>
            </w:r>
            <w:r w:rsidR="009109EB">
              <w:rPr>
                <w:noProof/>
                <w:webHidden/>
              </w:rPr>
              <w:fldChar w:fldCharType="separate"/>
            </w:r>
            <w:r w:rsidR="009109EB">
              <w:rPr>
                <w:noProof/>
                <w:webHidden/>
              </w:rPr>
              <w:t>49</w:t>
            </w:r>
            <w:r w:rsidR="009109EB">
              <w:rPr>
                <w:noProof/>
                <w:webHidden/>
              </w:rPr>
              <w:fldChar w:fldCharType="end"/>
            </w:r>
          </w:hyperlink>
        </w:p>
        <w:p w14:paraId="20E8EE81" w14:textId="6EB2056F" w:rsidR="009109EB" w:rsidRDefault="0030096E">
          <w:pPr>
            <w:pStyle w:val="TOC3"/>
            <w:tabs>
              <w:tab w:val="left" w:pos="1320"/>
              <w:tab w:val="right" w:leader="dot" w:pos="9350"/>
            </w:tabs>
            <w:rPr>
              <w:rFonts w:cstheme="minorBidi"/>
              <w:noProof/>
            </w:rPr>
          </w:pPr>
          <w:hyperlink w:anchor="_Toc8671798" w:history="1">
            <w:r w:rsidR="009109EB" w:rsidRPr="008A1DDD">
              <w:rPr>
                <w:rStyle w:val="Hyperlink"/>
                <w:noProof/>
              </w:rPr>
              <w:t>6.4.5</w:t>
            </w:r>
            <w:r w:rsidR="009109EB">
              <w:rPr>
                <w:rFonts w:cstheme="minorBidi"/>
                <w:noProof/>
              </w:rPr>
              <w:tab/>
            </w:r>
            <w:r w:rsidR="009109EB" w:rsidRPr="008A1DDD">
              <w:rPr>
                <w:rStyle w:val="Hyperlink"/>
                <w:noProof/>
              </w:rPr>
              <w:t>In Further Iteration</w:t>
            </w:r>
            <w:r w:rsidR="009109EB">
              <w:rPr>
                <w:noProof/>
                <w:webHidden/>
              </w:rPr>
              <w:tab/>
            </w:r>
            <w:r w:rsidR="009109EB">
              <w:rPr>
                <w:noProof/>
                <w:webHidden/>
              </w:rPr>
              <w:fldChar w:fldCharType="begin"/>
            </w:r>
            <w:r w:rsidR="009109EB">
              <w:rPr>
                <w:noProof/>
                <w:webHidden/>
              </w:rPr>
              <w:instrText xml:space="preserve"> PAGEREF _Toc8671798 \h </w:instrText>
            </w:r>
            <w:r w:rsidR="009109EB">
              <w:rPr>
                <w:noProof/>
                <w:webHidden/>
              </w:rPr>
            </w:r>
            <w:r w:rsidR="009109EB">
              <w:rPr>
                <w:noProof/>
                <w:webHidden/>
              </w:rPr>
              <w:fldChar w:fldCharType="separate"/>
            </w:r>
            <w:r w:rsidR="009109EB">
              <w:rPr>
                <w:noProof/>
                <w:webHidden/>
              </w:rPr>
              <w:t>50</w:t>
            </w:r>
            <w:r w:rsidR="009109EB">
              <w:rPr>
                <w:noProof/>
                <w:webHidden/>
              </w:rPr>
              <w:fldChar w:fldCharType="end"/>
            </w:r>
          </w:hyperlink>
        </w:p>
        <w:p w14:paraId="23129438" w14:textId="5ED9CAB7" w:rsidR="009109EB" w:rsidRDefault="0030096E">
          <w:pPr>
            <w:pStyle w:val="TOC2"/>
            <w:tabs>
              <w:tab w:val="left" w:pos="880"/>
              <w:tab w:val="right" w:leader="dot" w:pos="9350"/>
            </w:tabs>
            <w:rPr>
              <w:rFonts w:cstheme="minorBidi"/>
              <w:noProof/>
            </w:rPr>
          </w:pPr>
          <w:hyperlink w:anchor="_Toc8671799" w:history="1">
            <w:r w:rsidR="009109EB" w:rsidRPr="008A1DDD">
              <w:rPr>
                <w:rStyle w:val="Hyperlink"/>
                <w:rFonts w:eastAsia="Calibri"/>
                <w:noProof/>
              </w:rPr>
              <w:t>6.5</w:t>
            </w:r>
            <w:r w:rsidR="009109EB">
              <w:rPr>
                <w:rFonts w:cstheme="minorBidi"/>
                <w:noProof/>
              </w:rPr>
              <w:tab/>
            </w:r>
            <w:r w:rsidR="009109EB" w:rsidRPr="008A1DDD">
              <w:rPr>
                <w:rStyle w:val="Hyperlink"/>
                <w:noProof/>
              </w:rPr>
              <w:t>FUSE</w:t>
            </w:r>
            <w:r w:rsidR="009109EB">
              <w:rPr>
                <w:noProof/>
                <w:webHidden/>
              </w:rPr>
              <w:tab/>
            </w:r>
            <w:r w:rsidR="009109EB">
              <w:rPr>
                <w:noProof/>
                <w:webHidden/>
              </w:rPr>
              <w:fldChar w:fldCharType="begin"/>
            </w:r>
            <w:r w:rsidR="009109EB">
              <w:rPr>
                <w:noProof/>
                <w:webHidden/>
              </w:rPr>
              <w:instrText xml:space="preserve"> PAGEREF _Toc8671799 \h </w:instrText>
            </w:r>
            <w:r w:rsidR="009109EB">
              <w:rPr>
                <w:noProof/>
                <w:webHidden/>
              </w:rPr>
            </w:r>
            <w:r w:rsidR="009109EB">
              <w:rPr>
                <w:noProof/>
                <w:webHidden/>
              </w:rPr>
              <w:fldChar w:fldCharType="separate"/>
            </w:r>
            <w:r w:rsidR="009109EB">
              <w:rPr>
                <w:noProof/>
                <w:webHidden/>
              </w:rPr>
              <w:t>50</w:t>
            </w:r>
            <w:r w:rsidR="009109EB">
              <w:rPr>
                <w:noProof/>
                <w:webHidden/>
              </w:rPr>
              <w:fldChar w:fldCharType="end"/>
            </w:r>
          </w:hyperlink>
        </w:p>
        <w:p w14:paraId="1ACCFB84" w14:textId="025B3FC3" w:rsidR="009109EB" w:rsidRDefault="0030096E">
          <w:pPr>
            <w:pStyle w:val="TOC3"/>
            <w:tabs>
              <w:tab w:val="left" w:pos="1320"/>
              <w:tab w:val="right" w:leader="dot" w:pos="9350"/>
            </w:tabs>
            <w:rPr>
              <w:rFonts w:cstheme="minorBidi"/>
              <w:noProof/>
            </w:rPr>
          </w:pPr>
          <w:hyperlink w:anchor="_Toc8671800" w:history="1">
            <w:r w:rsidR="009109EB" w:rsidRPr="008A1DDD">
              <w:rPr>
                <w:rStyle w:val="Hyperlink"/>
                <w:noProof/>
              </w:rPr>
              <w:t>6.5.1</w:t>
            </w:r>
            <w:r w:rsidR="009109EB">
              <w:rPr>
                <w:rFonts w:cstheme="minorBidi"/>
                <w:noProof/>
              </w:rPr>
              <w:tab/>
            </w:r>
            <w:r w:rsidR="009109EB" w:rsidRPr="008A1DDD">
              <w:rPr>
                <w:rStyle w:val="Hyperlink"/>
                <w:noProof/>
              </w:rPr>
              <w:t>Testing Pre-requisites</w:t>
            </w:r>
            <w:r w:rsidR="009109EB">
              <w:rPr>
                <w:noProof/>
                <w:webHidden/>
              </w:rPr>
              <w:tab/>
            </w:r>
            <w:r w:rsidR="009109EB">
              <w:rPr>
                <w:noProof/>
                <w:webHidden/>
              </w:rPr>
              <w:fldChar w:fldCharType="begin"/>
            </w:r>
            <w:r w:rsidR="009109EB">
              <w:rPr>
                <w:noProof/>
                <w:webHidden/>
              </w:rPr>
              <w:instrText xml:space="preserve"> PAGEREF _Toc8671800 \h </w:instrText>
            </w:r>
            <w:r w:rsidR="009109EB">
              <w:rPr>
                <w:noProof/>
                <w:webHidden/>
              </w:rPr>
            </w:r>
            <w:r w:rsidR="009109EB">
              <w:rPr>
                <w:noProof/>
                <w:webHidden/>
              </w:rPr>
              <w:fldChar w:fldCharType="separate"/>
            </w:r>
            <w:r w:rsidR="009109EB">
              <w:rPr>
                <w:noProof/>
                <w:webHidden/>
              </w:rPr>
              <w:t>50</w:t>
            </w:r>
            <w:r w:rsidR="009109EB">
              <w:rPr>
                <w:noProof/>
                <w:webHidden/>
              </w:rPr>
              <w:fldChar w:fldCharType="end"/>
            </w:r>
          </w:hyperlink>
        </w:p>
        <w:p w14:paraId="44D9C242" w14:textId="22505980" w:rsidR="009109EB" w:rsidRDefault="0030096E">
          <w:pPr>
            <w:pStyle w:val="TOC3"/>
            <w:tabs>
              <w:tab w:val="left" w:pos="1320"/>
              <w:tab w:val="right" w:leader="dot" w:pos="9350"/>
            </w:tabs>
            <w:rPr>
              <w:rFonts w:cstheme="minorBidi"/>
              <w:noProof/>
            </w:rPr>
          </w:pPr>
          <w:hyperlink w:anchor="_Toc8671801" w:history="1">
            <w:r w:rsidR="009109EB" w:rsidRPr="008A1DDD">
              <w:rPr>
                <w:rStyle w:val="Hyperlink"/>
                <w:noProof/>
              </w:rPr>
              <w:t>6.5.2</w:t>
            </w:r>
            <w:r w:rsidR="009109EB">
              <w:rPr>
                <w:rFonts w:cstheme="minorBidi"/>
                <w:noProof/>
              </w:rPr>
              <w:tab/>
            </w:r>
            <w:r w:rsidR="009109EB" w:rsidRPr="008A1DDD">
              <w:rPr>
                <w:rStyle w:val="Hyperlink"/>
                <w:noProof/>
              </w:rPr>
              <w:t>Test Summary</w:t>
            </w:r>
            <w:r w:rsidR="009109EB">
              <w:rPr>
                <w:noProof/>
                <w:webHidden/>
              </w:rPr>
              <w:tab/>
            </w:r>
            <w:r w:rsidR="009109EB">
              <w:rPr>
                <w:noProof/>
                <w:webHidden/>
              </w:rPr>
              <w:fldChar w:fldCharType="begin"/>
            </w:r>
            <w:r w:rsidR="009109EB">
              <w:rPr>
                <w:noProof/>
                <w:webHidden/>
              </w:rPr>
              <w:instrText xml:space="preserve"> PAGEREF _Toc8671801 \h </w:instrText>
            </w:r>
            <w:r w:rsidR="009109EB">
              <w:rPr>
                <w:noProof/>
                <w:webHidden/>
              </w:rPr>
            </w:r>
            <w:r w:rsidR="009109EB">
              <w:rPr>
                <w:noProof/>
                <w:webHidden/>
              </w:rPr>
              <w:fldChar w:fldCharType="separate"/>
            </w:r>
            <w:r w:rsidR="009109EB">
              <w:rPr>
                <w:noProof/>
                <w:webHidden/>
              </w:rPr>
              <w:t>50</w:t>
            </w:r>
            <w:r w:rsidR="009109EB">
              <w:rPr>
                <w:noProof/>
                <w:webHidden/>
              </w:rPr>
              <w:fldChar w:fldCharType="end"/>
            </w:r>
          </w:hyperlink>
        </w:p>
        <w:p w14:paraId="70FE2681" w14:textId="0C1C633B" w:rsidR="009109EB" w:rsidRDefault="0030096E">
          <w:pPr>
            <w:pStyle w:val="TOC3"/>
            <w:tabs>
              <w:tab w:val="left" w:pos="1320"/>
              <w:tab w:val="right" w:leader="dot" w:pos="9350"/>
            </w:tabs>
            <w:rPr>
              <w:rFonts w:cstheme="minorBidi"/>
              <w:noProof/>
            </w:rPr>
          </w:pPr>
          <w:hyperlink w:anchor="_Toc8671802" w:history="1">
            <w:r w:rsidR="009109EB" w:rsidRPr="008A1DDD">
              <w:rPr>
                <w:rStyle w:val="Hyperlink"/>
                <w:noProof/>
              </w:rPr>
              <w:t>6.5.3</w:t>
            </w:r>
            <w:r w:rsidR="009109EB">
              <w:rPr>
                <w:rFonts w:cstheme="minorBidi"/>
                <w:noProof/>
              </w:rPr>
              <w:tab/>
            </w:r>
            <w:r w:rsidR="009109EB" w:rsidRPr="008A1DDD">
              <w:rPr>
                <w:rStyle w:val="Hyperlink"/>
                <w:noProof/>
              </w:rPr>
              <w:t>Testing Detail</w:t>
            </w:r>
            <w:r w:rsidR="009109EB">
              <w:rPr>
                <w:noProof/>
                <w:webHidden/>
              </w:rPr>
              <w:tab/>
            </w:r>
            <w:r w:rsidR="009109EB">
              <w:rPr>
                <w:noProof/>
                <w:webHidden/>
              </w:rPr>
              <w:fldChar w:fldCharType="begin"/>
            </w:r>
            <w:r w:rsidR="009109EB">
              <w:rPr>
                <w:noProof/>
                <w:webHidden/>
              </w:rPr>
              <w:instrText xml:space="preserve"> PAGEREF _Toc8671802 \h </w:instrText>
            </w:r>
            <w:r w:rsidR="009109EB">
              <w:rPr>
                <w:noProof/>
                <w:webHidden/>
              </w:rPr>
            </w:r>
            <w:r w:rsidR="009109EB">
              <w:rPr>
                <w:noProof/>
                <w:webHidden/>
              </w:rPr>
              <w:fldChar w:fldCharType="separate"/>
            </w:r>
            <w:r w:rsidR="009109EB">
              <w:rPr>
                <w:noProof/>
                <w:webHidden/>
              </w:rPr>
              <w:t>50</w:t>
            </w:r>
            <w:r w:rsidR="009109EB">
              <w:rPr>
                <w:noProof/>
                <w:webHidden/>
              </w:rPr>
              <w:fldChar w:fldCharType="end"/>
            </w:r>
          </w:hyperlink>
        </w:p>
        <w:p w14:paraId="61181C78" w14:textId="643FD0B1" w:rsidR="009109EB" w:rsidRDefault="0030096E">
          <w:pPr>
            <w:pStyle w:val="TOC2"/>
            <w:tabs>
              <w:tab w:val="left" w:pos="880"/>
              <w:tab w:val="right" w:leader="dot" w:pos="9350"/>
            </w:tabs>
            <w:rPr>
              <w:rFonts w:cstheme="minorBidi"/>
              <w:noProof/>
            </w:rPr>
          </w:pPr>
          <w:hyperlink w:anchor="_Toc8671803" w:history="1">
            <w:r w:rsidR="009109EB" w:rsidRPr="008A1DDD">
              <w:rPr>
                <w:rStyle w:val="Hyperlink"/>
                <w:noProof/>
              </w:rPr>
              <w:t>6.6</w:t>
            </w:r>
            <w:r w:rsidR="009109EB">
              <w:rPr>
                <w:rFonts w:cstheme="minorBidi"/>
                <w:noProof/>
              </w:rPr>
              <w:tab/>
            </w:r>
            <w:r w:rsidR="009109EB" w:rsidRPr="008A1DDD">
              <w:rPr>
                <w:rStyle w:val="Hyperlink"/>
                <w:noProof/>
              </w:rPr>
              <w:t>Web Browsers</w:t>
            </w:r>
            <w:r w:rsidR="009109EB">
              <w:rPr>
                <w:noProof/>
                <w:webHidden/>
              </w:rPr>
              <w:tab/>
            </w:r>
            <w:r w:rsidR="009109EB">
              <w:rPr>
                <w:noProof/>
                <w:webHidden/>
              </w:rPr>
              <w:fldChar w:fldCharType="begin"/>
            </w:r>
            <w:r w:rsidR="009109EB">
              <w:rPr>
                <w:noProof/>
                <w:webHidden/>
              </w:rPr>
              <w:instrText xml:space="preserve"> PAGEREF _Toc8671803 \h </w:instrText>
            </w:r>
            <w:r w:rsidR="009109EB">
              <w:rPr>
                <w:noProof/>
                <w:webHidden/>
              </w:rPr>
            </w:r>
            <w:r w:rsidR="009109EB">
              <w:rPr>
                <w:noProof/>
                <w:webHidden/>
              </w:rPr>
              <w:fldChar w:fldCharType="separate"/>
            </w:r>
            <w:r w:rsidR="009109EB">
              <w:rPr>
                <w:noProof/>
                <w:webHidden/>
              </w:rPr>
              <w:t>51</w:t>
            </w:r>
            <w:r w:rsidR="009109EB">
              <w:rPr>
                <w:noProof/>
                <w:webHidden/>
              </w:rPr>
              <w:fldChar w:fldCharType="end"/>
            </w:r>
          </w:hyperlink>
        </w:p>
        <w:p w14:paraId="7509204D" w14:textId="5D9822DA" w:rsidR="009109EB" w:rsidRDefault="0030096E">
          <w:pPr>
            <w:pStyle w:val="TOC3"/>
            <w:tabs>
              <w:tab w:val="left" w:pos="1320"/>
              <w:tab w:val="right" w:leader="dot" w:pos="9350"/>
            </w:tabs>
            <w:rPr>
              <w:rFonts w:cstheme="minorBidi"/>
              <w:noProof/>
            </w:rPr>
          </w:pPr>
          <w:hyperlink w:anchor="_Toc8671804" w:history="1">
            <w:r w:rsidR="009109EB" w:rsidRPr="008A1DDD">
              <w:rPr>
                <w:rStyle w:val="Hyperlink"/>
                <w:noProof/>
              </w:rPr>
              <w:t>6.6.1</w:t>
            </w:r>
            <w:r w:rsidR="009109EB">
              <w:rPr>
                <w:rFonts w:cstheme="minorBidi"/>
                <w:noProof/>
              </w:rPr>
              <w:tab/>
            </w:r>
            <w:r w:rsidR="009109EB" w:rsidRPr="008A1DDD">
              <w:rPr>
                <w:rStyle w:val="Hyperlink"/>
                <w:noProof/>
              </w:rPr>
              <w:t>Opera</w:t>
            </w:r>
            <w:r w:rsidR="009109EB">
              <w:rPr>
                <w:noProof/>
                <w:webHidden/>
              </w:rPr>
              <w:tab/>
            </w:r>
            <w:r w:rsidR="009109EB">
              <w:rPr>
                <w:noProof/>
                <w:webHidden/>
              </w:rPr>
              <w:fldChar w:fldCharType="begin"/>
            </w:r>
            <w:r w:rsidR="009109EB">
              <w:rPr>
                <w:noProof/>
                <w:webHidden/>
              </w:rPr>
              <w:instrText xml:space="preserve"> PAGEREF _Toc8671804 \h </w:instrText>
            </w:r>
            <w:r w:rsidR="009109EB">
              <w:rPr>
                <w:noProof/>
                <w:webHidden/>
              </w:rPr>
            </w:r>
            <w:r w:rsidR="009109EB">
              <w:rPr>
                <w:noProof/>
                <w:webHidden/>
              </w:rPr>
              <w:fldChar w:fldCharType="separate"/>
            </w:r>
            <w:r w:rsidR="009109EB">
              <w:rPr>
                <w:noProof/>
                <w:webHidden/>
              </w:rPr>
              <w:t>51</w:t>
            </w:r>
            <w:r w:rsidR="009109EB">
              <w:rPr>
                <w:noProof/>
                <w:webHidden/>
              </w:rPr>
              <w:fldChar w:fldCharType="end"/>
            </w:r>
          </w:hyperlink>
        </w:p>
        <w:p w14:paraId="7A291BB6" w14:textId="400AA313" w:rsidR="009109EB" w:rsidRDefault="0030096E">
          <w:pPr>
            <w:pStyle w:val="TOC3"/>
            <w:tabs>
              <w:tab w:val="left" w:pos="1320"/>
              <w:tab w:val="right" w:leader="dot" w:pos="9350"/>
            </w:tabs>
            <w:rPr>
              <w:rFonts w:cstheme="minorBidi"/>
              <w:noProof/>
            </w:rPr>
          </w:pPr>
          <w:hyperlink w:anchor="_Toc8671805" w:history="1">
            <w:r w:rsidR="009109EB" w:rsidRPr="008A1DDD">
              <w:rPr>
                <w:rStyle w:val="Hyperlink"/>
                <w:noProof/>
              </w:rPr>
              <w:t>6.6.2</w:t>
            </w:r>
            <w:r w:rsidR="009109EB">
              <w:rPr>
                <w:rFonts w:cstheme="minorBidi"/>
                <w:noProof/>
              </w:rPr>
              <w:tab/>
            </w:r>
            <w:r w:rsidR="009109EB" w:rsidRPr="008A1DDD">
              <w:rPr>
                <w:rStyle w:val="Hyperlink"/>
                <w:noProof/>
              </w:rPr>
              <w:t>Firefox</w:t>
            </w:r>
            <w:r w:rsidR="009109EB">
              <w:rPr>
                <w:noProof/>
                <w:webHidden/>
              </w:rPr>
              <w:tab/>
            </w:r>
            <w:r w:rsidR="009109EB">
              <w:rPr>
                <w:noProof/>
                <w:webHidden/>
              </w:rPr>
              <w:fldChar w:fldCharType="begin"/>
            </w:r>
            <w:r w:rsidR="009109EB">
              <w:rPr>
                <w:noProof/>
                <w:webHidden/>
              </w:rPr>
              <w:instrText xml:space="preserve"> PAGEREF _Toc8671805 \h </w:instrText>
            </w:r>
            <w:r w:rsidR="009109EB">
              <w:rPr>
                <w:noProof/>
                <w:webHidden/>
              </w:rPr>
            </w:r>
            <w:r w:rsidR="009109EB">
              <w:rPr>
                <w:noProof/>
                <w:webHidden/>
              </w:rPr>
              <w:fldChar w:fldCharType="separate"/>
            </w:r>
            <w:r w:rsidR="009109EB">
              <w:rPr>
                <w:noProof/>
                <w:webHidden/>
              </w:rPr>
              <w:t>53</w:t>
            </w:r>
            <w:r w:rsidR="009109EB">
              <w:rPr>
                <w:noProof/>
                <w:webHidden/>
              </w:rPr>
              <w:fldChar w:fldCharType="end"/>
            </w:r>
          </w:hyperlink>
        </w:p>
        <w:p w14:paraId="16190B22" w14:textId="11C1070A" w:rsidR="009109EB" w:rsidRDefault="0030096E">
          <w:pPr>
            <w:pStyle w:val="TOC3"/>
            <w:tabs>
              <w:tab w:val="left" w:pos="1320"/>
              <w:tab w:val="right" w:leader="dot" w:pos="9350"/>
            </w:tabs>
            <w:rPr>
              <w:rFonts w:cstheme="minorBidi"/>
              <w:noProof/>
            </w:rPr>
          </w:pPr>
          <w:hyperlink w:anchor="_Toc8671806" w:history="1">
            <w:r w:rsidR="009109EB" w:rsidRPr="008A1DDD">
              <w:rPr>
                <w:rStyle w:val="Hyperlink"/>
                <w:noProof/>
              </w:rPr>
              <w:t>6.6.3</w:t>
            </w:r>
            <w:r w:rsidR="009109EB">
              <w:rPr>
                <w:rFonts w:cstheme="minorBidi"/>
                <w:noProof/>
              </w:rPr>
              <w:tab/>
            </w:r>
            <w:r w:rsidR="009109EB" w:rsidRPr="008A1DDD">
              <w:rPr>
                <w:rStyle w:val="Hyperlink"/>
                <w:noProof/>
              </w:rPr>
              <w:t>Chrome</w:t>
            </w:r>
            <w:r w:rsidR="009109EB">
              <w:rPr>
                <w:noProof/>
                <w:webHidden/>
              </w:rPr>
              <w:tab/>
            </w:r>
            <w:r w:rsidR="009109EB">
              <w:rPr>
                <w:noProof/>
                <w:webHidden/>
              </w:rPr>
              <w:fldChar w:fldCharType="begin"/>
            </w:r>
            <w:r w:rsidR="009109EB">
              <w:rPr>
                <w:noProof/>
                <w:webHidden/>
              </w:rPr>
              <w:instrText xml:space="preserve"> PAGEREF _Toc8671806 \h </w:instrText>
            </w:r>
            <w:r w:rsidR="009109EB">
              <w:rPr>
                <w:noProof/>
                <w:webHidden/>
              </w:rPr>
            </w:r>
            <w:r w:rsidR="009109EB">
              <w:rPr>
                <w:noProof/>
                <w:webHidden/>
              </w:rPr>
              <w:fldChar w:fldCharType="separate"/>
            </w:r>
            <w:r w:rsidR="009109EB">
              <w:rPr>
                <w:noProof/>
                <w:webHidden/>
              </w:rPr>
              <w:t>54</w:t>
            </w:r>
            <w:r w:rsidR="009109EB">
              <w:rPr>
                <w:noProof/>
                <w:webHidden/>
              </w:rPr>
              <w:fldChar w:fldCharType="end"/>
            </w:r>
          </w:hyperlink>
        </w:p>
        <w:p w14:paraId="59CCCE1F" w14:textId="545ECF4A" w:rsidR="009109EB" w:rsidRDefault="0030096E">
          <w:pPr>
            <w:pStyle w:val="TOC2"/>
            <w:tabs>
              <w:tab w:val="left" w:pos="880"/>
              <w:tab w:val="right" w:leader="dot" w:pos="9350"/>
            </w:tabs>
            <w:rPr>
              <w:rFonts w:cstheme="minorBidi"/>
              <w:noProof/>
            </w:rPr>
          </w:pPr>
          <w:hyperlink w:anchor="_Toc8671807" w:history="1">
            <w:r w:rsidR="009109EB" w:rsidRPr="008A1DDD">
              <w:rPr>
                <w:rStyle w:val="Hyperlink"/>
                <w:noProof/>
              </w:rPr>
              <w:t>6.7</w:t>
            </w:r>
            <w:r w:rsidR="009109EB">
              <w:rPr>
                <w:rFonts w:cstheme="minorBidi"/>
                <w:noProof/>
              </w:rPr>
              <w:tab/>
            </w:r>
            <w:r w:rsidR="009109EB" w:rsidRPr="008A1DDD">
              <w:rPr>
                <w:rStyle w:val="Hyperlink"/>
                <w:noProof/>
              </w:rPr>
              <w:t>OpenStack</w:t>
            </w:r>
            <w:r w:rsidR="009109EB">
              <w:rPr>
                <w:noProof/>
                <w:webHidden/>
              </w:rPr>
              <w:tab/>
            </w:r>
            <w:r w:rsidR="009109EB">
              <w:rPr>
                <w:noProof/>
                <w:webHidden/>
              </w:rPr>
              <w:fldChar w:fldCharType="begin"/>
            </w:r>
            <w:r w:rsidR="009109EB">
              <w:rPr>
                <w:noProof/>
                <w:webHidden/>
              </w:rPr>
              <w:instrText xml:space="preserve"> PAGEREF _Toc8671807 \h </w:instrText>
            </w:r>
            <w:r w:rsidR="009109EB">
              <w:rPr>
                <w:noProof/>
                <w:webHidden/>
              </w:rPr>
            </w:r>
            <w:r w:rsidR="009109EB">
              <w:rPr>
                <w:noProof/>
                <w:webHidden/>
              </w:rPr>
              <w:fldChar w:fldCharType="separate"/>
            </w:r>
            <w:r w:rsidR="009109EB">
              <w:rPr>
                <w:noProof/>
                <w:webHidden/>
              </w:rPr>
              <w:t>55</w:t>
            </w:r>
            <w:r w:rsidR="009109EB">
              <w:rPr>
                <w:noProof/>
                <w:webHidden/>
              </w:rPr>
              <w:fldChar w:fldCharType="end"/>
            </w:r>
          </w:hyperlink>
        </w:p>
        <w:p w14:paraId="210C7300" w14:textId="19B31C55" w:rsidR="009109EB" w:rsidRDefault="0030096E">
          <w:pPr>
            <w:pStyle w:val="TOC3"/>
            <w:tabs>
              <w:tab w:val="left" w:pos="1320"/>
              <w:tab w:val="right" w:leader="dot" w:pos="9350"/>
            </w:tabs>
            <w:rPr>
              <w:rFonts w:cstheme="minorBidi"/>
              <w:noProof/>
            </w:rPr>
          </w:pPr>
          <w:hyperlink w:anchor="_Toc8671808" w:history="1">
            <w:r w:rsidR="009109EB" w:rsidRPr="008A1DDD">
              <w:rPr>
                <w:rStyle w:val="Hyperlink"/>
                <w:noProof/>
              </w:rPr>
              <w:t>6.7.1</w:t>
            </w:r>
            <w:r w:rsidR="009109EB">
              <w:rPr>
                <w:rFonts w:cstheme="minorBidi"/>
                <w:noProof/>
              </w:rPr>
              <w:tab/>
            </w:r>
            <w:r w:rsidR="009109EB" w:rsidRPr="008A1DDD">
              <w:rPr>
                <w:rStyle w:val="Hyperlink"/>
                <w:noProof/>
              </w:rPr>
              <w:t>DevStack</w:t>
            </w:r>
            <w:r w:rsidR="009109EB">
              <w:rPr>
                <w:noProof/>
                <w:webHidden/>
              </w:rPr>
              <w:tab/>
            </w:r>
            <w:r w:rsidR="009109EB">
              <w:rPr>
                <w:noProof/>
                <w:webHidden/>
              </w:rPr>
              <w:fldChar w:fldCharType="begin"/>
            </w:r>
            <w:r w:rsidR="009109EB">
              <w:rPr>
                <w:noProof/>
                <w:webHidden/>
              </w:rPr>
              <w:instrText xml:space="preserve"> PAGEREF _Toc8671808 \h </w:instrText>
            </w:r>
            <w:r w:rsidR="009109EB">
              <w:rPr>
                <w:noProof/>
                <w:webHidden/>
              </w:rPr>
            </w:r>
            <w:r w:rsidR="009109EB">
              <w:rPr>
                <w:noProof/>
                <w:webHidden/>
              </w:rPr>
              <w:fldChar w:fldCharType="separate"/>
            </w:r>
            <w:r w:rsidR="009109EB">
              <w:rPr>
                <w:noProof/>
                <w:webHidden/>
              </w:rPr>
              <w:t>55</w:t>
            </w:r>
            <w:r w:rsidR="009109EB">
              <w:rPr>
                <w:noProof/>
                <w:webHidden/>
              </w:rPr>
              <w:fldChar w:fldCharType="end"/>
            </w:r>
          </w:hyperlink>
        </w:p>
        <w:p w14:paraId="75A48483" w14:textId="15034A83" w:rsidR="009109EB" w:rsidRDefault="0030096E">
          <w:pPr>
            <w:pStyle w:val="TOC3"/>
            <w:tabs>
              <w:tab w:val="left" w:pos="1320"/>
              <w:tab w:val="right" w:leader="dot" w:pos="9350"/>
            </w:tabs>
            <w:rPr>
              <w:rFonts w:cstheme="minorBidi"/>
              <w:noProof/>
            </w:rPr>
          </w:pPr>
          <w:hyperlink w:anchor="_Toc8671809" w:history="1">
            <w:r w:rsidR="009109EB" w:rsidRPr="008A1DDD">
              <w:rPr>
                <w:rStyle w:val="Hyperlink"/>
                <w:noProof/>
              </w:rPr>
              <w:t>6.7.2</w:t>
            </w:r>
            <w:r w:rsidR="009109EB">
              <w:rPr>
                <w:rFonts w:cstheme="minorBidi"/>
                <w:noProof/>
              </w:rPr>
              <w:tab/>
            </w:r>
            <w:r w:rsidR="009109EB" w:rsidRPr="008A1DDD">
              <w:rPr>
                <w:rStyle w:val="Hyperlink"/>
                <w:noProof/>
              </w:rPr>
              <w:t>Installation</w:t>
            </w:r>
            <w:r w:rsidR="009109EB">
              <w:rPr>
                <w:noProof/>
                <w:webHidden/>
              </w:rPr>
              <w:tab/>
            </w:r>
            <w:r w:rsidR="009109EB">
              <w:rPr>
                <w:noProof/>
                <w:webHidden/>
              </w:rPr>
              <w:fldChar w:fldCharType="begin"/>
            </w:r>
            <w:r w:rsidR="009109EB">
              <w:rPr>
                <w:noProof/>
                <w:webHidden/>
              </w:rPr>
              <w:instrText xml:space="preserve"> PAGEREF _Toc8671809 \h </w:instrText>
            </w:r>
            <w:r w:rsidR="009109EB">
              <w:rPr>
                <w:noProof/>
                <w:webHidden/>
              </w:rPr>
            </w:r>
            <w:r w:rsidR="009109EB">
              <w:rPr>
                <w:noProof/>
                <w:webHidden/>
              </w:rPr>
              <w:fldChar w:fldCharType="separate"/>
            </w:r>
            <w:r w:rsidR="009109EB">
              <w:rPr>
                <w:noProof/>
                <w:webHidden/>
              </w:rPr>
              <w:t>55</w:t>
            </w:r>
            <w:r w:rsidR="009109EB">
              <w:rPr>
                <w:noProof/>
                <w:webHidden/>
              </w:rPr>
              <w:fldChar w:fldCharType="end"/>
            </w:r>
          </w:hyperlink>
        </w:p>
        <w:p w14:paraId="437C9AAA" w14:textId="109474A3" w:rsidR="009109EB" w:rsidRDefault="0030096E">
          <w:pPr>
            <w:pStyle w:val="TOC3"/>
            <w:tabs>
              <w:tab w:val="left" w:pos="1320"/>
              <w:tab w:val="right" w:leader="dot" w:pos="9350"/>
            </w:tabs>
            <w:rPr>
              <w:rFonts w:cstheme="minorBidi"/>
              <w:noProof/>
            </w:rPr>
          </w:pPr>
          <w:hyperlink w:anchor="_Toc8671810" w:history="1">
            <w:r w:rsidR="009109EB" w:rsidRPr="008A1DDD">
              <w:rPr>
                <w:rStyle w:val="Hyperlink"/>
                <w:noProof/>
              </w:rPr>
              <w:t>6.7.3</w:t>
            </w:r>
            <w:r w:rsidR="009109EB">
              <w:rPr>
                <w:rFonts w:cstheme="minorBidi"/>
                <w:noProof/>
              </w:rPr>
              <w:tab/>
            </w:r>
            <w:r w:rsidR="009109EB" w:rsidRPr="008A1DDD">
              <w:rPr>
                <w:rStyle w:val="Hyperlink"/>
                <w:noProof/>
              </w:rPr>
              <w:t>Openstack Services</w:t>
            </w:r>
            <w:r w:rsidR="009109EB">
              <w:rPr>
                <w:noProof/>
                <w:webHidden/>
              </w:rPr>
              <w:tab/>
            </w:r>
            <w:r w:rsidR="009109EB">
              <w:rPr>
                <w:noProof/>
                <w:webHidden/>
              </w:rPr>
              <w:fldChar w:fldCharType="begin"/>
            </w:r>
            <w:r w:rsidR="009109EB">
              <w:rPr>
                <w:noProof/>
                <w:webHidden/>
              </w:rPr>
              <w:instrText xml:space="preserve"> PAGEREF _Toc8671810 \h </w:instrText>
            </w:r>
            <w:r w:rsidR="009109EB">
              <w:rPr>
                <w:noProof/>
                <w:webHidden/>
              </w:rPr>
            </w:r>
            <w:r w:rsidR="009109EB">
              <w:rPr>
                <w:noProof/>
                <w:webHidden/>
              </w:rPr>
              <w:fldChar w:fldCharType="separate"/>
            </w:r>
            <w:r w:rsidR="009109EB">
              <w:rPr>
                <w:noProof/>
                <w:webHidden/>
              </w:rPr>
              <w:t>55</w:t>
            </w:r>
            <w:r w:rsidR="009109EB">
              <w:rPr>
                <w:noProof/>
                <w:webHidden/>
              </w:rPr>
              <w:fldChar w:fldCharType="end"/>
            </w:r>
          </w:hyperlink>
        </w:p>
        <w:p w14:paraId="1E463604" w14:textId="31D095B8" w:rsidR="009109EB" w:rsidRDefault="0030096E">
          <w:pPr>
            <w:pStyle w:val="TOC3"/>
            <w:tabs>
              <w:tab w:val="left" w:pos="1320"/>
              <w:tab w:val="right" w:leader="dot" w:pos="9350"/>
            </w:tabs>
            <w:rPr>
              <w:rFonts w:cstheme="minorBidi"/>
              <w:noProof/>
            </w:rPr>
          </w:pPr>
          <w:hyperlink w:anchor="_Toc8671811" w:history="1">
            <w:r w:rsidR="009109EB" w:rsidRPr="008A1DDD">
              <w:rPr>
                <w:rStyle w:val="Hyperlink"/>
                <w:noProof/>
              </w:rPr>
              <w:t>6.7.4</w:t>
            </w:r>
            <w:r w:rsidR="009109EB">
              <w:rPr>
                <w:rFonts w:cstheme="minorBidi"/>
                <w:noProof/>
              </w:rPr>
              <w:tab/>
            </w:r>
            <w:r w:rsidR="009109EB" w:rsidRPr="008A1DDD">
              <w:rPr>
                <w:rStyle w:val="Hyperlink"/>
                <w:noProof/>
              </w:rPr>
              <w:t>Testing</w:t>
            </w:r>
            <w:r w:rsidR="009109EB">
              <w:rPr>
                <w:noProof/>
                <w:webHidden/>
              </w:rPr>
              <w:tab/>
            </w:r>
            <w:r w:rsidR="009109EB">
              <w:rPr>
                <w:noProof/>
                <w:webHidden/>
              </w:rPr>
              <w:fldChar w:fldCharType="begin"/>
            </w:r>
            <w:r w:rsidR="009109EB">
              <w:rPr>
                <w:noProof/>
                <w:webHidden/>
              </w:rPr>
              <w:instrText xml:space="preserve"> PAGEREF _Toc8671811 \h </w:instrText>
            </w:r>
            <w:r w:rsidR="009109EB">
              <w:rPr>
                <w:noProof/>
                <w:webHidden/>
              </w:rPr>
            </w:r>
            <w:r w:rsidR="009109EB">
              <w:rPr>
                <w:noProof/>
                <w:webHidden/>
              </w:rPr>
              <w:fldChar w:fldCharType="separate"/>
            </w:r>
            <w:r w:rsidR="009109EB">
              <w:rPr>
                <w:noProof/>
                <w:webHidden/>
              </w:rPr>
              <w:t>56</w:t>
            </w:r>
            <w:r w:rsidR="009109EB">
              <w:rPr>
                <w:noProof/>
                <w:webHidden/>
              </w:rPr>
              <w:fldChar w:fldCharType="end"/>
            </w:r>
          </w:hyperlink>
        </w:p>
        <w:p w14:paraId="0692EB28" w14:textId="6360A729" w:rsidR="009109EB" w:rsidRDefault="0030096E">
          <w:pPr>
            <w:pStyle w:val="TOC3"/>
            <w:tabs>
              <w:tab w:val="left" w:pos="1320"/>
              <w:tab w:val="right" w:leader="dot" w:pos="9350"/>
            </w:tabs>
            <w:rPr>
              <w:rFonts w:cstheme="minorBidi"/>
              <w:noProof/>
            </w:rPr>
          </w:pPr>
          <w:hyperlink w:anchor="_Toc8671812" w:history="1">
            <w:r w:rsidR="009109EB" w:rsidRPr="008A1DDD">
              <w:rPr>
                <w:rStyle w:val="Hyperlink"/>
                <w:noProof/>
              </w:rPr>
              <w:t>6.7.5</w:t>
            </w:r>
            <w:r w:rsidR="009109EB">
              <w:rPr>
                <w:rFonts w:cstheme="minorBidi"/>
                <w:noProof/>
              </w:rPr>
              <w:tab/>
            </w:r>
            <w:r w:rsidR="009109EB" w:rsidRPr="008A1DDD">
              <w:rPr>
                <w:rStyle w:val="Hyperlink"/>
                <w:noProof/>
              </w:rPr>
              <w:t>Nova</w:t>
            </w:r>
            <w:r w:rsidR="009109EB">
              <w:rPr>
                <w:noProof/>
                <w:webHidden/>
              </w:rPr>
              <w:tab/>
            </w:r>
            <w:r w:rsidR="009109EB">
              <w:rPr>
                <w:noProof/>
                <w:webHidden/>
              </w:rPr>
              <w:fldChar w:fldCharType="begin"/>
            </w:r>
            <w:r w:rsidR="009109EB">
              <w:rPr>
                <w:noProof/>
                <w:webHidden/>
              </w:rPr>
              <w:instrText xml:space="preserve"> PAGEREF _Toc8671812 \h </w:instrText>
            </w:r>
            <w:r w:rsidR="009109EB">
              <w:rPr>
                <w:noProof/>
                <w:webHidden/>
              </w:rPr>
            </w:r>
            <w:r w:rsidR="009109EB">
              <w:rPr>
                <w:noProof/>
                <w:webHidden/>
              </w:rPr>
              <w:fldChar w:fldCharType="separate"/>
            </w:r>
            <w:r w:rsidR="009109EB">
              <w:rPr>
                <w:noProof/>
                <w:webHidden/>
              </w:rPr>
              <w:t>57</w:t>
            </w:r>
            <w:r w:rsidR="009109EB">
              <w:rPr>
                <w:noProof/>
                <w:webHidden/>
              </w:rPr>
              <w:fldChar w:fldCharType="end"/>
            </w:r>
          </w:hyperlink>
        </w:p>
        <w:p w14:paraId="4D541DBF" w14:textId="18E57EEF" w:rsidR="009109EB" w:rsidRDefault="0030096E">
          <w:pPr>
            <w:pStyle w:val="TOC2"/>
            <w:tabs>
              <w:tab w:val="left" w:pos="880"/>
              <w:tab w:val="right" w:leader="dot" w:pos="9350"/>
            </w:tabs>
            <w:rPr>
              <w:rFonts w:cstheme="minorBidi"/>
              <w:noProof/>
            </w:rPr>
          </w:pPr>
          <w:hyperlink w:anchor="_Toc8671813" w:history="1">
            <w:r w:rsidR="009109EB" w:rsidRPr="008A1DDD">
              <w:rPr>
                <w:rStyle w:val="Hyperlink"/>
                <w:noProof/>
              </w:rPr>
              <w:t>6.8</w:t>
            </w:r>
            <w:r w:rsidR="009109EB">
              <w:rPr>
                <w:rFonts w:cstheme="minorBidi"/>
                <w:noProof/>
              </w:rPr>
              <w:tab/>
            </w:r>
            <w:r w:rsidR="009109EB" w:rsidRPr="008A1DDD">
              <w:rPr>
                <w:rStyle w:val="Hyperlink"/>
                <w:noProof/>
              </w:rPr>
              <w:t>Discussion</w:t>
            </w:r>
            <w:r w:rsidR="009109EB">
              <w:rPr>
                <w:noProof/>
                <w:webHidden/>
              </w:rPr>
              <w:tab/>
            </w:r>
            <w:r w:rsidR="009109EB">
              <w:rPr>
                <w:noProof/>
                <w:webHidden/>
              </w:rPr>
              <w:fldChar w:fldCharType="begin"/>
            </w:r>
            <w:r w:rsidR="009109EB">
              <w:rPr>
                <w:noProof/>
                <w:webHidden/>
              </w:rPr>
              <w:instrText xml:space="preserve"> PAGEREF _Toc8671813 \h </w:instrText>
            </w:r>
            <w:r w:rsidR="009109EB">
              <w:rPr>
                <w:noProof/>
                <w:webHidden/>
              </w:rPr>
            </w:r>
            <w:r w:rsidR="009109EB">
              <w:rPr>
                <w:noProof/>
                <w:webHidden/>
              </w:rPr>
              <w:fldChar w:fldCharType="separate"/>
            </w:r>
            <w:r w:rsidR="009109EB">
              <w:rPr>
                <w:noProof/>
                <w:webHidden/>
              </w:rPr>
              <w:t>64</w:t>
            </w:r>
            <w:r w:rsidR="009109EB">
              <w:rPr>
                <w:noProof/>
                <w:webHidden/>
              </w:rPr>
              <w:fldChar w:fldCharType="end"/>
            </w:r>
          </w:hyperlink>
        </w:p>
        <w:p w14:paraId="2F05F56A" w14:textId="4A256D58" w:rsidR="009109EB" w:rsidRDefault="0030096E">
          <w:pPr>
            <w:pStyle w:val="TOC1"/>
            <w:tabs>
              <w:tab w:val="left" w:pos="440"/>
              <w:tab w:val="right" w:leader="dot" w:pos="9350"/>
            </w:tabs>
            <w:rPr>
              <w:rFonts w:cstheme="minorBidi"/>
              <w:noProof/>
            </w:rPr>
          </w:pPr>
          <w:hyperlink w:anchor="_Toc8671814" w:history="1">
            <w:r w:rsidR="009109EB" w:rsidRPr="008A1DDD">
              <w:rPr>
                <w:rStyle w:val="Hyperlink"/>
                <w:noProof/>
              </w:rPr>
              <w:t>7</w:t>
            </w:r>
            <w:r w:rsidR="009109EB">
              <w:rPr>
                <w:rFonts w:cstheme="minorBidi"/>
                <w:noProof/>
              </w:rPr>
              <w:tab/>
            </w:r>
            <w:r w:rsidR="009109EB" w:rsidRPr="008A1DDD">
              <w:rPr>
                <w:rStyle w:val="Hyperlink"/>
                <w:noProof/>
              </w:rPr>
              <w:t>Epilogue</w:t>
            </w:r>
            <w:r w:rsidR="009109EB">
              <w:rPr>
                <w:noProof/>
                <w:webHidden/>
              </w:rPr>
              <w:tab/>
            </w:r>
            <w:r w:rsidR="009109EB">
              <w:rPr>
                <w:noProof/>
                <w:webHidden/>
              </w:rPr>
              <w:fldChar w:fldCharType="begin"/>
            </w:r>
            <w:r w:rsidR="009109EB">
              <w:rPr>
                <w:noProof/>
                <w:webHidden/>
              </w:rPr>
              <w:instrText xml:space="preserve"> PAGEREF _Toc8671814 \h </w:instrText>
            </w:r>
            <w:r w:rsidR="009109EB">
              <w:rPr>
                <w:noProof/>
                <w:webHidden/>
              </w:rPr>
            </w:r>
            <w:r w:rsidR="009109EB">
              <w:rPr>
                <w:noProof/>
                <w:webHidden/>
              </w:rPr>
              <w:fldChar w:fldCharType="separate"/>
            </w:r>
            <w:r w:rsidR="009109EB">
              <w:rPr>
                <w:noProof/>
                <w:webHidden/>
              </w:rPr>
              <w:t>65</w:t>
            </w:r>
            <w:r w:rsidR="009109EB">
              <w:rPr>
                <w:noProof/>
                <w:webHidden/>
              </w:rPr>
              <w:fldChar w:fldCharType="end"/>
            </w:r>
          </w:hyperlink>
        </w:p>
        <w:p w14:paraId="12A4B2DC" w14:textId="4CA56A83" w:rsidR="009109EB" w:rsidRDefault="0030096E">
          <w:pPr>
            <w:pStyle w:val="TOC2"/>
            <w:tabs>
              <w:tab w:val="left" w:pos="880"/>
              <w:tab w:val="right" w:leader="dot" w:pos="9350"/>
            </w:tabs>
            <w:rPr>
              <w:rFonts w:cstheme="minorBidi"/>
              <w:noProof/>
            </w:rPr>
          </w:pPr>
          <w:hyperlink w:anchor="_Toc8671815" w:history="1">
            <w:r w:rsidR="009109EB" w:rsidRPr="008A1DDD">
              <w:rPr>
                <w:rStyle w:val="Hyperlink"/>
                <w:noProof/>
              </w:rPr>
              <w:t>7.1</w:t>
            </w:r>
            <w:r w:rsidR="009109EB">
              <w:rPr>
                <w:rFonts w:cstheme="minorBidi"/>
                <w:noProof/>
              </w:rPr>
              <w:tab/>
            </w:r>
            <w:r w:rsidR="009109EB" w:rsidRPr="008A1DDD">
              <w:rPr>
                <w:rStyle w:val="Hyperlink"/>
                <w:noProof/>
              </w:rPr>
              <w:t>Conclusion</w:t>
            </w:r>
            <w:r w:rsidR="009109EB">
              <w:rPr>
                <w:noProof/>
                <w:webHidden/>
              </w:rPr>
              <w:tab/>
            </w:r>
            <w:r w:rsidR="009109EB">
              <w:rPr>
                <w:noProof/>
                <w:webHidden/>
              </w:rPr>
              <w:fldChar w:fldCharType="begin"/>
            </w:r>
            <w:r w:rsidR="009109EB">
              <w:rPr>
                <w:noProof/>
                <w:webHidden/>
              </w:rPr>
              <w:instrText xml:space="preserve"> PAGEREF _Toc8671815 \h </w:instrText>
            </w:r>
            <w:r w:rsidR="009109EB">
              <w:rPr>
                <w:noProof/>
                <w:webHidden/>
              </w:rPr>
            </w:r>
            <w:r w:rsidR="009109EB">
              <w:rPr>
                <w:noProof/>
                <w:webHidden/>
              </w:rPr>
              <w:fldChar w:fldCharType="separate"/>
            </w:r>
            <w:r w:rsidR="009109EB">
              <w:rPr>
                <w:noProof/>
                <w:webHidden/>
              </w:rPr>
              <w:t>65</w:t>
            </w:r>
            <w:r w:rsidR="009109EB">
              <w:rPr>
                <w:noProof/>
                <w:webHidden/>
              </w:rPr>
              <w:fldChar w:fldCharType="end"/>
            </w:r>
          </w:hyperlink>
        </w:p>
        <w:p w14:paraId="536E631C" w14:textId="0C20B41C" w:rsidR="009109EB" w:rsidRDefault="0030096E">
          <w:pPr>
            <w:pStyle w:val="TOC1"/>
            <w:tabs>
              <w:tab w:val="right" w:leader="dot" w:pos="9350"/>
            </w:tabs>
            <w:rPr>
              <w:rFonts w:cstheme="minorBidi"/>
              <w:noProof/>
            </w:rPr>
          </w:pPr>
          <w:hyperlink w:anchor="_Toc8671816" w:history="1">
            <w:r w:rsidR="009109EB" w:rsidRPr="008A1DDD">
              <w:rPr>
                <w:rStyle w:val="Hyperlink"/>
                <w:noProof/>
              </w:rPr>
              <w:t>Bibliography</w:t>
            </w:r>
            <w:r w:rsidR="009109EB">
              <w:rPr>
                <w:noProof/>
                <w:webHidden/>
              </w:rPr>
              <w:tab/>
            </w:r>
            <w:r w:rsidR="009109EB">
              <w:rPr>
                <w:noProof/>
                <w:webHidden/>
              </w:rPr>
              <w:fldChar w:fldCharType="begin"/>
            </w:r>
            <w:r w:rsidR="009109EB">
              <w:rPr>
                <w:noProof/>
                <w:webHidden/>
              </w:rPr>
              <w:instrText xml:space="preserve"> PAGEREF _Toc8671816 \h </w:instrText>
            </w:r>
            <w:r w:rsidR="009109EB">
              <w:rPr>
                <w:noProof/>
                <w:webHidden/>
              </w:rPr>
            </w:r>
            <w:r w:rsidR="009109EB">
              <w:rPr>
                <w:noProof/>
                <w:webHidden/>
              </w:rPr>
              <w:fldChar w:fldCharType="separate"/>
            </w:r>
            <w:r w:rsidR="009109EB">
              <w:rPr>
                <w:noProof/>
                <w:webHidden/>
              </w:rPr>
              <w:t>66</w:t>
            </w:r>
            <w:r w:rsidR="009109EB">
              <w:rPr>
                <w:noProof/>
                <w:webHidden/>
              </w:rPr>
              <w:fldChar w:fldCharType="end"/>
            </w:r>
          </w:hyperlink>
        </w:p>
        <w:p w14:paraId="5A7C8982" w14:textId="63A26F54" w:rsidR="00F530AB" w:rsidRDefault="00F530AB">
          <w:r>
            <w:rPr>
              <w:b/>
              <w:bCs/>
              <w:noProof/>
            </w:rPr>
            <w:fldChar w:fldCharType="end"/>
          </w:r>
        </w:p>
      </w:sdtContent>
    </w:sdt>
    <w:p w14:paraId="5FC8D5EB" w14:textId="77777777" w:rsidR="00F530AB" w:rsidRPr="009A51DC" w:rsidRDefault="00F530AB" w:rsidP="00F530AB">
      <w:pPr>
        <w:spacing w:after="240" w:line="240" w:lineRule="auto"/>
        <w:jc w:val="both"/>
        <w:rPr>
          <w:rFonts w:eastAsia="Times New Roman" w:cs="Segoe UI"/>
          <w:color w:val="24292E"/>
          <w:szCs w:val="24"/>
        </w:rPr>
      </w:pPr>
    </w:p>
    <w:p w14:paraId="670C9D6A" w14:textId="77777777" w:rsidR="00D2303A" w:rsidRDefault="00D2303A">
      <w:pPr>
        <w:rPr>
          <w:b/>
        </w:rPr>
      </w:pPr>
    </w:p>
    <w:p w14:paraId="154E0CFB" w14:textId="77777777" w:rsidR="00D2303A" w:rsidRDefault="00D2303A">
      <w:pPr>
        <w:rPr>
          <w:b/>
        </w:rPr>
      </w:pPr>
      <w:r>
        <w:rPr>
          <w:b/>
        </w:rPr>
        <w:br w:type="page"/>
      </w:r>
    </w:p>
    <w:p w14:paraId="57BA2F0D" w14:textId="69FFCC50" w:rsidR="00D1040B" w:rsidRDefault="00D1040B">
      <w:pPr>
        <w:rPr>
          <w:rFonts w:asciiTheme="majorHAnsi" w:eastAsiaTheme="majorEastAsia" w:hAnsiTheme="majorHAnsi" w:cstheme="majorBidi"/>
          <w:b/>
          <w:spacing w:val="-10"/>
          <w:kern w:val="28"/>
          <w:sz w:val="56"/>
          <w:szCs w:val="56"/>
        </w:rPr>
      </w:pPr>
      <w:r>
        <w:rPr>
          <w:b/>
        </w:rPr>
        <w:lastRenderedPageBreak/>
        <w:br w:type="page"/>
      </w:r>
    </w:p>
    <w:p w14:paraId="59F6AC12" w14:textId="673413C4" w:rsidR="00D2303A" w:rsidRDefault="00D2303A" w:rsidP="009109EB">
      <w:pPr>
        <w:pStyle w:val="Title"/>
        <w:sectPr w:rsidR="00D2303A" w:rsidSect="00D2303A">
          <w:footerReference w:type="default" r:id="rId11"/>
          <w:pgSz w:w="12240" w:h="15840"/>
          <w:pgMar w:top="1440" w:right="1440" w:bottom="1440" w:left="1440" w:header="720" w:footer="720" w:gutter="0"/>
          <w:pgNumType w:fmt="lowerRoman" w:start="0"/>
          <w:cols w:space="720"/>
          <w:docGrid w:linePitch="360"/>
        </w:sectPr>
      </w:pPr>
    </w:p>
    <w:p w14:paraId="49C354B8" w14:textId="50E0C51C" w:rsidR="009109EB" w:rsidRDefault="009109EB" w:rsidP="009109EB">
      <w:pPr>
        <w:pStyle w:val="Title"/>
      </w:pPr>
    </w:p>
    <w:p w14:paraId="0C832262" w14:textId="52D74162" w:rsidR="008A2547" w:rsidRPr="00C223DC" w:rsidRDefault="008A2547" w:rsidP="008A2547">
      <w:pPr>
        <w:pStyle w:val="Title"/>
        <w:rPr>
          <w:b/>
        </w:rPr>
      </w:pPr>
      <w:r w:rsidRPr="00C223DC">
        <w:rPr>
          <w:b/>
        </w:rPr>
        <w:t>Chapter One</w:t>
      </w:r>
    </w:p>
    <w:p w14:paraId="1DCAD090" w14:textId="77777777" w:rsidR="008A2547" w:rsidRPr="00010F1C" w:rsidRDefault="008A2547" w:rsidP="008A2547">
      <w:pPr>
        <w:pStyle w:val="Heading1"/>
      </w:pPr>
      <w:bookmarkStart w:id="0" w:name="_Toc535265958"/>
      <w:bookmarkStart w:id="1" w:name="_Toc8671731"/>
      <w:bookmarkStart w:id="2" w:name="_GoBack"/>
      <w:r w:rsidRPr="00C223DC">
        <w:t>Introduction</w:t>
      </w:r>
      <w:bookmarkEnd w:id="0"/>
      <w:bookmarkEnd w:id="1"/>
    </w:p>
    <w:bookmarkEnd w:id="2"/>
    <w:p w14:paraId="08AFD851" w14:textId="0F84C687" w:rsidR="008A2547" w:rsidRDefault="008A2547" w:rsidP="008A2547">
      <w:pPr>
        <w:rPr>
          <w:sz w:val="22"/>
        </w:rPr>
      </w:pPr>
      <w:r w:rsidRPr="00F025D4">
        <w:rPr>
          <w:sz w:val="22"/>
        </w:rPr>
        <w:t>This chapter defines the application being develop</w:t>
      </w:r>
      <w:r w:rsidR="00BE1CB5">
        <w:rPr>
          <w:sz w:val="22"/>
        </w:rPr>
        <w:t>ed</w:t>
      </w:r>
      <w:r w:rsidRPr="00F025D4">
        <w:rPr>
          <w:sz w:val="22"/>
        </w:rPr>
        <w:t xml:space="preserve">, </w:t>
      </w:r>
      <w:r w:rsidR="00017BC6">
        <w:rPr>
          <w:sz w:val="22"/>
        </w:rPr>
        <w:t xml:space="preserve">the </w:t>
      </w:r>
      <w:r w:rsidRPr="00F025D4">
        <w:rPr>
          <w:sz w:val="22"/>
        </w:rPr>
        <w:t>rationale behind choosing</w:t>
      </w:r>
      <w:r w:rsidR="00367C61" w:rsidRPr="00F025D4">
        <w:rPr>
          <w:sz w:val="22"/>
        </w:rPr>
        <w:t xml:space="preserve"> this problem</w:t>
      </w:r>
      <w:r w:rsidRPr="00F025D4">
        <w:rPr>
          <w:sz w:val="22"/>
        </w:rPr>
        <w:t xml:space="preserve"> and objectives to attain from it; along with the structure of this dissertation. </w:t>
      </w:r>
    </w:p>
    <w:p w14:paraId="4F40E6D2" w14:textId="47E2D3EE" w:rsidR="003570D2" w:rsidRDefault="003570D2" w:rsidP="008A2547">
      <w:pPr>
        <w:pStyle w:val="Heading2"/>
      </w:pPr>
      <w:bookmarkStart w:id="3" w:name="_Toc8671732"/>
      <w:r>
        <w:t>Problem Description</w:t>
      </w:r>
      <w:bookmarkEnd w:id="3"/>
    </w:p>
    <w:p w14:paraId="63E92F58" w14:textId="3D94B2D6" w:rsidR="003570D2" w:rsidRPr="003570D2" w:rsidRDefault="00D74CF8" w:rsidP="009045BC">
      <w:pPr>
        <w:jc w:val="both"/>
      </w:pPr>
      <w:r>
        <w:t xml:space="preserve">End users vigorously use software applications in </w:t>
      </w:r>
      <w:r w:rsidR="00017BC6">
        <w:t xml:space="preserve">a </w:t>
      </w:r>
      <w:r>
        <w:t xml:space="preserve">different environment. Sometimes application gets crashed and unable to get started. It needs </w:t>
      </w:r>
      <w:r w:rsidR="00017BC6">
        <w:t xml:space="preserve">a </w:t>
      </w:r>
      <w:r>
        <w:t>whole system reboot or software reinstallation.</w:t>
      </w:r>
      <w:r w:rsidR="00D237EE">
        <w:t xml:space="preserve"> This shouldn’t be the solution of any malfunction occurred. If end users have tech knowledge; strace could be one solution to check any system call that compel</w:t>
      </w:r>
      <w:r w:rsidR="00017BC6">
        <w:t>s</w:t>
      </w:r>
      <w:r w:rsidR="00D237EE">
        <w:t xml:space="preserve"> application to crash. Most of the time issue lies in the required resource being locked. These locked resources are the main issues. Applications use locks to synchronize tasks, but if exceptional handling isn’t done right the application couldn’t </w:t>
      </w:r>
      <w:r w:rsidR="00F539B7">
        <w:t>unlock the acquired resource in</w:t>
      </w:r>
      <w:r w:rsidR="00017BC6">
        <w:t xml:space="preserve"> </w:t>
      </w:r>
      <w:r w:rsidR="00F539B7">
        <w:t>case of sudden kill or power failure. This issue makes application unable to get the same resource and then they couldn’t get restarted without the system reboot or sometimes need software reinstallation.</w:t>
      </w:r>
    </w:p>
    <w:p w14:paraId="5D0A5126" w14:textId="44889C59" w:rsidR="008A2547" w:rsidRPr="009A51DC" w:rsidRDefault="003570D2" w:rsidP="008A2547">
      <w:pPr>
        <w:pStyle w:val="Heading2"/>
      </w:pPr>
      <w:bookmarkStart w:id="4" w:name="_Toc8671733"/>
      <w:r>
        <w:t>Background</w:t>
      </w:r>
      <w:bookmarkEnd w:id="4"/>
    </w:p>
    <w:p w14:paraId="1E063EED" w14:textId="0562BE25" w:rsidR="009045BC" w:rsidRDefault="008A2547" w:rsidP="008A2547">
      <w:pPr>
        <w:spacing w:after="240" w:line="240" w:lineRule="auto"/>
        <w:jc w:val="both"/>
        <w:rPr>
          <w:rFonts w:eastAsia="Times New Roman" w:cs="Segoe UI"/>
          <w:color w:val="24292E"/>
          <w:sz w:val="22"/>
        </w:rPr>
      </w:pPr>
      <w:r w:rsidRPr="00F025D4">
        <w:rPr>
          <w:rFonts w:eastAsia="Times New Roman" w:cs="Segoe UI"/>
          <w:color w:val="24292E"/>
          <w:sz w:val="22"/>
        </w:rPr>
        <w:t>In multitasking application, threads/processes use locks to notify other tasks about the resource they are currently occupying. Sometimes the lock remains unhandled as the task had to stop abruptly or it was killed by the kernel. These stray locks compel the software to behave oddly. In many cases</w:t>
      </w:r>
      <w:r w:rsidR="00017BC6">
        <w:rPr>
          <w:rFonts w:eastAsia="Times New Roman" w:cs="Segoe UI"/>
          <w:color w:val="24292E"/>
          <w:sz w:val="22"/>
        </w:rPr>
        <w:t>,</w:t>
      </w:r>
      <w:r w:rsidRPr="00F025D4">
        <w:rPr>
          <w:rFonts w:eastAsia="Times New Roman" w:cs="Segoe UI"/>
          <w:color w:val="24292E"/>
          <w:sz w:val="22"/>
        </w:rPr>
        <w:t xml:space="preserve"> the utility might not even start or needs a complete reboot. Sometimes the lock is permanent which needs extensive manual debugging before the user can use again</w:t>
      </w:r>
      <w:r w:rsidR="001407F4" w:rsidRPr="00F025D4">
        <w:rPr>
          <w:rFonts w:eastAsia="Times New Roman" w:cs="Segoe UI"/>
          <w:color w:val="24292E"/>
          <w:sz w:val="22"/>
        </w:rPr>
        <w:t xml:space="preserve"> the acquired resource</w:t>
      </w:r>
      <w:r w:rsidRPr="00F025D4">
        <w:rPr>
          <w:rFonts w:eastAsia="Times New Roman" w:cs="Segoe UI"/>
          <w:color w:val="24292E"/>
          <w:sz w:val="22"/>
        </w:rPr>
        <w:t>. MYSQL Database is one example of it that uses file lock to acquire a socket which has, beside</w:t>
      </w:r>
      <w:r w:rsidR="00017BC6">
        <w:rPr>
          <w:rFonts w:eastAsia="Times New Roman" w:cs="Segoe UI"/>
          <w:color w:val="24292E"/>
          <w:sz w:val="22"/>
        </w:rPr>
        <w:t>s</w:t>
      </w:r>
      <w:r w:rsidRPr="00F025D4">
        <w:rPr>
          <w:rFonts w:eastAsia="Times New Roman" w:cs="Segoe UI"/>
          <w:color w:val="24292E"/>
          <w:sz w:val="22"/>
        </w:rPr>
        <w:t xml:space="preserve"> some plus points, more adverse effects. In case of system failure, the DBMS won’t get the chance to leave the resource, so in future</w:t>
      </w:r>
      <w:r w:rsidR="00017BC6">
        <w:rPr>
          <w:rFonts w:eastAsia="Times New Roman" w:cs="Segoe UI"/>
          <w:color w:val="24292E"/>
          <w:sz w:val="22"/>
        </w:rPr>
        <w:t>,</w:t>
      </w:r>
      <w:r w:rsidRPr="00F025D4">
        <w:rPr>
          <w:rFonts w:eastAsia="Times New Roman" w:cs="Segoe UI"/>
          <w:color w:val="24292E"/>
          <w:sz w:val="22"/>
        </w:rPr>
        <w:t xml:space="preserve"> the file is already </w:t>
      </w:r>
      <w:r w:rsidR="00D17854" w:rsidRPr="00F025D4">
        <w:rPr>
          <w:rFonts w:eastAsia="Times New Roman" w:cs="Segoe UI"/>
          <w:color w:val="24292E"/>
          <w:sz w:val="22"/>
        </w:rPr>
        <w:t>there,</w:t>
      </w:r>
      <w:r w:rsidRPr="00F025D4">
        <w:rPr>
          <w:rFonts w:eastAsia="Times New Roman" w:cs="Segoe UI"/>
          <w:color w:val="24292E"/>
          <w:sz w:val="22"/>
        </w:rPr>
        <w:t xml:space="preserve"> and system consider</w:t>
      </w:r>
      <w:r w:rsidR="00017BC6">
        <w:rPr>
          <w:rFonts w:eastAsia="Times New Roman" w:cs="Segoe UI"/>
          <w:color w:val="24292E"/>
          <w:sz w:val="22"/>
        </w:rPr>
        <w:t>s</w:t>
      </w:r>
      <w:r w:rsidRPr="00F025D4">
        <w:rPr>
          <w:rFonts w:eastAsia="Times New Roman" w:cs="Segoe UI"/>
          <w:color w:val="24292E"/>
          <w:sz w:val="22"/>
        </w:rPr>
        <w:t xml:space="preserve"> that socket already being locked, and not allowed to acquire</w:t>
      </w:r>
      <w:r w:rsidR="001407F4" w:rsidRPr="00F025D4">
        <w:rPr>
          <w:rFonts w:eastAsia="Times New Roman" w:cs="Segoe UI"/>
          <w:color w:val="24292E"/>
          <w:sz w:val="22"/>
        </w:rPr>
        <w:t xml:space="preserve"> that</w:t>
      </w:r>
      <w:r w:rsidRPr="00F025D4">
        <w:rPr>
          <w:rFonts w:eastAsia="Times New Roman" w:cs="Segoe UI"/>
          <w:color w:val="24292E"/>
          <w:sz w:val="22"/>
        </w:rPr>
        <w:t>.</w:t>
      </w:r>
    </w:p>
    <w:p w14:paraId="4CC673F7" w14:textId="53ECFFAE" w:rsidR="008A2547" w:rsidRPr="009045BC" w:rsidRDefault="008A2547" w:rsidP="008A2547">
      <w:pPr>
        <w:spacing w:after="240" w:line="240" w:lineRule="auto"/>
        <w:jc w:val="both"/>
        <w:rPr>
          <w:rFonts w:eastAsia="Times New Roman" w:cs="Segoe UI"/>
          <w:color w:val="24292E"/>
          <w:sz w:val="22"/>
        </w:rPr>
      </w:pPr>
      <w:r w:rsidRPr="00F025D4">
        <w:rPr>
          <w:rFonts w:eastAsia="Times New Roman" w:cs="Segoe UI"/>
          <w:color w:val="24292E"/>
          <w:sz w:val="22"/>
        </w:rPr>
        <w:br/>
        <w:t xml:space="preserve">This is one example and there are </w:t>
      </w:r>
      <w:r w:rsidR="001407F4" w:rsidRPr="00F025D4">
        <w:rPr>
          <w:rFonts w:eastAsia="Times New Roman" w:cs="Segoe UI"/>
          <w:color w:val="24292E"/>
          <w:sz w:val="22"/>
        </w:rPr>
        <w:t xml:space="preserve">documented and undocumented many examples to make </w:t>
      </w:r>
      <w:r w:rsidRPr="00F025D4">
        <w:rPr>
          <w:rFonts w:eastAsia="Times New Roman" w:cs="Segoe UI"/>
          <w:color w:val="24292E"/>
          <w:sz w:val="22"/>
        </w:rPr>
        <w:t>oneself familiar with the complication that an incautious behavior of a programmer arises.</w:t>
      </w:r>
      <w:r w:rsidR="009143B3" w:rsidRPr="00F025D4">
        <w:rPr>
          <w:rFonts w:eastAsia="Times New Roman" w:cs="Segoe UI"/>
          <w:color w:val="24292E"/>
          <w:sz w:val="22"/>
        </w:rPr>
        <w:t xml:space="preserve"> To explore this problem furthermore,</w:t>
      </w:r>
      <w:r w:rsidR="007362B9" w:rsidRPr="00F025D4">
        <w:rPr>
          <w:rFonts w:eastAsia="Times New Roman" w:cs="Segoe UI"/>
          <w:color w:val="24292E"/>
          <w:sz w:val="22"/>
        </w:rPr>
        <w:t xml:space="preserve"> I have done</w:t>
      </w:r>
      <w:r w:rsidR="009143B3" w:rsidRPr="00F025D4">
        <w:rPr>
          <w:rFonts w:eastAsia="Times New Roman" w:cs="Segoe UI"/>
          <w:color w:val="24292E"/>
          <w:sz w:val="22"/>
        </w:rPr>
        <w:t xml:space="preserve"> manual testing on many software like </w:t>
      </w:r>
      <w:r w:rsidR="00237E7D" w:rsidRPr="00F025D4">
        <w:rPr>
          <w:rFonts w:eastAsia="Times New Roman" w:cs="Segoe UI"/>
          <w:color w:val="24292E"/>
          <w:sz w:val="22"/>
        </w:rPr>
        <w:t>C</w:t>
      </w:r>
      <w:r w:rsidR="009143B3" w:rsidRPr="00F025D4">
        <w:rPr>
          <w:rFonts w:eastAsia="Times New Roman" w:cs="Segoe UI"/>
          <w:color w:val="24292E"/>
          <w:sz w:val="22"/>
        </w:rPr>
        <w:t xml:space="preserve">hrome, </w:t>
      </w:r>
      <w:r w:rsidR="00237E7D" w:rsidRPr="00F025D4">
        <w:rPr>
          <w:rFonts w:eastAsia="Times New Roman" w:cs="Segoe UI"/>
          <w:color w:val="24292E"/>
          <w:sz w:val="22"/>
        </w:rPr>
        <w:t>O</w:t>
      </w:r>
      <w:r w:rsidR="009143B3" w:rsidRPr="00F025D4">
        <w:rPr>
          <w:rFonts w:eastAsia="Times New Roman" w:cs="Segoe UI"/>
          <w:color w:val="24292E"/>
          <w:sz w:val="22"/>
        </w:rPr>
        <w:t xml:space="preserve">pera, </w:t>
      </w:r>
      <w:r w:rsidR="00237E7D" w:rsidRPr="00F025D4">
        <w:rPr>
          <w:rFonts w:eastAsia="Times New Roman" w:cs="Segoe UI"/>
          <w:color w:val="24292E"/>
          <w:sz w:val="22"/>
        </w:rPr>
        <w:t>F</w:t>
      </w:r>
      <w:r w:rsidR="009143B3" w:rsidRPr="00F025D4">
        <w:rPr>
          <w:rFonts w:eastAsia="Times New Roman" w:cs="Segoe UI"/>
          <w:color w:val="24292E"/>
          <w:sz w:val="22"/>
        </w:rPr>
        <w:t xml:space="preserve">irefox, PostgreSQL, </w:t>
      </w:r>
      <w:r w:rsidR="00237E7D" w:rsidRPr="00F025D4">
        <w:rPr>
          <w:rFonts w:eastAsia="Times New Roman" w:cs="Segoe UI"/>
          <w:color w:val="24292E"/>
          <w:sz w:val="22"/>
        </w:rPr>
        <w:t xml:space="preserve">SQLite-3, Level-DB, OpenStack, </w:t>
      </w:r>
      <w:proofErr w:type="spellStart"/>
      <w:r w:rsidR="00237E7D" w:rsidRPr="00F025D4">
        <w:rPr>
          <w:rFonts w:eastAsia="Times New Roman" w:cs="Segoe UI"/>
          <w:color w:val="24292E"/>
          <w:sz w:val="22"/>
        </w:rPr>
        <w:t>CloudStack</w:t>
      </w:r>
      <w:proofErr w:type="spellEnd"/>
      <w:r w:rsidR="00237E7D" w:rsidRPr="00F025D4">
        <w:rPr>
          <w:rFonts w:eastAsia="Times New Roman" w:cs="Segoe UI"/>
          <w:color w:val="24292E"/>
          <w:sz w:val="22"/>
        </w:rPr>
        <w:t>, Apache-</w:t>
      </w:r>
      <w:proofErr w:type="spellStart"/>
      <w:r w:rsidR="00237E7D" w:rsidRPr="00F025D4">
        <w:rPr>
          <w:rFonts w:eastAsia="Times New Roman" w:cs="Segoe UI"/>
          <w:color w:val="24292E"/>
          <w:sz w:val="22"/>
        </w:rPr>
        <w:t>Hadoob</w:t>
      </w:r>
      <w:proofErr w:type="spellEnd"/>
      <w:r w:rsidR="00237E7D" w:rsidRPr="00F025D4">
        <w:rPr>
          <w:rFonts w:eastAsia="Times New Roman" w:cs="Segoe UI"/>
          <w:color w:val="24292E"/>
          <w:sz w:val="22"/>
        </w:rPr>
        <w:t xml:space="preserve">, </w:t>
      </w:r>
      <w:r w:rsidR="009143B3" w:rsidRPr="00F025D4">
        <w:rPr>
          <w:rFonts w:eastAsia="Times New Roman" w:cs="Segoe UI"/>
          <w:color w:val="24292E"/>
          <w:sz w:val="22"/>
        </w:rPr>
        <w:t xml:space="preserve"> </w:t>
      </w:r>
      <w:r w:rsidR="00237E7D" w:rsidRPr="00F025D4">
        <w:rPr>
          <w:rFonts w:eastAsia="Times New Roman" w:cs="Segoe UI"/>
          <w:color w:val="24292E"/>
          <w:sz w:val="22"/>
        </w:rPr>
        <w:lastRenderedPageBreak/>
        <w:t xml:space="preserve">Apache-Tomcat, FUSE and Angular-JS in the course of developing this tool to programmatically find the troublesome problematic lock and pinpoint the function on stack that might be responsible for the exception. The testing </w:t>
      </w:r>
      <w:r w:rsidR="007362B9" w:rsidRPr="00F025D4">
        <w:rPr>
          <w:rFonts w:eastAsia="Times New Roman" w:cs="Segoe UI"/>
          <w:color w:val="24292E"/>
          <w:sz w:val="22"/>
        </w:rPr>
        <w:t>resu</w:t>
      </w:r>
      <w:r w:rsidR="00F025D4" w:rsidRPr="00F025D4">
        <w:rPr>
          <w:rFonts w:eastAsia="Times New Roman" w:cs="Segoe UI"/>
          <w:color w:val="24292E"/>
          <w:sz w:val="22"/>
        </w:rPr>
        <w:t>lts</w:t>
      </w:r>
      <w:r w:rsidR="00237E7D" w:rsidRPr="00F025D4">
        <w:rPr>
          <w:rFonts w:eastAsia="Times New Roman" w:cs="Segoe UI"/>
          <w:color w:val="24292E"/>
          <w:sz w:val="22"/>
        </w:rPr>
        <w:t xml:space="preserve"> of </w:t>
      </w:r>
      <w:r w:rsidR="00017BC6">
        <w:rPr>
          <w:rFonts w:eastAsia="Times New Roman" w:cs="Segoe UI"/>
          <w:color w:val="24292E"/>
          <w:sz w:val="22"/>
        </w:rPr>
        <w:t xml:space="preserve">the </w:t>
      </w:r>
      <w:r w:rsidR="00237E7D" w:rsidRPr="00F025D4">
        <w:rPr>
          <w:rFonts w:eastAsia="Times New Roman" w:cs="Segoe UI"/>
          <w:color w:val="24292E"/>
          <w:sz w:val="22"/>
        </w:rPr>
        <w:t>above software has been documented and will be explained later.</w:t>
      </w:r>
      <w:r w:rsidRPr="00F025D4">
        <w:rPr>
          <w:rFonts w:eastAsia="Times New Roman" w:cs="Segoe UI"/>
          <w:color w:val="24292E"/>
          <w:sz w:val="22"/>
        </w:rPr>
        <w:t xml:space="preserve"> Keeping in mind the problems and the efforts end user might be needing to put in, our tool will make rigorous disruption in the locking mechanism of software and show the developer exact spot where the problem is arising. It will help the programmer to check whether the application that is being developed has some potential </w:t>
      </w:r>
      <w:r w:rsidR="007362B9" w:rsidRPr="00F025D4">
        <w:rPr>
          <w:rFonts w:eastAsia="Times New Roman" w:cs="Segoe UI"/>
          <w:color w:val="24292E"/>
          <w:sz w:val="22"/>
        </w:rPr>
        <w:t>unhandled locking exceptions</w:t>
      </w:r>
      <w:r w:rsidRPr="00F025D4">
        <w:rPr>
          <w:rFonts w:eastAsia="Times New Roman" w:cs="Segoe UI"/>
          <w:color w:val="24292E"/>
          <w:sz w:val="22"/>
        </w:rPr>
        <w:t xml:space="preserve"> that </w:t>
      </w:r>
      <w:r w:rsidR="007362B9" w:rsidRPr="00F025D4">
        <w:rPr>
          <w:rFonts w:eastAsia="Times New Roman" w:cs="Segoe UI"/>
          <w:color w:val="24292E"/>
          <w:sz w:val="22"/>
        </w:rPr>
        <w:t>could affect</w:t>
      </w:r>
      <w:r w:rsidRPr="00F025D4">
        <w:rPr>
          <w:rFonts w:eastAsia="Times New Roman" w:cs="Segoe UI"/>
          <w:color w:val="24292E"/>
          <w:sz w:val="22"/>
        </w:rPr>
        <w:t xml:space="preserve"> the </w:t>
      </w:r>
      <w:r w:rsidR="007362B9" w:rsidRPr="00F025D4">
        <w:rPr>
          <w:rFonts w:eastAsia="Times New Roman" w:cs="Segoe UI"/>
          <w:color w:val="24292E"/>
          <w:sz w:val="22"/>
        </w:rPr>
        <w:t xml:space="preserve">software </w:t>
      </w:r>
      <w:r w:rsidRPr="00F025D4">
        <w:rPr>
          <w:rFonts w:eastAsia="Times New Roman" w:cs="Segoe UI"/>
          <w:color w:val="24292E"/>
          <w:sz w:val="22"/>
        </w:rPr>
        <w:t xml:space="preserve">performance in </w:t>
      </w:r>
      <w:r w:rsidR="00017BC6">
        <w:rPr>
          <w:rFonts w:eastAsia="Times New Roman" w:cs="Segoe UI"/>
          <w:color w:val="24292E"/>
          <w:sz w:val="22"/>
        </w:rPr>
        <w:t xml:space="preserve">the </w:t>
      </w:r>
      <w:r w:rsidRPr="00F025D4">
        <w:rPr>
          <w:rFonts w:eastAsia="Times New Roman" w:cs="Segoe UI"/>
          <w:color w:val="24292E"/>
          <w:sz w:val="22"/>
        </w:rPr>
        <w:t>future.</w:t>
      </w:r>
      <w:r>
        <w:rPr>
          <w:rFonts w:eastAsia="Times New Roman" w:cs="Segoe UI"/>
          <w:color w:val="24292E"/>
          <w:szCs w:val="24"/>
        </w:rPr>
        <w:t xml:space="preserve"> </w:t>
      </w:r>
    </w:p>
    <w:p w14:paraId="3BA4FEFC" w14:textId="5124BA13" w:rsidR="00F025D4" w:rsidRDefault="00F025D4" w:rsidP="00F025D4">
      <w:pPr>
        <w:pStyle w:val="Heading2"/>
      </w:pPr>
      <w:bookmarkStart w:id="5" w:name="_Toc8671734"/>
      <w:r>
        <w:t>Proposed Solution</w:t>
      </w:r>
      <w:bookmarkEnd w:id="5"/>
    </w:p>
    <w:p w14:paraId="09035E72" w14:textId="28D312B4" w:rsidR="00F025D4" w:rsidRDefault="00F025D4" w:rsidP="00F025D4">
      <w:pPr>
        <w:pStyle w:val="NoSpacing"/>
      </w:pPr>
      <w:r>
        <w:t xml:space="preserve">Our solution comprises </w:t>
      </w:r>
      <w:r w:rsidR="0019178F">
        <w:t xml:space="preserve">of </w:t>
      </w:r>
      <w:r>
        <w:t>tracing every system call the multitasking software of interest is making</w:t>
      </w:r>
      <w:r w:rsidR="00CC4E70">
        <w:t xml:space="preserve"> using </w:t>
      </w:r>
      <w:proofErr w:type="spellStart"/>
      <w:r w:rsidR="00CC4E70">
        <w:t>ptrace</w:t>
      </w:r>
      <w:proofErr w:type="spellEnd"/>
      <w:r>
        <w:t xml:space="preserve"> and then </w:t>
      </w:r>
      <w:r w:rsidR="0019178F">
        <w:t xml:space="preserve">handpick the </w:t>
      </w:r>
      <w:proofErr w:type="spellStart"/>
      <w:r w:rsidR="0019178F">
        <w:t>futex</w:t>
      </w:r>
      <w:proofErr w:type="spellEnd"/>
      <w:r w:rsidR="0019178F">
        <w:t xml:space="preserve"> </w:t>
      </w:r>
      <w:r w:rsidR="00CC4E70">
        <w:t xml:space="preserve">system </w:t>
      </w:r>
      <w:r w:rsidR="0019178F">
        <w:t xml:space="preserve">calls for further appraisal. The same </w:t>
      </w:r>
      <w:proofErr w:type="spellStart"/>
      <w:r w:rsidR="0019178F">
        <w:t>futex</w:t>
      </w:r>
      <w:proofErr w:type="spellEnd"/>
      <w:r w:rsidR="0019178F">
        <w:t xml:space="preserve"> call then nullified by </w:t>
      </w:r>
      <w:proofErr w:type="spellStart"/>
      <w:r w:rsidR="0019178F">
        <w:t>kprobe</w:t>
      </w:r>
      <w:proofErr w:type="spellEnd"/>
      <w:r w:rsidR="0019178F">
        <w:t xml:space="preserve"> kernel module, this will create a hypothetical condition in which software locking mechanism is </w:t>
      </w:r>
      <w:r w:rsidR="00CC4E70">
        <w:t>robustly stimulated</w:t>
      </w:r>
      <w:r w:rsidR="00F539B7">
        <w:t>/tested</w:t>
      </w:r>
      <w:r w:rsidR="00CC4E70">
        <w:t xml:space="preserve"> which will </w:t>
      </w:r>
      <w:r w:rsidR="00F539B7">
        <w:t>generate</w:t>
      </w:r>
      <w:r w:rsidR="00CC4E70">
        <w:t xml:space="preserve"> different exceptions</w:t>
      </w:r>
      <w:r w:rsidR="0019178F">
        <w:t xml:space="preserve"> </w:t>
      </w:r>
      <w:r w:rsidR="008A1F9C">
        <w:t>like resource unavailab</w:t>
      </w:r>
      <w:r w:rsidR="00017BC6">
        <w:t>i</w:t>
      </w:r>
      <w:r w:rsidR="008A1F9C">
        <w:t>l</w:t>
      </w:r>
      <w:r w:rsidR="00F539B7">
        <w:t>ity</w:t>
      </w:r>
      <w:r w:rsidR="008A1F9C">
        <w:t>, resource locked</w:t>
      </w:r>
      <w:r w:rsidR="00017BC6">
        <w:t>,</w:t>
      </w:r>
      <w:r w:rsidR="008A1F9C">
        <w:t xml:space="preserve"> etc. This make</w:t>
      </w:r>
      <w:r w:rsidR="00017BC6">
        <w:t>s</w:t>
      </w:r>
      <w:r w:rsidR="008A1F9C">
        <w:t xml:space="preserve"> the software prone to crash, which helps </w:t>
      </w:r>
      <w:r w:rsidR="00017BC6">
        <w:t>to do</w:t>
      </w:r>
      <w:r w:rsidR="008A1F9C">
        <w:t xml:space="preserve"> the crash analysis. When the software gets crash ‘libunwind’ could help in identifying the methods that result in </w:t>
      </w:r>
      <w:r w:rsidR="00017BC6">
        <w:t xml:space="preserve">a </w:t>
      </w:r>
      <w:r w:rsidR="008A1F9C">
        <w:t xml:space="preserve">crash so, </w:t>
      </w:r>
      <w:r w:rsidR="00017BC6">
        <w:t xml:space="preserve">the </w:t>
      </w:r>
      <w:r w:rsidR="008A1F9C">
        <w:t>programmer can do the due tweak</w:t>
      </w:r>
      <w:r w:rsidR="003570D2">
        <w:t xml:space="preserve"> if the application was malfunctioning</w:t>
      </w:r>
      <w:r w:rsidR="008A1F9C">
        <w:t>.</w:t>
      </w:r>
    </w:p>
    <w:p w14:paraId="745BA444" w14:textId="30FC3969" w:rsidR="008A2547" w:rsidRDefault="008A2547" w:rsidP="00F025D4">
      <w:pPr>
        <w:rPr>
          <w:rFonts w:cs="Times New Roman"/>
          <w:szCs w:val="36"/>
        </w:rPr>
      </w:pPr>
    </w:p>
    <w:p w14:paraId="665A7102" w14:textId="7894ED2F" w:rsidR="002804A9" w:rsidRDefault="002804A9" w:rsidP="002804A9">
      <w:pPr>
        <w:pStyle w:val="Heading2"/>
      </w:pPr>
      <w:bookmarkStart w:id="6" w:name="_Toc8671735"/>
      <w:r>
        <w:t>Aims and Objectives</w:t>
      </w:r>
      <w:bookmarkEnd w:id="6"/>
    </w:p>
    <w:p w14:paraId="0B502C69" w14:textId="1A0C32A8" w:rsidR="00A759F6" w:rsidRDefault="002804A9" w:rsidP="00A16398">
      <w:pPr>
        <w:jc w:val="both"/>
        <w:rPr>
          <w:rFonts w:cs="Times New Roman"/>
          <w:szCs w:val="36"/>
        </w:rPr>
      </w:pPr>
      <w:r>
        <w:rPr>
          <w:rFonts w:cs="Times New Roman"/>
          <w:szCs w:val="36"/>
        </w:rPr>
        <w:t>Our solution aims to develop a diagnostic and debugging utility for Linux. It can be used to monitor the interactions like system calls, signal deliveries and process states between application and kernel. System administrators, diagnosticians</w:t>
      </w:r>
      <w:r w:rsidR="00017BC6">
        <w:rPr>
          <w:rFonts w:cs="Times New Roman"/>
          <w:szCs w:val="36"/>
        </w:rPr>
        <w:t>,</w:t>
      </w:r>
      <w:r>
        <w:rPr>
          <w:rFonts w:cs="Times New Roman"/>
          <w:szCs w:val="36"/>
        </w:rPr>
        <w:t xml:space="preserve"> and trouble-shooters might find it useful for solving the issues wh</w:t>
      </w:r>
      <w:r w:rsidR="00A16398">
        <w:rPr>
          <w:rFonts w:cs="Times New Roman"/>
          <w:szCs w:val="36"/>
        </w:rPr>
        <w:t>ere</w:t>
      </w:r>
      <w:r>
        <w:rPr>
          <w:rFonts w:cs="Times New Roman"/>
          <w:szCs w:val="36"/>
        </w:rPr>
        <w:t xml:space="preserve"> </w:t>
      </w:r>
      <w:r w:rsidR="00017BC6">
        <w:rPr>
          <w:rFonts w:cs="Times New Roman"/>
          <w:szCs w:val="36"/>
        </w:rPr>
        <w:t xml:space="preserve">the </w:t>
      </w:r>
      <w:r>
        <w:rPr>
          <w:rFonts w:cs="Times New Roman"/>
          <w:szCs w:val="36"/>
        </w:rPr>
        <w:t xml:space="preserve">source code isn’t available as the program’s recompilation isn’t </w:t>
      </w:r>
      <w:r w:rsidR="00A759F6">
        <w:rPr>
          <w:rFonts w:cs="Times New Roman"/>
          <w:szCs w:val="36"/>
        </w:rPr>
        <w:t>needed</w:t>
      </w:r>
      <w:r>
        <w:rPr>
          <w:rFonts w:cs="Times New Roman"/>
          <w:szCs w:val="36"/>
        </w:rPr>
        <w:t>.</w:t>
      </w:r>
      <w:r w:rsidR="00A759F6">
        <w:rPr>
          <w:rFonts w:cs="Times New Roman"/>
          <w:szCs w:val="36"/>
        </w:rPr>
        <w:t xml:space="preserve"> Further</w:t>
      </w:r>
      <w:r w:rsidR="00017BC6">
        <w:rPr>
          <w:rFonts w:cs="Times New Roman"/>
          <w:szCs w:val="36"/>
        </w:rPr>
        <w:t>,</w:t>
      </w:r>
      <w:r w:rsidR="00A759F6">
        <w:rPr>
          <w:rFonts w:cs="Times New Roman"/>
          <w:szCs w:val="36"/>
        </w:rPr>
        <w:t xml:space="preserve"> it can be used to robustly check locks before the software release; that mi</w:t>
      </w:r>
      <w:r w:rsidR="00A16398">
        <w:rPr>
          <w:rFonts w:cs="Times New Roman"/>
          <w:szCs w:val="36"/>
        </w:rPr>
        <w:t xml:space="preserve">ght be problematic in </w:t>
      </w:r>
      <w:r w:rsidR="00017BC6">
        <w:rPr>
          <w:rFonts w:cs="Times New Roman"/>
          <w:szCs w:val="36"/>
        </w:rPr>
        <w:t xml:space="preserve">the </w:t>
      </w:r>
      <w:r w:rsidR="00A16398">
        <w:rPr>
          <w:rFonts w:cs="Times New Roman"/>
          <w:szCs w:val="36"/>
        </w:rPr>
        <w:t xml:space="preserve">future. And give the programmer a </w:t>
      </w:r>
      <w:r w:rsidR="00BE1CB5">
        <w:rPr>
          <w:rFonts w:cs="Times New Roman"/>
          <w:szCs w:val="36"/>
        </w:rPr>
        <w:t>pinpoint</w:t>
      </w:r>
      <w:r w:rsidR="00A16398">
        <w:rPr>
          <w:rFonts w:cs="Times New Roman"/>
          <w:szCs w:val="36"/>
        </w:rPr>
        <w:t xml:space="preserve"> location of code where he/she might need to do exception handling. </w:t>
      </w:r>
    </w:p>
    <w:p w14:paraId="61B9AAB1" w14:textId="20AD8A59" w:rsidR="00BE1CB5" w:rsidRDefault="00A16398" w:rsidP="00BE1CB5">
      <w:pPr>
        <w:pStyle w:val="Heading2"/>
      </w:pPr>
      <w:bookmarkStart w:id="7" w:name="_Toc8671736"/>
      <w:r>
        <w:t>Features</w:t>
      </w:r>
      <w:bookmarkEnd w:id="7"/>
    </w:p>
    <w:p w14:paraId="4F8F8D26" w14:textId="3E9C6175" w:rsidR="00A67139" w:rsidRDefault="00A67139" w:rsidP="00A67139">
      <w:pPr>
        <w:pStyle w:val="Heading3"/>
      </w:pPr>
      <w:bookmarkStart w:id="8" w:name="_Toc8671737"/>
      <w:r>
        <w:t>Software Execution</w:t>
      </w:r>
      <w:bookmarkEnd w:id="8"/>
    </w:p>
    <w:p w14:paraId="1053AC3C" w14:textId="155ABAAB" w:rsidR="00A67139" w:rsidRDefault="00A67139" w:rsidP="00A67139">
      <w:r>
        <w:t>Our software will have the ability to run other programs under its observation. The software utility needs to run the program in a traced environment in order to achieve the below features.</w:t>
      </w:r>
    </w:p>
    <w:p w14:paraId="7DC8BA26" w14:textId="610027E1" w:rsidR="00A67139" w:rsidRDefault="00A67139" w:rsidP="00A67139">
      <w:pPr>
        <w:pStyle w:val="Heading3"/>
      </w:pPr>
      <w:bookmarkStart w:id="9" w:name="_Toc8671738"/>
      <w:r>
        <w:t xml:space="preserve">Attaching to </w:t>
      </w:r>
      <w:r w:rsidR="00017BC6">
        <w:t xml:space="preserve">the </w:t>
      </w:r>
      <w:r>
        <w:t>running process</w:t>
      </w:r>
      <w:bookmarkEnd w:id="9"/>
    </w:p>
    <w:p w14:paraId="7AECBC24" w14:textId="436EEC16" w:rsidR="00A67139" w:rsidRPr="00A67139" w:rsidRDefault="00017BC6" w:rsidP="00A67139">
      <w:r>
        <w:t>The s</w:t>
      </w:r>
      <w:r w:rsidR="00A67139">
        <w:t>oftware must have the ability to attach with the running process using its p</w:t>
      </w:r>
      <w:r w:rsidR="00BE1CB5">
        <w:t>rocess id</w:t>
      </w:r>
      <w:r w:rsidR="00A67139">
        <w:t xml:space="preserve"> only. This makes it easier for the tester to test any running program at a certain time.</w:t>
      </w:r>
    </w:p>
    <w:p w14:paraId="5C9EA58C" w14:textId="77777777" w:rsidR="00A67139" w:rsidRPr="00A67139" w:rsidRDefault="00A67139" w:rsidP="00A67139"/>
    <w:p w14:paraId="0B1317B0" w14:textId="664DB8FE" w:rsidR="00A16398" w:rsidRPr="00901C86" w:rsidRDefault="00A16398" w:rsidP="00A16398">
      <w:pPr>
        <w:pStyle w:val="Heading3"/>
      </w:pPr>
      <w:bookmarkStart w:id="10" w:name="_Toc8671739"/>
      <w:r>
        <w:lastRenderedPageBreak/>
        <w:t>Syscalls detection</w:t>
      </w:r>
      <w:r w:rsidR="00A67139">
        <w:t>/tracer implementation</w:t>
      </w:r>
      <w:bookmarkEnd w:id="10"/>
    </w:p>
    <w:p w14:paraId="7680620C" w14:textId="31FBEE10" w:rsidR="00A16398" w:rsidRPr="00901C86" w:rsidRDefault="00A16398" w:rsidP="00A67139">
      <w:pPr>
        <w:jc w:val="both"/>
      </w:pPr>
      <w:r>
        <w:t>A diagnostic utility that can assure the communication between the kernel and the application needs to keep track of every system call it</w:t>
      </w:r>
      <w:r w:rsidR="00A67139">
        <w:t>’</w:t>
      </w:r>
      <w:r>
        <w:t xml:space="preserve">s every thread is making. </w:t>
      </w:r>
      <w:r w:rsidR="00A67139">
        <w:t xml:space="preserve">Our software needs to show the system calls along with the </w:t>
      </w:r>
      <w:r w:rsidR="00017BC6">
        <w:t>p</w:t>
      </w:r>
      <w:r w:rsidR="00BE1CB5">
        <w:t>id</w:t>
      </w:r>
      <w:r w:rsidR="00A67139">
        <w:t xml:space="preserve"> of the thread. These system calls could help the user in identifying the functionality that cause</w:t>
      </w:r>
      <w:r w:rsidR="00A0433A">
        <w:t>s</w:t>
      </w:r>
      <w:r w:rsidR="00A67139">
        <w:t xml:space="preserve"> any problem.</w:t>
      </w:r>
    </w:p>
    <w:p w14:paraId="363E5F85" w14:textId="77777777" w:rsidR="00A16398" w:rsidRPr="00901C86" w:rsidRDefault="00A16398" w:rsidP="00A16398">
      <w:pPr>
        <w:pStyle w:val="Heading3"/>
      </w:pPr>
      <w:bookmarkStart w:id="11" w:name="_Toc8671740"/>
      <w:r>
        <w:t>Lock Detection</w:t>
      </w:r>
      <w:bookmarkEnd w:id="11"/>
    </w:p>
    <w:p w14:paraId="11E34038" w14:textId="552FF1ED" w:rsidR="00A16398" w:rsidRPr="009A51DC" w:rsidRDefault="00BE1CB5" w:rsidP="00A16398">
      <w:pPr>
        <w:spacing w:after="240" w:line="240" w:lineRule="auto"/>
        <w:jc w:val="both"/>
        <w:rPr>
          <w:rFonts w:eastAsia="Times New Roman" w:cs="Segoe UI"/>
          <w:color w:val="24292E"/>
          <w:szCs w:val="24"/>
        </w:rPr>
      </w:pPr>
      <w:r>
        <w:rPr>
          <w:rFonts w:eastAsia="Times New Roman" w:cs="Segoe UI"/>
          <w:color w:val="24292E"/>
          <w:szCs w:val="24"/>
        </w:rPr>
        <w:t>As a debugging utility</w:t>
      </w:r>
      <w:r w:rsidR="00017BC6">
        <w:rPr>
          <w:rFonts w:eastAsia="Times New Roman" w:cs="Segoe UI"/>
          <w:color w:val="24292E"/>
          <w:szCs w:val="24"/>
        </w:rPr>
        <w:t>,</w:t>
      </w:r>
      <w:r>
        <w:rPr>
          <w:rFonts w:eastAsia="Times New Roman" w:cs="Segoe UI"/>
          <w:color w:val="24292E"/>
          <w:szCs w:val="24"/>
        </w:rPr>
        <w:t xml:space="preserve"> our software will have an optional feature to robustly check the locks in order to identify the potential problematic situation that needs tweaking in code.</w:t>
      </w:r>
    </w:p>
    <w:p w14:paraId="56236215" w14:textId="77777777" w:rsidR="00A16398" w:rsidRPr="009A51DC" w:rsidRDefault="00A16398" w:rsidP="00A16398">
      <w:pPr>
        <w:pStyle w:val="Heading3"/>
      </w:pPr>
      <w:bookmarkStart w:id="12" w:name="_Toc8671741"/>
      <w:r>
        <w:t xml:space="preserve">Printing </w:t>
      </w:r>
      <w:r w:rsidRPr="009A51DC">
        <w:t>Back</w:t>
      </w:r>
      <w:r>
        <w:t>t</w:t>
      </w:r>
      <w:r w:rsidRPr="009A51DC">
        <w:t>race</w:t>
      </w:r>
      <w:bookmarkEnd w:id="12"/>
    </w:p>
    <w:p w14:paraId="2F7B74B7" w14:textId="4107C083" w:rsidR="00AF33D5" w:rsidRPr="00BE1CB5" w:rsidRDefault="00BE1CB5" w:rsidP="00BE1CB5">
      <w:pPr>
        <w:spacing w:after="240" w:line="240" w:lineRule="auto"/>
        <w:jc w:val="both"/>
        <w:rPr>
          <w:rFonts w:eastAsia="Times New Roman" w:cs="Segoe UI"/>
          <w:color w:val="24292E"/>
          <w:szCs w:val="24"/>
        </w:rPr>
      </w:pPr>
      <w:r>
        <w:rPr>
          <w:rFonts w:eastAsia="Times New Roman" w:cs="Segoe UI"/>
          <w:color w:val="24292E"/>
          <w:szCs w:val="24"/>
        </w:rPr>
        <w:t>To identify the specific location where the code needs exception handling the stack trace will come to rescue. Without looking at the code programmer could see where</w:t>
      </w:r>
      <w:r w:rsidR="00AF33D5">
        <w:rPr>
          <w:rFonts w:eastAsia="Times New Roman" w:cs="Segoe UI"/>
          <w:color w:val="24292E"/>
          <w:szCs w:val="24"/>
        </w:rPr>
        <w:t xml:space="preserve"> the</w:t>
      </w:r>
      <w:r>
        <w:rPr>
          <w:rFonts w:eastAsia="Times New Roman" w:cs="Segoe UI"/>
          <w:color w:val="24292E"/>
          <w:szCs w:val="24"/>
        </w:rPr>
        <w:t xml:space="preserve"> code demands t</w:t>
      </w:r>
      <w:r w:rsidR="00017BC6">
        <w:rPr>
          <w:rFonts w:eastAsia="Times New Roman" w:cs="Segoe UI"/>
          <w:color w:val="24292E"/>
          <w:szCs w:val="24"/>
        </w:rPr>
        <w:t>o tweak</w:t>
      </w:r>
      <w:r>
        <w:rPr>
          <w:rFonts w:eastAsia="Times New Roman" w:cs="Segoe UI"/>
          <w:color w:val="24292E"/>
          <w:szCs w:val="24"/>
        </w:rPr>
        <w:t>.</w:t>
      </w:r>
    </w:p>
    <w:p w14:paraId="639AE2E1" w14:textId="77777777" w:rsidR="008A2547" w:rsidRDefault="008A2547" w:rsidP="008A2547">
      <w:pPr>
        <w:pStyle w:val="Heading2"/>
      </w:pPr>
      <w:bookmarkStart w:id="13" w:name="_Methodology"/>
      <w:bookmarkStart w:id="14" w:name="_Toc535265961"/>
      <w:bookmarkStart w:id="15" w:name="_Toc8671742"/>
      <w:bookmarkEnd w:id="13"/>
      <w:r>
        <w:t>Document Structure</w:t>
      </w:r>
      <w:bookmarkEnd w:id="14"/>
      <w:bookmarkEnd w:id="15"/>
    </w:p>
    <w:p w14:paraId="56A7F83E" w14:textId="52466282" w:rsidR="00BD51DF" w:rsidRDefault="00277F91" w:rsidP="00AF33D5">
      <w:pPr>
        <w:jc w:val="both"/>
      </w:pPr>
      <w:r>
        <w:t xml:space="preserve">Next </w:t>
      </w:r>
      <w:r w:rsidR="008A2547">
        <w:t>chapters</w:t>
      </w:r>
      <w:r>
        <w:t xml:space="preserve"> in this dissertation</w:t>
      </w:r>
      <w:r w:rsidR="008A2547">
        <w:t xml:space="preserve"> will contain the discussion of the literature related to this project. Moreover, a fine requirement analysis will be put down to make implementation steps clear and final. After requirement analysis</w:t>
      </w:r>
      <w:r w:rsidR="00017BC6">
        <w:t>,</w:t>
      </w:r>
      <w:r w:rsidR="008A2547">
        <w:t xml:space="preserve"> a chapter comprising </w:t>
      </w:r>
      <w:r w:rsidR="00B962D1">
        <w:t xml:space="preserve">design phase where software’s intended design is discussed and following that implementation chapter discusses the implementation of </w:t>
      </w:r>
      <w:r w:rsidR="00017BC6">
        <w:t xml:space="preserve">the </w:t>
      </w:r>
      <w:r w:rsidR="00B962D1">
        <w:t>software. After Implementation we’ll cover testing of our final product this will also contain manual testing done before the implementation.</w:t>
      </w:r>
      <w:r w:rsidR="00BD51DF">
        <w:br w:type="page"/>
      </w:r>
    </w:p>
    <w:p w14:paraId="7C22A672" w14:textId="5D7D0F21" w:rsidR="00BD51DF" w:rsidRPr="00C223DC" w:rsidRDefault="00BD51DF" w:rsidP="00BD51DF">
      <w:pPr>
        <w:pStyle w:val="Title"/>
        <w:rPr>
          <w:b/>
        </w:rPr>
      </w:pPr>
      <w:r w:rsidRPr="00C223DC">
        <w:rPr>
          <w:b/>
        </w:rPr>
        <w:lastRenderedPageBreak/>
        <w:t xml:space="preserve">Chapter </w:t>
      </w:r>
      <w:r>
        <w:rPr>
          <w:b/>
        </w:rPr>
        <w:t>Two</w:t>
      </w:r>
    </w:p>
    <w:p w14:paraId="2657D2AD" w14:textId="240C5432" w:rsidR="00C223DC" w:rsidRDefault="00BD51DF" w:rsidP="00C223DC">
      <w:pPr>
        <w:pStyle w:val="Heading1"/>
      </w:pPr>
      <w:bookmarkStart w:id="16" w:name="_Toc535265968"/>
      <w:bookmarkStart w:id="17" w:name="_Toc8671743"/>
      <w:r>
        <w:t>Literature Review</w:t>
      </w:r>
      <w:bookmarkEnd w:id="16"/>
      <w:bookmarkEnd w:id="17"/>
    </w:p>
    <w:p w14:paraId="30BA98BA" w14:textId="3D575CAB" w:rsidR="00010F1C" w:rsidRDefault="00010F1C" w:rsidP="00C223DC">
      <w:r>
        <w:t xml:space="preserve">This part of the </w:t>
      </w:r>
      <w:r w:rsidRPr="00010F1C">
        <w:t>dissertation</w:t>
      </w:r>
      <w:r>
        <w:t xml:space="preserve"> specifies the related work, projects, researches done in this domain and overview of the knowledge obtained. Moreover, it</w:t>
      </w:r>
      <w:r w:rsidR="00F86B2F">
        <w:t xml:space="preserve"> also states</w:t>
      </w:r>
      <w:r>
        <w:t xml:space="preserve"> the need due to which this utility was made.</w:t>
      </w:r>
    </w:p>
    <w:p w14:paraId="0471C5C8" w14:textId="16701880" w:rsidR="006530FD" w:rsidRDefault="006B43EE" w:rsidP="006530FD">
      <w:pPr>
        <w:pStyle w:val="Heading2"/>
      </w:pPr>
      <w:bookmarkStart w:id="18" w:name="_Toc535265969"/>
      <w:bookmarkStart w:id="19" w:name="_Toc8671744"/>
      <w:r>
        <w:t>Overview</w:t>
      </w:r>
      <w:bookmarkEnd w:id="18"/>
      <w:bookmarkEnd w:id="19"/>
    </w:p>
    <w:p w14:paraId="58D64550" w14:textId="7EF002FB" w:rsidR="00DF4A6A" w:rsidRDefault="006530FD" w:rsidP="00277B00">
      <w:pPr>
        <w:jc w:val="both"/>
      </w:pPr>
      <w:r>
        <w:t>In this chapter</w:t>
      </w:r>
      <w:r w:rsidR="00017BC6">
        <w:t>,</w:t>
      </w:r>
      <w:r>
        <w:t xml:space="preserve"> we will cover the </w:t>
      </w:r>
      <w:r w:rsidR="00B958D4">
        <w:t xml:space="preserve">contents related to the </w:t>
      </w:r>
      <w:r w:rsidR="00137CDF">
        <w:t xml:space="preserve">literature we have followed or will follow over the journey </w:t>
      </w:r>
      <w:r w:rsidR="00277B00">
        <w:t>of this development. We will</w:t>
      </w:r>
      <w:r w:rsidR="00463C33">
        <w:t xml:space="preserve"> start by</w:t>
      </w:r>
      <w:r w:rsidR="00277B00">
        <w:t xml:space="preserve"> discuss</w:t>
      </w:r>
      <w:r w:rsidR="00F86B2F">
        <w:t>ing</w:t>
      </w:r>
      <w:r w:rsidR="00277B00">
        <w:t xml:space="preserve"> the </w:t>
      </w:r>
      <w:r w:rsidR="00105BEF">
        <w:t>problem</w:t>
      </w:r>
      <w:r w:rsidR="00277B00">
        <w:t xml:space="preserve"> from which we get the motivation</w:t>
      </w:r>
      <w:r w:rsidR="00F86B2F">
        <w:t xml:space="preserve"> from,</w:t>
      </w:r>
      <w:r w:rsidR="00277B00">
        <w:t xml:space="preserve"> following the tools that are doing similar but not specific struggle. In further going down to this chapter we will see kernel API’s that are going to </w:t>
      </w:r>
      <w:r w:rsidR="00F86B2F">
        <w:t>be used</w:t>
      </w:r>
      <w:r w:rsidR="00277B00">
        <w:t xml:space="preserve"> in this utility’s development. In the en</w:t>
      </w:r>
      <w:r w:rsidR="00A0433A">
        <w:t>d</w:t>
      </w:r>
      <w:r w:rsidR="00017BC6">
        <w:t>,</w:t>
      </w:r>
      <w:r w:rsidR="00277B00">
        <w:t xml:space="preserve"> we’ll see some related work in this field of </w:t>
      </w:r>
      <w:r w:rsidR="00463C33">
        <w:t>study.</w:t>
      </w:r>
      <w:r w:rsidR="00277B00">
        <w:t xml:space="preserve"> Every fact and claim will be cited herein</w:t>
      </w:r>
      <w:r w:rsidR="00A0433A">
        <w:t xml:space="preserve"> in</w:t>
      </w:r>
      <w:r w:rsidR="00277B00">
        <w:t xml:space="preserve"> </w:t>
      </w:r>
      <w:r w:rsidR="00A0433A">
        <w:t xml:space="preserve">the </w:t>
      </w:r>
      <w:r w:rsidR="00277B00">
        <w:t>Harvard referencing style.</w:t>
      </w:r>
    </w:p>
    <w:p w14:paraId="74F1A8ED" w14:textId="02023567" w:rsidR="00982402" w:rsidRDefault="00982402" w:rsidP="00982402">
      <w:pPr>
        <w:pStyle w:val="Heading2"/>
      </w:pPr>
      <w:bookmarkStart w:id="20" w:name="_Toc535265970"/>
      <w:bookmarkStart w:id="21" w:name="_Toc8671745"/>
      <w:r>
        <w:t xml:space="preserve">Literature </w:t>
      </w:r>
      <w:bookmarkEnd w:id="20"/>
      <w:r w:rsidR="005D5C7B">
        <w:t>C</w:t>
      </w:r>
      <w:r w:rsidR="005D5C7B" w:rsidRPr="005D5C7B">
        <w:t>omprehension</w:t>
      </w:r>
      <w:bookmarkEnd w:id="21"/>
    </w:p>
    <w:p w14:paraId="6B8B17DF" w14:textId="7A7DABEE" w:rsidR="0081147A" w:rsidRDefault="00982402" w:rsidP="002C65A9">
      <w:pPr>
        <w:jc w:val="both"/>
      </w:pPr>
      <w:r>
        <w:t>Our tool ‘crash analysis tool for profiling multitasking application’ owe us some explanation.  Let’s start with demystifying the name</w:t>
      </w:r>
      <w:r w:rsidR="005D5C7B">
        <w:t xml:space="preserve"> to unfold the concepts</w:t>
      </w:r>
      <w:r>
        <w:t xml:space="preserve">. </w:t>
      </w:r>
    </w:p>
    <w:p w14:paraId="61169C73" w14:textId="27F4EDAC" w:rsidR="005D5C7B" w:rsidRDefault="00982402" w:rsidP="002C65A9">
      <w:pPr>
        <w:jc w:val="both"/>
      </w:pPr>
      <w:r>
        <w:t xml:space="preserve">It’s a profiling tool for multitasking application that is specifically designed for </w:t>
      </w:r>
      <w:r w:rsidR="0081147A">
        <w:t xml:space="preserve">Software </w:t>
      </w:r>
      <w:r>
        <w:t>Crash Analysis.</w:t>
      </w:r>
      <w:r w:rsidR="0081147A">
        <w:t xml:space="preserve"> </w:t>
      </w:r>
      <w:r>
        <w:t>Profiling is a broader term use</w:t>
      </w:r>
      <w:r w:rsidR="00017BC6">
        <w:t>d</w:t>
      </w:r>
      <w:r>
        <w:t xml:space="preserve"> to define </w:t>
      </w:r>
      <w:r w:rsidR="002C65A9">
        <w:t xml:space="preserve">Dynamic program analysis. It is done by executing the program in a fabricated environment. The testing program is then subjected to different predefined inputs and to </w:t>
      </w:r>
      <w:r w:rsidR="00017BC6">
        <w:t>e</w:t>
      </w:r>
      <w:r w:rsidR="002C65A9">
        <w:t xml:space="preserve">nsure the executing of </w:t>
      </w:r>
      <w:r w:rsidR="00017BC6">
        <w:t xml:space="preserve">a </w:t>
      </w:r>
      <w:r w:rsidR="002C65A9">
        <w:t>specific critical section of code has obtained by code profilers</w:t>
      </w:r>
      <w:r w:rsidR="0081147A">
        <w:t xml:space="preserve"> </w:t>
      </w:r>
      <w:r w:rsidR="0081147A">
        <w:fldChar w:fldCharType="begin" w:fldLock="1"/>
      </w:r>
      <w:r w:rsidR="00E62EE1">
        <w:instrText>ADDIN CSL_CITATION {"citationItems":[{"id":"ITEM-1","itemData":{"DOI":"10.1002/stvr.322","ISBN":"0-471-46912-2","ISSN":"0960-0833","PMID":"15003161","abstract":"Practical, up-to-date tactics and techniques for successful, efficient testing: Basic testing principles and strategies Program inspections and walkthroughs Code inspections Error checklists Peer ratings Black- and white-box testing Error guessing Top-down vs. bottom-up testing Higher-order testing Function and system testing Acceptance testing Installation testing Module (unit) testing Test planning and control Independent testing agencies Debugging principles Error analysis Extreme Testing Testing Internet applications Higher-order testing of e-commerce architectures","author":[{"dropping-particle":"","family":"Myers","given":"Glenford J.","non-dropping-particle":"","parse-names":false,"suffix":""}],"container-title":"… 1991., Proceedings of the IEEE 1991 National","id":"ITEM-1","issued":{"date-parts":[["2004"]]},"number-of-pages":"151","title":"The art of software testing, Second Edition","type":"book"},"uris":["http://www.mendeley.com/documents/?uuid=c22bc1b4-1139-41d3-b60f-0d24bd29cbee"]}],"mendeley":{"formattedCitation":"(Myers, 2004)","plainTextFormattedCitation":"(Myers, 2004)","previouslyFormattedCitation":"(Myers, 2004)"},"properties":{"noteIndex":0},"schema":"https://github.com/citation-style-language/schema/raw/master/csl-citation.json"}</w:instrText>
      </w:r>
      <w:r w:rsidR="0081147A">
        <w:fldChar w:fldCharType="separate"/>
      </w:r>
      <w:r w:rsidR="0081147A" w:rsidRPr="0081147A">
        <w:rPr>
          <w:noProof/>
        </w:rPr>
        <w:t>(Myers, 2004)</w:t>
      </w:r>
      <w:r w:rsidR="0081147A">
        <w:fldChar w:fldCharType="end"/>
      </w:r>
      <w:r w:rsidR="002C65A9">
        <w:t>.</w:t>
      </w:r>
      <w:r w:rsidR="0081147A">
        <w:t xml:space="preserve"> Here profiling </w:t>
      </w:r>
      <w:r w:rsidR="005D5C7B">
        <w:t>refers</w:t>
      </w:r>
      <w:r w:rsidR="0081147A">
        <w:t xml:space="preserve"> to statistical data collected from the software like; resource acquired, locks applied, waiting</w:t>
      </w:r>
      <w:r w:rsidR="00017BC6">
        <w:t xml:space="preserve"> for</w:t>
      </w:r>
      <w:r w:rsidR="0081147A">
        <w:t xml:space="preserve"> processes</w:t>
      </w:r>
      <w:r w:rsidR="00017BC6">
        <w:t>,</w:t>
      </w:r>
      <w:r w:rsidR="0081147A">
        <w:t xml:space="preserve"> etc. We are specifically focusing on multitasking applications. </w:t>
      </w:r>
      <w:r w:rsidR="005170B1">
        <w:t xml:space="preserve">Multitasking; as </w:t>
      </w:r>
      <w:r w:rsidR="00017BC6">
        <w:t xml:space="preserve">the </w:t>
      </w:r>
      <w:r w:rsidR="005170B1">
        <w:t>name suggest</w:t>
      </w:r>
      <w:r w:rsidR="00017BC6">
        <w:t>s</w:t>
      </w:r>
      <w:r w:rsidR="005170B1">
        <w:t>, execution of multiple task</w:t>
      </w:r>
      <w:r w:rsidR="00017BC6">
        <w:t>s</w:t>
      </w:r>
      <w:r w:rsidR="005170B1">
        <w:t xml:space="preserve"> at a time. It is a logical extension of multiple programming </w:t>
      </w:r>
      <w:r w:rsidR="00E62EE1">
        <w:fldChar w:fldCharType="begin" w:fldLock="1"/>
      </w:r>
      <w:r w:rsidR="005D5C7B">
        <w:instrText>ADDIN CSL_CITATION {"citationItems":[{"id":"ITEM-1","itemData":{"ISBN":"0131492470","abstract":"Learn Linux debugging and optimization-at kernel and application {levels-hands-on!This} is the definitive guide to Linux software debugging and performance optimization at both the kernel and application levels. Using extensive Linux code examples, Steve Best systematically introduces open source tools and best-practice techniques for delivering bug-free, well-tuned {code.Drawing} on his exceptional experience optimizing Linux systems for {IBM,} Best covers issues ranging from memory management and {I/O} to system processes and kernel bug messages. You'll walk through real debugging sessions, discovering the strategies experts use to debug even the most complex application- and kernel-related problems. You'll master sophisticated profiling techniques for identifying and resolving bottlenecks more quickly and learn how to capture the right data in the event of trouble. Coverage includes Bottleneck identification Code coverage Debuggers: gdb, kgdb, and {KDB} Memory management /proc kernel data analysis System process monitoring Network performance Oops bug messages Syslog and event logging Execution traces Profiling kernel behavior Cache misses {User-Mode} Linux Dynamic probes Crash dump analysis And more... Linux® Debugging and Performance Tuning will be indispensable for every developer who needs to supercharge the Linux kernel and applications, and for every administrator and support specialist who must resolve Linux reliability or performance issues.© Copyright Pearson Education. All rights reserved.","author":[{"dropping-particle":"","family":"Best","given":"Steve","non-dropping-particle":"","parse-names":false,"suffix":""}],"container-title":"Instrumentation","id":"ITEM-1","issued":{"date-parts":[["2005"]]},"page":"149247","title":"Linux: Debugging and Performance Tuning - Tips and Techniques","type":"article-journal"},"uris":["http://www.mendeley.com/documents/?uuid=40b077ee-65ee-424b-8418-a4bd2bffff6f"]}],"mendeley":{"formattedCitation":"(Best, 2005)","plainTextFormattedCitation":"(Best, 2005)","previouslyFormattedCitation":"(Best, 2005)"},"properties":{"noteIndex":0},"schema":"https://github.com/citation-style-language/schema/raw/master/csl-citation.json"}</w:instrText>
      </w:r>
      <w:r w:rsidR="00E62EE1">
        <w:fldChar w:fldCharType="separate"/>
      </w:r>
      <w:r w:rsidR="00E62EE1" w:rsidRPr="00E62EE1">
        <w:rPr>
          <w:noProof/>
        </w:rPr>
        <w:t>(Best, 2005)</w:t>
      </w:r>
      <w:r w:rsidR="00E62EE1">
        <w:fldChar w:fldCharType="end"/>
      </w:r>
      <w:r w:rsidR="00E62EE1">
        <w:t xml:space="preserve">. </w:t>
      </w:r>
      <w:r w:rsidR="00304274">
        <w:t xml:space="preserve">This takes context switching with timesharing and in this manner share common resources. Sharing common resources demands </w:t>
      </w:r>
      <w:r w:rsidR="00017BC6">
        <w:t>to lock</w:t>
      </w:r>
      <w:r w:rsidR="00304274">
        <w:t xml:space="preserve"> to avoid race conditio</w:t>
      </w:r>
      <w:r w:rsidR="005D5C7B">
        <w:t xml:space="preserve">n and to enforce mutual exclusion concurrency control policy </w:t>
      </w:r>
      <w:r w:rsidR="005D5C7B">
        <w:fldChar w:fldCharType="begin" w:fldLock="1"/>
      </w:r>
      <w:r w:rsidR="00E65D14">
        <w:instrText>ADDIN CSL_CITATION {"citationItems":[{"id":"ITEM-1","itemData":{"DOI":"10.1016/j.ejvs.2010.09.017","ISBN":"0043-7719","ISSN":"1532-2165","PMID":"21109470","abstract":"Deadlock can occur wherever multiple processes interact. Most existing\\nstatic and dynamic deadlock detection tools\\n\\nfocus on simple types of deadlock, such as those caused by incorrect\\nordering of lock acquisitions. In this paper, we\\n\\npropose Pulse, a novel operating system mechanism that dynamically\\ndetects various types of deadlock in application\\n\\nprograms. Pulse runs as a system daemon. Periodically, it scans the\\nsystem for processes that have been blocked for a\\n\\nlong time (e.g., waiting on I/O events). To determine if these processes\\nare deadlocked, Pulse speculatively executes\\n\\nthem ahead to discover their dependences. Based on this information,\\nit constructs a general resource graph and detects\\n\\ndeadlock by checking if the graph contains cycles. The ability to\\nlook into the future allows Pulse to detect deadlocks\\n\\ninvolving consumable resources, such as synchronization semaphores\\nand pipes, which no existing tools can\\n\\ndetect. We evaluate Pulse by showing that it can detect deadlocks\\nin the classical dining-philosophers and smokers\\n\\nproblems. Furthermore, we show that Pulse can detect a well-known\\ndeadlock scenario, which is widely referred to as\\n\\na denial-of-service vulnerability, in the Apache web server. Our results\\nshow that Pulse can detect all these deadlocks\\n\\nwithin three seconds, and it introduces little performance overhead\\nto normal applications that do not deadlock.","author":[{"dropping-particle":"","family":"Li","given":"Tong","non-dropping-particle":"","parse-names":false,"suffix":""},{"dropping-particle":"","family":"Ellis","given":"Carla S","non-dropping-particle":"","parse-names":false,"suffix":""},{"dropping-particle":"","family":"Lebeck","given":"Alvin R","non-dropping-particle":"","parse-names":false,"suffix":""},{"dropping-particle":"","family":"Sorin","given":"Daniel J","non-dropping-particle":"","parse-names":false,"suffix":""}],"container-title":"Atc","id":"ITEM-1","issued":{"date-parts":[["2005"]]},"page":"31-44","title":"Pulse : A Dynamic Deadlock Detection Mechanism Using Speculative Execution","type":"article-journal"},"uris":["http://www.mendeley.com/documents/?uuid=887c6c81-5ceb-476b-9bd7-372fd9641c83"]}],"mendeley":{"formattedCitation":"(Li &lt;i&gt;et al.&lt;/i&gt;, 2005)","plainTextFormattedCitation":"(Li et al., 2005)","previouslyFormattedCitation":"(Li &lt;i&gt;et al.&lt;/i&gt;, 2005)"},"properties":{"noteIndex":0},"schema":"https://github.com/citation-style-language/schema/raw/master/csl-citation.json"}</w:instrText>
      </w:r>
      <w:r w:rsidR="005D5C7B">
        <w:fldChar w:fldCharType="separate"/>
      </w:r>
      <w:r w:rsidR="005D5C7B" w:rsidRPr="005D5C7B">
        <w:rPr>
          <w:noProof/>
        </w:rPr>
        <w:t xml:space="preserve">(Li </w:t>
      </w:r>
      <w:r w:rsidR="005D5C7B" w:rsidRPr="005D5C7B">
        <w:rPr>
          <w:i/>
          <w:noProof/>
        </w:rPr>
        <w:t>et al.</w:t>
      </w:r>
      <w:r w:rsidR="005D5C7B" w:rsidRPr="005D5C7B">
        <w:rPr>
          <w:noProof/>
        </w:rPr>
        <w:t>, 2005)</w:t>
      </w:r>
      <w:r w:rsidR="005D5C7B">
        <w:fldChar w:fldCharType="end"/>
      </w:r>
      <w:r w:rsidR="005D5C7B">
        <w:t>.</w:t>
      </w:r>
      <w:r w:rsidR="00D6473C">
        <w:t xml:space="preserve"> In all this hassle of multitasking, careless handling of locks leads to some serious problem and can cause the application to crash. In the following paragraph</w:t>
      </w:r>
      <w:r w:rsidR="00017BC6">
        <w:t>,</w:t>
      </w:r>
      <w:r w:rsidR="00D6473C">
        <w:t xml:space="preserve"> we’ll se</w:t>
      </w:r>
      <w:r w:rsidR="00455408">
        <w:t>e</w:t>
      </w:r>
      <w:r w:rsidR="00D6473C">
        <w:t xml:space="preserve"> how this problem occurs and cause us to analyze that crash.   </w:t>
      </w:r>
    </w:p>
    <w:p w14:paraId="54AA4D12" w14:textId="05ADC767" w:rsidR="00D370BC" w:rsidRDefault="003F7DF0" w:rsidP="00D370BC">
      <w:pPr>
        <w:pStyle w:val="Heading2"/>
      </w:pPr>
      <w:bookmarkStart w:id="22" w:name="_Toc8671746"/>
      <w:r>
        <w:lastRenderedPageBreak/>
        <w:t xml:space="preserve">Issue </w:t>
      </w:r>
      <w:r w:rsidR="002A265B">
        <w:t>I</w:t>
      </w:r>
      <w:r>
        <w:t>dentification</w:t>
      </w:r>
      <w:bookmarkEnd w:id="22"/>
      <w:r>
        <w:t xml:space="preserve"> </w:t>
      </w:r>
    </w:p>
    <w:p w14:paraId="5ACA13DF" w14:textId="7C5A0F2F" w:rsidR="00D370BC" w:rsidRDefault="00A62723" w:rsidP="002B13AE">
      <w:pPr>
        <w:jc w:val="both"/>
      </w:pPr>
      <w:r>
        <w:t>In multitasking systems, s</w:t>
      </w:r>
      <w:r w:rsidR="00D370BC">
        <w:t xml:space="preserve">oftware </w:t>
      </w:r>
      <w:r>
        <w:t>a</w:t>
      </w:r>
      <w:r w:rsidR="00D370BC">
        <w:t xml:space="preserve">pplication </w:t>
      </w:r>
      <w:r w:rsidR="002B13AE">
        <w:t>acquires</w:t>
      </w:r>
      <w:r w:rsidR="00D370BC">
        <w:t xml:space="preserve"> a resource and lock it </w:t>
      </w:r>
      <w:r w:rsidR="00F86B2F">
        <w:t>because</w:t>
      </w:r>
      <w:r w:rsidR="00D370BC">
        <w:t xml:space="preserve"> other applications might use it or amend </w:t>
      </w:r>
      <w:r w:rsidR="00F86B2F">
        <w:t xml:space="preserve">it </w:t>
      </w:r>
      <w:r w:rsidR="00D370BC">
        <w:t xml:space="preserve">as </w:t>
      </w:r>
      <w:r w:rsidR="00F86B2F">
        <w:t>the</w:t>
      </w:r>
      <w:r w:rsidR="00D370BC">
        <w:t xml:space="preserve"> resource</w:t>
      </w:r>
      <w:r w:rsidR="00F86B2F">
        <w:t xml:space="preserve"> is sharable</w:t>
      </w:r>
      <w:r w:rsidR="00D370BC">
        <w:t xml:space="preserve">. </w:t>
      </w:r>
      <w:r w:rsidR="00017BC6">
        <w:t>The a</w:t>
      </w:r>
      <w:r w:rsidR="00D370BC">
        <w:t>pplication uses and unholds it to make things as is so other application waiting in the queue can use this resource.  What if the resource is not being unlocked by the application that was using it; this will starve other application and in result</w:t>
      </w:r>
      <w:r w:rsidR="00017BC6">
        <w:t>,</w:t>
      </w:r>
      <w:r w:rsidR="00D370BC">
        <w:t xml:space="preserve"> it will affect the overall performance.</w:t>
      </w:r>
      <w:r>
        <w:t xml:space="preserve"> </w:t>
      </w:r>
      <w:r w:rsidR="00491CE0">
        <w:fldChar w:fldCharType="begin" w:fldLock="1"/>
      </w:r>
      <w:r w:rsidR="007E76AD">
        <w:instrText>ADDIN CSL_CITATION {"citationItems":[{"id":"ITEM-1","itemData":{"author":[{"dropping-particle":"","family":"Downey","given":"Allen B","non-dropping-particle":"","parse-names":false,"suffix":""}],"id":"ITEM-1","issued":{"date-parts":[["2016"]]},"title":"The Little Book of Semaphores (2-nd edition v2.2.1)","type":"article-journal"},"uris":["http://www.mendeley.com/documents/?uuid=f71c878c-7bac-4c06-88cc-44c1b077837d"]}],"mendeley":{"formattedCitation":"(Downey, 2016)","plainTextFormattedCitation":"(Downey, 2016)","previouslyFormattedCitation":"(Downey, 2016)"},"properties":{"noteIndex":0},"schema":"https://github.com/citation-style-language/schema/raw/master/csl-citation.json"}</w:instrText>
      </w:r>
      <w:r w:rsidR="00491CE0">
        <w:fldChar w:fldCharType="separate"/>
      </w:r>
      <w:r w:rsidR="00491CE0" w:rsidRPr="00491CE0">
        <w:rPr>
          <w:noProof/>
        </w:rPr>
        <w:t>(Downey, 2016)</w:t>
      </w:r>
      <w:r w:rsidR="00491CE0">
        <w:fldChar w:fldCharType="end"/>
      </w:r>
    </w:p>
    <w:p w14:paraId="523921D1" w14:textId="13295AC1" w:rsidR="00D370BC" w:rsidRDefault="00D370BC" w:rsidP="002B13AE">
      <w:pPr>
        <w:jc w:val="both"/>
      </w:pPr>
      <w:r>
        <w:t>What if the application gets crashed while holding the lock over the resource or someone turn</w:t>
      </w:r>
      <w:r w:rsidR="00017BC6">
        <w:t>s</w:t>
      </w:r>
      <w:r>
        <w:t xml:space="preserve"> off the power source and the application in result loses its resources but when it </w:t>
      </w:r>
      <w:r w:rsidR="00A62723">
        <w:t>turns</w:t>
      </w:r>
      <w:r>
        <w:t xml:space="preserve"> on the application run the same code in which it makes a file that store the status of the resource: locked or unlocked. </w:t>
      </w:r>
      <w:r w:rsidR="00A62723">
        <w:t>It’ll read the same file and in</w:t>
      </w:r>
      <w:r w:rsidR="00017BC6">
        <w:t xml:space="preserve"> </w:t>
      </w:r>
      <w:r w:rsidR="00A62723">
        <w:t>spite of the resource is available it will see that the resource is not usable and is being h</w:t>
      </w:r>
      <w:r w:rsidR="00017BC6">
        <w:t>eld</w:t>
      </w:r>
      <w:r w:rsidR="00A62723">
        <w:t xml:space="preserve"> by some other system utility.</w:t>
      </w:r>
      <w:r w:rsidR="00017BC6">
        <w:t xml:space="preserve"> </w:t>
      </w:r>
      <w:r w:rsidR="007E76AD">
        <w:fldChar w:fldCharType="begin" w:fldLock="1"/>
      </w:r>
      <w:r w:rsidR="00536FB7">
        <w:instrText>ADDIN CSL_CITATION {"citationItems":[{"id":"ITEM-1","itemData":{"DOI":"10.1109/TCOM.1981.1094894","ISSN":"0096-2244","author":[{"dropping-particle":"","family":"Kaufman","given":"J.","non-dropping-particle":"","parse-names":false,"suffix":""}],"container-title":"IEEE Transactions on Communications","id":"ITEM-1","issue":"10","issued":{"date-parts":[["1981","10"]]},"page":"1474-1481","title":"Blocking in a Shared Resource Environment","type":"article-journal","volume":"29"},"uris":["http://www.mendeley.com/documents/?uuid=805f947b-c62e-34f7-8a7c-359cd5142abc"]}],"mendeley":{"formattedCitation":"(Kaufman, 1981)","plainTextFormattedCitation":"(Kaufman, 1981)","previouslyFormattedCitation":"(Kaufman, 1981)"},"properties":{"noteIndex":0},"schema":"https://github.com/citation-style-language/schema/raw/master/csl-citation.json"}</w:instrText>
      </w:r>
      <w:r w:rsidR="007E76AD">
        <w:fldChar w:fldCharType="separate"/>
      </w:r>
      <w:r w:rsidR="007E76AD" w:rsidRPr="007E76AD">
        <w:rPr>
          <w:noProof/>
        </w:rPr>
        <w:t>(Kaufman, 1981)</w:t>
      </w:r>
      <w:r w:rsidR="007E76AD">
        <w:fldChar w:fldCharType="end"/>
      </w:r>
      <w:r w:rsidR="00A62723">
        <w:t xml:space="preserve"> </w:t>
      </w:r>
    </w:p>
    <w:p w14:paraId="2324CE65" w14:textId="2699C045" w:rsidR="00982402" w:rsidRDefault="00982402" w:rsidP="00982402">
      <w:pPr>
        <w:pStyle w:val="Heading3"/>
      </w:pPr>
      <w:bookmarkStart w:id="23" w:name="_Toc535265972"/>
      <w:bookmarkStart w:id="24" w:name="_Toc8671747"/>
      <w:r>
        <w:t>Example</w:t>
      </w:r>
      <w:bookmarkEnd w:id="23"/>
      <w:bookmarkEnd w:id="24"/>
    </w:p>
    <w:p w14:paraId="6222D8E5" w14:textId="2915D8BB" w:rsidR="00463C33" w:rsidRDefault="00A62723" w:rsidP="002B13AE">
      <w:pPr>
        <w:jc w:val="both"/>
      </w:pPr>
      <w:r>
        <w:t xml:space="preserve">We have some example here of MYSQL database as it </w:t>
      </w:r>
      <w:r w:rsidR="002B13AE">
        <w:t>acquires</w:t>
      </w:r>
      <w:r>
        <w:t xml:space="preserve"> socket and lock it by making a file</w:t>
      </w:r>
      <w:r w:rsidR="002B13AE">
        <w:t xml:space="preserve"> (semaphore lock) which in result of crash; when gets start, sees the same file and read the resource status as locked and this is where the self-starvation starts, it has the resource available but it can’t have it because of the silly mistake -stray locks.</w:t>
      </w:r>
    </w:p>
    <w:p w14:paraId="1184DB3F" w14:textId="23188FD5" w:rsidR="002B13AE" w:rsidRDefault="00E94AE3" w:rsidP="002B13AE">
      <w:pPr>
        <w:pStyle w:val="Heading2"/>
      </w:pPr>
      <w:bookmarkStart w:id="25" w:name="_Toc535265973"/>
      <w:bookmarkStart w:id="26" w:name="_Toc8671748"/>
      <w:r>
        <w:t xml:space="preserve">Useful </w:t>
      </w:r>
      <w:r w:rsidR="002B13AE">
        <w:t>Tools</w:t>
      </w:r>
      <w:bookmarkEnd w:id="25"/>
      <w:r w:rsidR="002A265B">
        <w:t xml:space="preserve"> Available</w:t>
      </w:r>
      <w:bookmarkEnd w:id="26"/>
    </w:p>
    <w:p w14:paraId="07D6897B" w14:textId="069CBEE1" w:rsidR="00E94AE3" w:rsidRDefault="002B13AE" w:rsidP="00F820BA">
      <w:pPr>
        <w:jc w:val="both"/>
      </w:pPr>
      <w:r>
        <w:t xml:space="preserve">Tools to debug </w:t>
      </w:r>
      <w:r w:rsidR="00E94AE3">
        <w:t>the</w:t>
      </w:r>
      <w:r>
        <w:t xml:space="preserve"> condition discussed above</w:t>
      </w:r>
      <w:r w:rsidR="00E94AE3">
        <w:t xml:space="preserve"> are available and need</w:t>
      </w:r>
      <w:r>
        <w:t xml:space="preserve"> </w:t>
      </w:r>
      <w:r w:rsidR="00E94AE3">
        <w:t xml:space="preserve">robust understanding to operate. Worth mentioning </w:t>
      </w:r>
      <w:r w:rsidR="001E4EB8">
        <w:t>are</w:t>
      </w:r>
      <w:r w:rsidR="00E94AE3">
        <w:t xml:space="preserve"> strace, </w:t>
      </w:r>
      <w:proofErr w:type="spellStart"/>
      <w:r w:rsidR="00E94AE3">
        <w:t>lsof</w:t>
      </w:r>
      <w:proofErr w:type="spellEnd"/>
      <w:r w:rsidR="00E94AE3">
        <w:t xml:space="preserve">, </w:t>
      </w:r>
      <w:proofErr w:type="spellStart"/>
      <w:r w:rsidR="00E94AE3">
        <w:t>lslocks</w:t>
      </w:r>
      <w:proofErr w:type="spellEnd"/>
      <w:r w:rsidR="00E94AE3">
        <w:t xml:space="preserve"> </w:t>
      </w:r>
      <w:proofErr w:type="gramStart"/>
      <w:r w:rsidR="00E94AE3">
        <w:t>and etc.</w:t>
      </w:r>
      <w:proofErr w:type="gramEnd"/>
      <w:r w:rsidR="007E76AD">
        <w:t xml:space="preserve"> </w:t>
      </w:r>
    </w:p>
    <w:p w14:paraId="731E6174" w14:textId="1CF4A8BB" w:rsidR="00F820BA" w:rsidRDefault="00E94AE3" w:rsidP="00F820BA">
      <w:pPr>
        <w:jc w:val="both"/>
      </w:pPr>
      <w:proofErr w:type="spellStart"/>
      <w:r>
        <w:t>lsof</w:t>
      </w:r>
      <w:proofErr w:type="spellEnd"/>
      <w:r>
        <w:t xml:space="preserve"> is an infamou</w:t>
      </w:r>
      <w:r w:rsidR="00F820BA">
        <w:t>s tool available to look at the locked files and their owners. Along with it</w:t>
      </w:r>
      <w:r w:rsidR="00017BC6">
        <w:t>,</w:t>
      </w:r>
      <w:r w:rsidR="00F820BA">
        <w:t xml:space="preserve"> we have </w:t>
      </w:r>
      <w:proofErr w:type="spellStart"/>
      <w:r w:rsidR="00F820BA">
        <w:t>lslocks</w:t>
      </w:r>
      <w:proofErr w:type="spellEnd"/>
      <w:r w:rsidR="00F820BA">
        <w:t xml:space="preserve"> that lists the locking files and the process along with </w:t>
      </w:r>
      <w:r w:rsidR="00455408">
        <w:t>their</w:t>
      </w:r>
      <w:r w:rsidR="00F820BA">
        <w:t xml:space="preserve"> owner that </w:t>
      </w:r>
      <w:r w:rsidR="00017BC6">
        <w:t>is</w:t>
      </w:r>
      <w:r w:rsidR="00F820BA">
        <w:t xml:space="preserve"> locking it. </w:t>
      </w:r>
      <w:proofErr w:type="gramStart"/>
      <w:r w:rsidR="00F820BA">
        <w:t>Both of these</w:t>
      </w:r>
      <w:proofErr w:type="gramEnd"/>
      <w:r w:rsidR="00F820BA">
        <w:t xml:space="preserve"> tools can help us identify the problems related to </w:t>
      </w:r>
      <w:r w:rsidR="00017BC6">
        <w:t xml:space="preserve">a </w:t>
      </w:r>
      <w:r w:rsidR="00F820BA">
        <w:t>specific lock. And these tools are useful if you already know that there is a lock related problem</w:t>
      </w:r>
      <w:r w:rsidR="007E76AD">
        <w:t xml:space="preserve"> </w:t>
      </w:r>
      <w:r w:rsidR="007E76AD">
        <w:fldChar w:fldCharType="begin" w:fldLock="1"/>
      </w:r>
      <w:r w:rsidR="007E76AD">
        <w:instrText>ADDIN CSL_CITATION {"citationItems":[{"id":"ITEM-1","itemData":{"author":[{"dropping-particle":"","family":"Padala","given":"Pradeep","non-dropping-particle":"","parse-names":false,"suffix":""}],"container-title":"Linux Journal","id":"ITEM-1","issued":{"date-parts":[["2002"]]},"page":"86-91","title":"Playing with ptrace, Part II","type":"article-journal","volume":"104"},"uris":["http://www.mendeley.com/documents/?uuid=b8016283-b94f-4bcd-a219-a85c188a0246"]}],"mendeley":{"formattedCitation":"(Padala, 2002)","plainTextFormattedCitation":"(Padala, 2002)","previouslyFormattedCitation":"(Padala, 2002)"},"properties":{"noteIndex":0},"schema":"https://github.com/citation-style-language/schema/raw/master/csl-citation.json"}</w:instrText>
      </w:r>
      <w:r w:rsidR="007E76AD">
        <w:fldChar w:fldCharType="separate"/>
      </w:r>
      <w:r w:rsidR="007E76AD" w:rsidRPr="007E76AD">
        <w:rPr>
          <w:noProof/>
        </w:rPr>
        <w:t>(Padala, 2002)</w:t>
      </w:r>
      <w:r w:rsidR="007E76AD">
        <w:fldChar w:fldCharType="end"/>
      </w:r>
      <w:r w:rsidR="007E76AD">
        <w:t>.</w:t>
      </w:r>
    </w:p>
    <w:p w14:paraId="098A9706" w14:textId="25E6AD74" w:rsidR="002B13AE" w:rsidRDefault="00F820BA" w:rsidP="00F820BA">
      <w:pPr>
        <w:jc w:val="both"/>
      </w:pPr>
      <w:r>
        <w:t xml:space="preserve">What if you don’t know the problem then </w:t>
      </w:r>
      <w:r w:rsidR="007E76AD">
        <w:t>there</w:t>
      </w:r>
      <w:r>
        <w:t xml:space="preserve"> comes a famous tool made for debugging and troubleshooting </w:t>
      </w:r>
      <w:r w:rsidR="00017BC6">
        <w:t>L</w:t>
      </w:r>
      <w:r>
        <w:t>inux utilities</w:t>
      </w:r>
      <w:r w:rsidR="007E76AD">
        <w:t xml:space="preserve"> -Strace</w:t>
      </w:r>
      <w:r>
        <w:t xml:space="preserve">. It’s a command line tool </w:t>
      </w:r>
      <w:proofErr w:type="gramStart"/>
      <w:r>
        <w:t>similar to</w:t>
      </w:r>
      <w:proofErr w:type="gramEnd"/>
      <w:r>
        <w:t xml:space="preserve"> the above</w:t>
      </w:r>
      <w:r w:rsidR="00017BC6">
        <w:t>-</w:t>
      </w:r>
      <w:r>
        <w:t xml:space="preserve">discussed tool but has the capabilities like a swiss army knife. </w:t>
      </w:r>
      <w:r w:rsidR="00965788">
        <w:t xml:space="preserve">It </w:t>
      </w:r>
      <w:r w:rsidR="00017BC6">
        <w:t>discovers</w:t>
      </w:r>
      <w:r w:rsidR="00965788">
        <w:t xml:space="preserve"> all the system calls to the kernel, </w:t>
      </w:r>
      <w:r w:rsidR="001E4EB8">
        <w:t xml:space="preserve">all the </w:t>
      </w:r>
      <w:proofErr w:type="spellStart"/>
      <w:r w:rsidR="00335AD4">
        <w:t>inter</w:t>
      </w:r>
      <w:r w:rsidR="00965788">
        <w:t>process</w:t>
      </w:r>
      <w:proofErr w:type="spellEnd"/>
      <w:r w:rsidR="00965788">
        <w:t xml:space="preserve"> communication, and can be use</w:t>
      </w:r>
      <w:r w:rsidR="00017BC6">
        <w:t>d</w:t>
      </w:r>
      <w:r w:rsidR="00965788">
        <w:t xml:space="preserve"> to t</w:t>
      </w:r>
      <w:r w:rsidR="00017BC6">
        <w:t>a</w:t>
      </w:r>
      <w:r w:rsidR="00965788">
        <w:t>mper with them</w:t>
      </w:r>
      <w:r w:rsidR="00335AD4">
        <w:t>. It is most us</w:t>
      </w:r>
      <w:r w:rsidR="00017BC6">
        <w:t>ed</w:t>
      </w:r>
      <w:r w:rsidR="00335AD4">
        <w:t xml:space="preserve"> when the source code, of the application being tested, isn’t available. You can have a th</w:t>
      </w:r>
      <w:r w:rsidR="00017BC6">
        <w:t>o</w:t>
      </w:r>
      <w:r w:rsidR="00335AD4">
        <w:t xml:space="preserve">rough look on the program and see why it isn’t responding and why it </w:t>
      </w:r>
      <w:r w:rsidR="00335AD4">
        <w:lastRenderedPageBreak/>
        <w:t xml:space="preserve">is behaving in a similar fashion and why It was crashing because system calls do the math behind your source code and if you can see the system call and their return value you can cure the bug by </w:t>
      </w:r>
      <w:r w:rsidR="001E4EB8">
        <w:t>just by seeing the error it returns</w:t>
      </w:r>
      <w:r w:rsidR="00335AD4">
        <w:t>.</w:t>
      </w:r>
      <w:r w:rsidR="007E76AD">
        <w:t xml:space="preserve"> </w:t>
      </w:r>
      <w:r w:rsidR="007E76AD">
        <w:fldChar w:fldCharType="begin" w:fldLock="1"/>
      </w:r>
      <w:r w:rsidR="007E76AD">
        <w:instrText>ADDIN CSL_CITATION {"citationItems":[{"id":"ITEM-1","itemData":{"URL":"https://strace.io/","accessed":{"date-parts":[["2019","1","14"]]},"author":[{"dropping-particle":"","family":"Strace.io","given":"","non-dropping-particle":"","parse-names":false,"suffix":""}],"container-title":"strace.io","id":"ITEM-1","issued":{"date-parts":[["2019"]]},"page":"1","title":"strace","type":"webpage"},"uris":["http://www.mendeley.com/documents/?uuid=b6cfa581-97e2-33fa-8430-1c196efc4104"]}],"mendeley":{"formattedCitation":"(Strace.io, 2019)","plainTextFormattedCitation":"(Strace.io, 2019)","previouslyFormattedCitation":"(Strace.io, 2019)"},"properties":{"noteIndex":0},"schema":"https://github.com/citation-style-language/schema/raw/master/csl-citation.json"}</w:instrText>
      </w:r>
      <w:r w:rsidR="007E76AD">
        <w:fldChar w:fldCharType="separate"/>
      </w:r>
      <w:r w:rsidR="007E76AD" w:rsidRPr="007E76AD">
        <w:rPr>
          <w:noProof/>
        </w:rPr>
        <w:t>(Strace.io, 2019)</w:t>
      </w:r>
      <w:r w:rsidR="007E76AD">
        <w:fldChar w:fldCharType="end"/>
      </w:r>
    </w:p>
    <w:p w14:paraId="177E00F0" w14:textId="1A93FFBE"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r w:rsidRPr="00335AD4">
        <w:rPr>
          <w:rFonts w:ascii="Courier New" w:eastAsia="Times New Roman" w:hAnsi="Courier New" w:cs="Courier New"/>
          <w:color w:val="181818"/>
          <w:szCs w:val="24"/>
        </w:rPr>
        <w:t>Each line in the trace contains the system call name, followed by its</w:t>
      </w:r>
      <w:r>
        <w:rPr>
          <w:rFonts w:ascii="Courier New" w:eastAsia="Times New Roman" w:hAnsi="Courier New" w:cs="Courier New"/>
          <w:color w:val="181818"/>
          <w:szCs w:val="24"/>
        </w:rPr>
        <w:t xml:space="preserve"> </w:t>
      </w:r>
      <w:r w:rsidRPr="00335AD4">
        <w:rPr>
          <w:rFonts w:ascii="Courier New" w:eastAsia="Times New Roman" w:hAnsi="Courier New" w:cs="Courier New"/>
          <w:color w:val="181818"/>
          <w:szCs w:val="24"/>
        </w:rPr>
        <w:t>arguments in parentheses and its return value.  An example from</w:t>
      </w:r>
    </w:p>
    <w:p w14:paraId="63BF93EF" w14:textId="77777777" w:rsid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r w:rsidRPr="00335AD4">
        <w:rPr>
          <w:rFonts w:ascii="Courier New" w:eastAsia="Times New Roman" w:hAnsi="Courier New" w:cs="Courier New"/>
          <w:color w:val="181818"/>
          <w:szCs w:val="24"/>
        </w:rPr>
        <w:t xml:space="preserve">       </w:t>
      </w:r>
    </w:p>
    <w:p w14:paraId="57F6B35B" w14:textId="5357A0C5"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proofErr w:type="spellStart"/>
      <w:r w:rsidRPr="00335AD4">
        <w:rPr>
          <w:rFonts w:ascii="Courier New" w:eastAsia="Times New Roman" w:hAnsi="Courier New" w:cs="Courier New"/>
          <w:color w:val="181818"/>
          <w:szCs w:val="24"/>
        </w:rPr>
        <w:t>stracing</w:t>
      </w:r>
      <w:proofErr w:type="spellEnd"/>
      <w:r w:rsidRPr="00335AD4">
        <w:rPr>
          <w:rFonts w:ascii="Courier New" w:eastAsia="Times New Roman" w:hAnsi="Courier New" w:cs="Courier New"/>
          <w:color w:val="181818"/>
          <w:szCs w:val="24"/>
        </w:rPr>
        <w:t xml:space="preserve"> the command "cat /dev/null" is:</w:t>
      </w:r>
    </w:p>
    <w:p w14:paraId="2E4B7E6E" w14:textId="77777777"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p>
    <w:p w14:paraId="213E09AB" w14:textId="0A394D50"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proofErr w:type="gramStart"/>
      <w:r w:rsidRPr="00335AD4">
        <w:rPr>
          <w:rFonts w:ascii="Courier New" w:eastAsia="Times New Roman" w:hAnsi="Courier New" w:cs="Courier New"/>
          <w:color w:val="181818"/>
          <w:szCs w:val="24"/>
        </w:rPr>
        <w:t>open(</w:t>
      </w:r>
      <w:proofErr w:type="gramEnd"/>
      <w:r w:rsidRPr="00335AD4">
        <w:rPr>
          <w:rFonts w:ascii="Courier New" w:eastAsia="Times New Roman" w:hAnsi="Courier New" w:cs="Courier New"/>
          <w:color w:val="181818"/>
          <w:szCs w:val="24"/>
        </w:rPr>
        <w:t>"/dev/null", O_RDONLY) = 3</w:t>
      </w:r>
    </w:p>
    <w:p w14:paraId="6405B871" w14:textId="77777777"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p>
    <w:p w14:paraId="69EF1D88" w14:textId="22751E31"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r w:rsidRPr="00335AD4">
        <w:rPr>
          <w:rFonts w:ascii="Courier New" w:eastAsia="Times New Roman" w:hAnsi="Courier New" w:cs="Courier New"/>
          <w:color w:val="181818"/>
          <w:szCs w:val="24"/>
        </w:rPr>
        <w:t xml:space="preserve">Errors (typically a return value of -1) have the </w:t>
      </w:r>
      <w:proofErr w:type="spellStart"/>
      <w:r w:rsidRPr="00335AD4">
        <w:rPr>
          <w:rFonts w:ascii="Courier New" w:eastAsia="Times New Roman" w:hAnsi="Courier New" w:cs="Courier New"/>
          <w:color w:val="181818"/>
          <w:szCs w:val="24"/>
        </w:rPr>
        <w:t>errno</w:t>
      </w:r>
      <w:proofErr w:type="spellEnd"/>
      <w:r w:rsidRPr="00335AD4">
        <w:rPr>
          <w:rFonts w:ascii="Courier New" w:eastAsia="Times New Roman" w:hAnsi="Courier New" w:cs="Courier New"/>
          <w:color w:val="181818"/>
          <w:szCs w:val="24"/>
        </w:rPr>
        <w:t xml:space="preserve"> symbol and</w:t>
      </w:r>
      <w:r>
        <w:rPr>
          <w:rFonts w:ascii="Courier New" w:eastAsia="Times New Roman" w:hAnsi="Courier New" w:cs="Courier New"/>
          <w:color w:val="181818"/>
          <w:szCs w:val="24"/>
        </w:rPr>
        <w:t xml:space="preserve"> </w:t>
      </w:r>
      <w:r w:rsidRPr="00335AD4">
        <w:rPr>
          <w:rFonts w:ascii="Courier New" w:eastAsia="Times New Roman" w:hAnsi="Courier New" w:cs="Courier New"/>
          <w:color w:val="181818"/>
          <w:szCs w:val="24"/>
        </w:rPr>
        <w:t>error string appended.</w:t>
      </w:r>
    </w:p>
    <w:p w14:paraId="154CE4C4" w14:textId="77777777"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p>
    <w:p w14:paraId="41F0FE6E" w14:textId="7CA9BABD" w:rsidR="00335AD4" w:rsidRPr="00335AD4" w:rsidRDefault="00335AD4" w:rsidP="00335AD4">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20"/>
        <w:jc w:val="both"/>
        <w:rPr>
          <w:rFonts w:ascii="Courier New" w:eastAsia="Times New Roman" w:hAnsi="Courier New" w:cs="Courier New"/>
          <w:color w:val="181818"/>
          <w:szCs w:val="24"/>
        </w:rPr>
      </w:pPr>
      <w:proofErr w:type="gramStart"/>
      <w:r w:rsidRPr="00335AD4">
        <w:rPr>
          <w:rFonts w:ascii="Courier New" w:eastAsia="Times New Roman" w:hAnsi="Courier New" w:cs="Courier New"/>
          <w:color w:val="181818"/>
          <w:szCs w:val="24"/>
        </w:rPr>
        <w:t>open(</w:t>
      </w:r>
      <w:proofErr w:type="gramEnd"/>
      <w:r w:rsidRPr="00335AD4">
        <w:rPr>
          <w:rFonts w:ascii="Courier New" w:eastAsia="Times New Roman" w:hAnsi="Courier New" w:cs="Courier New"/>
          <w:color w:val="181818"/>
          <w:szCs w:val="24"/>
        </w:rPr>
        <w:t>"/foo/bar", O_RDONLY) = -1 ENOENT (No such file or directory)</w:t>
      </w:r>
    </w:p>
    <w:p w14:paraId="5C4CCD48" w14:textId="77777777" w:rsidR="00335AD4" w:rsidRDefault="00335AD4" w:rsidP="00F820BA">
      <w:pPr>
        <w:jc w:val="both"/>
      </w:pPr>
    </w:p>
    <w:p w14:paraId="754374E3" w14:textId="07897DD3" w:rsidR="00335AD4" w:rsidRDefault="00874E26" w:rsidP="00F820BA">
      <w:pPr>
        <w:jc w:val="both"/>
      </w:pPr>
      <w:r>
        <w:t>Here we can clearly see from the example, how we can debug our application.</w:t>
      </w:r>
    </w:p>
    <w:p w14:paraId="40ACB9B4" w14:textId="104326D9" w:rsidR="00874E26" w:rsidRDefault="00017BC6" w:rsidP="00874E26">
      <w:pPr>
        <w:jc w:val="both"/>
      </w:pPr>
      <w:r>
        <w:t>The p</w:t>
      </w:r>
      <w:r w:rsidR="00874E26">
        <w:t>roblem lies as it is the tool for pros and people with having readily understanding of what it is. Strace along with other tools can be useful when the mission is to find the problem and resolv</w:t>
      </w:r>
      <w:r w:rsidR="001E4EB8">
        <w:t>ing</w:t>
      </w:r>
      <w:r w:rsidR="00874E26">
        <w:t xml:space="preserve"> it, but what if we can cure the problem before it arises. </w:t>
      </w:r>
    </w:p>
    <w:p w14:paraId="65434EFB" w14:textId="518C7A66" w:rsidR="00874E26" w:rsidRDefault="00874E26" w:rsidP="00874E26">
      <w:pPr>
        <w:pStyle w:val="Heading2"/>
      </w:pPr>
      <w:bookmarkStart w:id="27" w:name="_Toc535265974"/>
      <w:bookmarkStart w:id="28" w:name="_Toc8671749"/>
      <w:r>
        <w:t>API’s</w:t>
      </w:r>
      <w:bookmarkEnd w:id="27"/>
      <w:bookmarkEnd w:id="28"/>
    </w:p>
    <w:p w14:paraId="1CA2B566" w14:textId="5D737063" w:rsidR="002B13AE" w:rsidRDefault="00874E26" w:rsidP="002B13AE">
      <w:pPr>
        <w:jc w:val="both"/>
      </w:pPr>
      <w:r>
        <w:t>To cure the problem</w:t>
      </w:r>
      <w:r w:rsidR="001E4EB8">
        <w:t xml:space="preserve"> beforehand</w:t>
      </w:r>
      <w:r>
        <w:t xml:space="preserve">, we are going to see how these tool work in backstage to identify the problem. There comes the most famous API ever written for </w:t>
      </w:r>
      <w:r w:rsidR="00017BC6">
        <w:t>L</w:t>
      </w:r>
      <w:r>
        <w:t xml:space="preserve">inux -the </w:t>
      </w:r>
      <w:proofErr w:type="spellStart"/>
      <w:r>
        <w:t>ptrace</w:t>
      </w:r>
      <w:proofErr w:type="spellEnd"/>
      <w:r>
        <w:t xml:space="preserve"> system call.  It is obvious from its name that it has something to do with trace whereas ‘p’ in its name specifies </w:t>
      </w:r>
      <w:r w:rsidR="00017BC6">
        <w:t xml:space="preserve">the </w:t>
      </w:r>
      <w:r>
        <w:t>process. In short</w:t>
      </w:r>
      <w:r w:rsidR="00F6353D">
        <w:t>,</w:t>
      </w:r>
      <w:r>
        <w:t xml:space="preserve"> it’s the infamous tool used by developers, debuggers and similar software to trace</w:t>
      </w:r>
      <w:r w:rsidR="00F6353D">
        <w:t xml:space="preserve"> a process in order to control it, inspect it and manipulate </w:t>
      </w:r>
      <w:r w:rsidR="001E4EB8">
        <w:t xml:space="preserve">with </w:t>
      </w:r>
      <w:r w:rsidR="00F6353D">
        <w:t>the internal states of th</w:t>
      </w:r>
      <w:r w:rsidR="001E4EB8">
        <w:t>at</w:t>
      </w:r>
      <w:r w:rsidR="00F6353D">
        <w:t xml:space="preserve"> process. strace in the backend uses this only system call to do all the deep digging</w:t>
      </w:r>
      <w:r w:rsidR="000146D7">
        <w:t>.</w:t>
      </w:r>
      <w:r w:rsidR="00017BC6">
        <w:t xml:space="preserve"> </w:t>
      </w:r>
      <w:r w:rsidR="007E76AD">
        <w:fldChar w:fldCharType="begin" w:fldLock="1"/>
      </w:r>
      <w:r w:rsidR="007E76AD">
        <w:instrText>ADDIN CSL_CITATION {"citationItems":[{"id":"ITEM-1","itemData":{"author":[{"dropping-particle":"","family":"Padala","given":"Pradeep","non-dropping-particle":"","parse-names":false,"suffix":""}],"container-title":"Linux Journal","id":"ITEM-1","issued":{"date-parts":[["2002"]]},"page":"86-91","title":"Playing with ptrace, Part II","type":"article-journal","volume":"104"},"uris":["http://www.mendeley.com/documents/?uuid=b8016283-b94f-4bcd-a219-a85c188a0246"]}],"mendeley":{"formattedCitation":"(Padala, 2002)","plainTextFormattedCitation":"(Padala, 2002)","previouslyFormattedCitation":"(Padala, 2002)"},"properties":{"noteIndex":0},"schema":"https://github.com/citation-style-language/schema/raw/master/csl-citation.json"}</w:instrText>
      </w:r>
      <w:r w:rsidR="007E76AD">
        <w:fldChar w:fldCharType="separate"/>
      </w:r>
      <w:r w:rsidR="007E76AD" w:rsidRPr="007E76AD">
        <w:rPr>
          <w:noProof/>
        </w:rPr>
        <w:t>(Padala, 2002)</w:t>
      </w:r>
      <w:r w:rsidR="007E76AD">
        <w:fldChar w:fldCharType="end"/>
      </w:r>
    </w:p>
    <w:p w14:paraId="76DC281E" w14:textId="70039803" w:rsidR="000146D7" w:rsidRDefault="000146D7" w:rsidP="000146D7">
      <w:pPr>
        <w:pStyle w:val="Heading2"/>
      </w:pPr>
      <w:bookmarkStart w:id="29" w:name="_Toc535265975"/>
      <w:bookmarkStart w:id="30" w:name="_Toc8671750"/>
      <w:r>
        <w:t>Related work</w:t>
      </w:r>
      <w:bookmarkEnd w:id="29"/>
      <w:bookmarkEnd w:id="30"/>
    </w:p>
    <w:p w14:paraId="6E5F4C44" w14:textId="2223E78F" w:rsidR="00263579" w:rsidRDefault="000146D7" w:rsidP="006F4D9F">
      <w:pPr>
        <w:jc w:val="both"/>
      </w:pPr>
      <w:r>
        <w:t xml:space="preserve">Now we know the weapon all giants are using, and we have </w:t>
      </w:r>
      <w:r w:rsidR="001E4EB8">
        <w:t>developed</w:t>
      </w:r>
      <w:r>
        <w:t xml:space="preserve"> </w:t>
      </w:r>
      <w:r w:rsidR="001E4EB8">
        <w:t xml:space="preserve">some </w:t>
      </w:r>
      <w:r w:rsidR="00E65D14">
        <w:t>hands-on</w:t>
      </w:r>
      <w:r>
        <w:t xml:space="preserve"> understanding on </w:t>
      </w:r>
      <w:r w:rsidR="00B96CF1">
        <w:t>it</w:t>
      </w:r>
      <w:r>
        <w:t xml:space="preserve">, but we </w:t>
      </w:r>
      <w:proofErr w:type="gramStart"/>
      <w:r>
        <w:t>have to</w:t>
      </w:r>
      <w:proofErr w:type="gramEnd"/>
      <w:r>
        <w:t xml:space="preserve"> see how others in this field are seeing the same problem and how they are trying to solve it.</w:t>
      </w:r>
      <w:r w:rsidR="00D6473C">
        <w:t xml:space="preserve"> In the field of work, there is a trend of following </w:t>
      </w:r>
      <w:r w:rsidR="00E65D14">
        <w:t>non-blocking algorithms to write lock</w:t>
      </w:r>
      <w:r w:rsidR="00017BC6">
        <w:t>-</w:t>
      </w:r>
      <w:r w:rsidR="00E65D14">
        <w:t>free code this will help the coder to solve locking related problems like contentions, overhead, deadlock and convoying</w:t>
      </w:r>
      <w:r w:rsidR="00A0433A">
        <w:t>,</w:t>
      </w:r>
      <w:r w:rsidR="00E65D14">
        <w:t xml:space="preserve"> etc. </w:t>
      </w:r>
      <w:r w:rsidR="00E65D14">
        <w:fldChar w:fldCharType="begin" w:fldLock="1"/>
      </w:r>
      <w:r w:rsidR="000E1395">
        <w:instrText>ADDIN CSL_CITATION {"citationItems":[{"id":"ITEM-1","itemData":{"DOI":"10.1093/geront/gns022","ISBN":"9780321349606","ISSN":"03008495","PMID":"21301655","abstract":"\"I was fortunate indeed to have worked with a fantastic team on the design and implementation of the concurrency features added to the Java platform in Java 5.0 and Java 6. Now this same team provides the best explanation yet of these new features, and of concurrency in general. Concurrency is no longer a subject for advanced users only. Every Java developer should read this book.\" -Martin Buchholz JDK Concurrency Czar, Sun Microsystems \"For the past 30 years, computer performance has been driven by Moore's Law; from now on, it will be driven by Amdahl's Law. Writing code that effectively exploits multiple processors can be very challenging. Java Concurrency in Practice provides you with the concepts and techniques needed to write safe and scalable Java programs for today's-and tomorrow's-systems.\" -Doron Rajwan Research Scientist, Intel Corp \"This is the book you need if you're writing-or designing, or debugging, or maintaining, or contemplating-multithreaded Java programs. If you've ever had to synchronize a method and you weren't sure why, you owe it to yourself and your users to read this book, cover to cover.\" -Ted Neward Author of Effective Enterprise Java \"Brian addresses the fundamental issues and complexities of concurrency with uncommon clarity. This book is a must-read for anyone who uses threads and cares about performance.\" -Kirk Pepperdine CTO, JavaPerformanceTuning.com \"This book covers a very deep and subtle topic in a very clear and concise way, making it the perfect Java Concurrency reference manual. Each page is filled with the problems (and solutions!) that programmers struggle with every day. Effectively exploiting concurrency is becoming more and more important now that Moore's Law is delivering more cores but not faster cores, and this book will show you how to do it.\" -Dr. Cliff Click Senior Software Engineer, Azul Systems \"I have a strong interest in concurrency, and have probably written more thread deadlocks and made more synchronization mistakes than most programmers. Brian's book is the most readable on the topic of threading and concurrency in Java, and deals with this difficult subject with a wonderful hands-on approach. This is a book I am recommending to all my readers of The Java Specialists' Newsletter, because it is interesting, useful, and relevant to the problems facing Java developers today.\" -Dr. Heinz Kabutz The Java Specialists' Newsletter \"I've focused a career on simplifying simple problems, but this book ambi…","author":[{"dropping-particle":"","family":"Göetz","given":"Brian","non-dropping-particle":"","parse-names":false,"suffix":""},{"dropping-particle":"","family":"Professional","given":"Addison Wesley","non-dropping-particle":"","parse-names":false,"suffix":""}],"container-title":"Building","id":"ITEM-1","issue":"11","issued":{"date-parts":[["2006"]]},"page":"384","title":"Java Concurrency In Practice","type":"article-journal","volume":"39"},"uris":["http://www.mendeley.com/documents/?uuid=246e880e-eeee-49be-8c3a-de106cedba86"]}],"mendeley":{"formattedCitation":"(Göetz and Professional, 2006)","plainTextFormattedCitation":"(Göetz and Professional, 2006)","previouslyFormattedCitation":"(Göetz and Professional, 2006)"},"properties":{"noteIndex":0},"schema":"https://github.com/citation-style-language/schema/raw/master/csl-citation.json"}</w:instrText>
      </w:r>
      <w:r w:rsidR="00E65D14">
        <w:fldChar w:fldCharType="separate"/>
      </w:r>
      <w:r w:rsidR="00E65D14" w:rsidRPr="00E65D14">
        <w:rPr>
          <w:noProof/>
        </w:rPr>
        <w:t xml:space="preserve">(Göetz </w:t>
      </w:r>
      <w:r w:rsidR="00E65D14" w:rsidRPr="00E65D14">
        <w:rPr>
          <w:noProof/>
        </w:rPr>
        <w:lastRenderedPageBreak/>
        <w:t>and Professional, 2006)</w:t>
      </w:r>
      <w:r w:rsidR="00E65D14">
        <w:fldChar w:fldCharType="end"/>
      </w:r>
      <w:r w:rsidR="00E65D14">
        <w:t>. In addition to it, Languages providing libraries featuring concurrency-safe data structure.</w:t>
      </w:r>
      <w:r w:rsidR="00017BC6">
        <w:t xml:space="preserve"> </w:t>
      </w:r>
      <w:r w:rsidR="000E1395">
        <w:fldChar w:fldCharType="begin" w:fldLock="1"/>
      </w:r>
      <w:r w:rsidR="00491CE0">
        <w:instrText>ADDIN CSL_CITATION {"citationItems":[{"id":"ITEM-1","itemData":{"URL":"https://docs.oracle.com/javase/tutorial/essential/concurrency/sync.html","accessed":{"date-parts":[["2019","1","14"]]},"author":[{"dropping-particle":"","family":"Sun Microsystems","given":"","non-dropping-particle":"","parse-names":false,"suffix":""}],"container-title":"Sun Microsystems","id":"ITEM-1","issued":{"date-parts":[["2019"]]},"page":"1","title":"Synchronization","type":"webpage"},"uris":["http://www.mendeley.com/documents/?uuid=075ad343-48ce-364e-b7e4-ac09b543618a"]}],"mendeley":{"formattedCitation":"(Sun Microsystems, 2019)","plainTextFormattedCitation":"(Sun Microsystems, 2019)","previouslyFormattedCitation":"(Sun Microsystems, 2019)"},"properties":{"noteIndex":0},"schema":"https://github.com/citation-style-language/schema/raw/master/csl-citation.json"}</w:instrText>
      </w:r>
      <w:r w:rsidR="000E1395">
        <w:fldChar w:fldCharType="separate"/>
      </w:r>
      <w:r w:rsidR="000E1395" w:rsidRPr="000E1395">
        <w:rPr>
          <w:noProof/>
        </w:rPr>
        <w:t>(Sun Microsystems, 2019)</w:t>
      </w:r>
      <w:r w:rsidR="000E1395">
        <w:fldChar w:fldCharType="end"/>
      </w:r>
    </w:p>
    <w:p w14:paraId="28F761D8" w14:textId="77777777" w:rsidR="006F4D9F" w:rsidRDefault="006F4D9F" w:rsidP="006F4D9F">
      <w:pPr>
        <w:pStyle w:val="Heading2"/>
      </w:pPr>
      <w:bookmarkStart w:id="31" w:name="_Toc8671751"/>
      <w:r>
        <w:t>Related Work Limitation</w:t>
      </w:r>
      <w:bookmarkEnd w:id="31"/>
    </w:p>
    <w:p w14:paraId="1D999BB6" w14:textId="61F6B34B" w:rsidR="006F4D9F" w:rsidRDefault="006F4D9F" w:rsidP="006F4D9F">
      <w:pPr>
        <w:jc w:val="both"/>
      </w:pPr>
      <w:r>
        <w:t xml:space="preserve">Most of the big giant software have legacy code and problem that needs locks. To cure the performance overhead </w:t>
      </w:r>
      <w:r w:rsidR="003A2B1A">
        <w:t>developers,</w:t>
      </w:r>
      <w:r>
        <w:t xml:space="preserve"> require tools to identify the issues</w:t>
      </w:r>
      <w:r w:rsidR="003A2B1A">
        <w:t>, that specific situations which are hard to recreate, may arise</w:t>
      </w:r>
      <w:r>
        <w:t>.</w:t>
      </w:r>
      <w:r w:rsidR="003A2B1A">
        <w:t xml:space="preserve"> Our tool could help </w:t>
      </w:r>
      <w:r w:rsidR="00017BC6">
        <w:t xml:space="preserve">the </w:t>
      </w:r>
      <w:r w:rsidR="003A2B1A">
        <w:t xml:space="preserve">developer do a crash analysis of their software before shipping and do time analysis for performance tuning. This will help increase the product popularity </w:t>
      </w:r>
      <w:proofErr w:type="gramStart"/>
      <w:r w:rsidR="003A2B1A">
        <w:t>in</w:t>
      </w:r>
      <w:r w:rsidR="00017BC6">
        <w:t xml:space="preserve"> </w:t>
      </w:r>
      <w:r w:rsidR="003A2B1A">
        <w:t>spite of</w:t>
      </w:r>
      <w:proofErr w:type="gramEnd"/>
      <w:r w:rsidR="003A2B1A">
        <w:t xml:space="preserve"> the rival software and end user could happily </w:t>
      </w:r>
      <w:r w:rsidR="00211381">
        <w:t>em</w:t>
      </w:r>
      <w:r w:rsidR="003A2B1A">
        <w:t>brace it with one less problem.</w:t>
      </w:r>
    </w:p>
    <w:p w14:paraId="69C7BF2E" w14:textId="77777777" w:rsidR="00263579" w:rsidRDefault="00263579">
      <w:r>
        <w:br w:type="page"/>
      </w:r>
    </w:p>
    <w:p w14:paraId="61682A26" w14:textId="6A1C6223" w:rsidR="00B96CF1" w:rsidRDefault="328D1147" w:rsidP="00263579">
      <w:pPr>
        <w:pStyle w:val="Title"/>
      </w:pPr>
      <w:r>
        <w:lastRenderedPageBreak/>
        <w:t>Chapter Three</w:t>
      </w:r>
    </w:p>
    <w:p w14:paraId="4743D45A" w14:textId="5FB788C2" w:rsidR="000146D7" w:rsidRDefault="000146D7" w:rsidP="00263579">
      <w:pPr>
        <w:pStyle w:val="Heading1"/>
      </w:pPr>
      <w:r>
        <w:t xml:space="preserve"> </w:t>
      </w:r>
      <w:bookmarkStart w:id="32" w:name="_Toc535265976"/>
      <w:bookmarkStart w:id="33" w:name="_Toc8671752"/>
      <w:r w:rsidR="00263579">
        <w:t>Requirement</w:t>
      </w:r>
      <w:r w:rsidR="00211381">
        <w:t>s</w:t>
      </w:r>
      <w:r w:rsidR="00263579">
        <w:t xml:space="preserve"> </w:t>
      </w:r>
      <w:r w:rsidR="00211381">
        <w:t xml:space="preserve">and </w:t>
      </w:r>
      <w:r w:rsidR="00263579">
        <w:t>Analysis</w:t>
      </w:r>
      <w:bookmarkEnd w:id="32"/>
      <w:bookmarkEnd w:id="33"/>
    </w:p>
    <w:p w14:paraId="3BA64B2C" w14:textId="504928E0" w:rsidR="00263579" w:rsidRDefault="00263579" w:rsidP="00263579">
      <w:r>
        <w:t xml:space="preserve">It’s what is being required as we have </w:t>
      </w:r>
      <w:r w:rsidR="00A2079B">
        <w:t>under</w:t>
      </w:r>
      <w:r w:rsidR="005D649B">
        <w:t>stood the problem statement and need</w:t>
      </w:r>
      <w:r w:rsidR="00BC35CD">
        <w:t>s</w:t>
      </w:r>
      <w:r w:rsidR="005D649B">
        <w:t xml:space="preserve"> of this software.</w:t>
      </w:r>
      <w:r>
        <w:t xml:space="preserve"> In this chapter</w:t>
      </w:r>
      <w:r w:rsidR="00017BC6">
        <w:t>,</w:t>
      </w:r>
      <w:r>
        <w:t xml:space="preserve"> we’ll discuss the requirement that our utility must be capable of. </w:t>
      </w:r>
    </w:p>
    <w:p w14:paraId="10248C26" w14:textId="54A4B510" w:rsidR="000647D6" w:rsidRDefault="00DD4935" w:rsidP="000647D6">
      <w:pPr>
        <w:pStyle w:val="Heading2"/>
      </w:pPr>
      <w:bookmarkStart w:id="34" w:name="_Toc535265977"/>
      <w:bookmarkStart w:id="35" w:name="_Toc8671753"/>
      <w:bookmarkStart w:id="36" w:name="_Hlk8595148"/>
      <w:r>
        <w:t>Pro</w:t>
      </w:r>
      <w:r w:rsidR="00BC35CD">
        <w:t>ject</w:t>
      </w:r>
      <w:r w:rsidR="00263579">
        <w:t xml:space="preserve"> Description</w:t>
      </w:r>
      <w:bookmarkEnd w:id="34"/>
      <w:bookmarkEnd w:id="35"/>
      <w:r w:rsidR="000647D6">
        <w:t xml:space="preserve"> </w:t>
      </w:r>
    </w:p>
    <w:bookmarkEnd w:id="36"/>
    <w:p w14:paraId="68B900B5" w14:textId="4278FA67" w:rsidR="00376C9E" w:rsidRDefault="005D649B" w:rsidP="00376C9E">
      <w:pPr>
        <w:jc w:val="both"/>
      </w:pPr>
      <w:r>
        <w:t>A Linux user</w:t>
      </w:r>
      <w:r w:rsidR="00017BC6">
        <w:t>-</w:t>
      </w:r>
      <w:r>
        <w:t>space utility uses to debug and diagnose any potential</w:t>
      </w:r>
      <w:r w:rsidR="00DD4935">
        <w:t xml:space="preserve"> locking</w:t>
      </w:r>
      <w:r>
        <w:t xml:space="preserve"> problem of the software provided. It has two main purposes; debug and diagnose. </w:t>
      </w:r>
    </w:p>
    <w:p w14:paraId="28652B83" w14:textId="27164CD5" w:rsidR="005D649B" w:rsidRDefault="005D649B" w:rsidP="00376C9E">
      <w:pPr>
        <w:jc w:val="both"/>
      </w:pPr>
      <w:r>
        <w:t xml:space="preserve">The diagnose phase helps the user identify any potential problem of a malfunctioning product. Like if </w:t>
      </w:r>
      <w:r w:rsidR="00017BC6">
        <w:t xml:space="preserve">the </w:t>
      </w:r>
      <w:r>
        <w:t xml:space="preserve">application is prone to crash when request certain feature then the problem can be detected using our utility without looking at the code. Our utility </w:t>
      </w:r>
      <w:r w:rsidR="00376C9E">
        <w:t>detects</w:t>
      </w:r>
      <w:r>
        <w:t xml:space="preserve"> every system call the software of interest is making and at the point where </w:t>
      </w:r>
      <w:r w:rsidR="00017BC6">
        <w:t xml:space="preserve">the </w:t>
      </w:r>
      <w:r>
        <w:t>application crashes the system call</w:t>
      </w:r>
      <w:r w:rsidR="00017BC6">
        <w:t>s</w:t>
      </w:r>
      <w:r>
        <w:t xml:space="preserve"> along with its arguments could facilitate the debugger to tweak in some exception handling in the code.</w:t>
      </w:r>
      <w:r w:rsidR="00376C9E">
        <w:t xml:space="preserve"> At the time of </w:t>
      </w:r>
      <w:r w:rsidR="0019735E">
        <w:t xml:space="preserve">the </w:t>
      </w:r>
      <w:r w:rsidR="00376C9E">
        <w:t>crash</w:t>
      </w:r>
      <w:r w:rsidR="00017BC6">
        <w:t>,</w:t>
      </w:r>
      <w:r w:rsidR="00376C9E">
        <w:t xml:space="preserve"> our software could get the stack</w:t>
      </w:r>
      <w:r w:rsidR="00017BC6">
        <w:t xml:space="preserve"> </w:t>
      </w:r>
      <w:r w:rsidR="00376C9E">
        <w:t xml:space="preserve">trace for the debugger so that the tweaking part won’t be difficult. </w:t>
      </w:r>
      <w:r>
        <w:t xml:space="preserve"> </w:t>
      </w:r>
    </w:p>
    <w:p w14:paraId="393E6718" w14:textId="562194E5" w:rsidR="00376C9E" w:rsidRDefault="00376C9E" w:rsidP="00376C9E">
      <w:pPr>
        <w:jc w:val="both"/>
      </w:pPr>
      <w:r>
        <w:t xml:space="preserve">The debug phase helps the developer identify potential bugs that could cause the software application to crash in </w:t>
      </w:r>
      <w:r w:rsidR="00017BC6">
        <w:t xml:space="preserve">a </w:t>
      </w:r>
      <w:r>
        <w:t xml:space="preserve">certain condition. To hypothetically generate certain scenarios our software might help in this case. It will robustly check locking mechanism that is infamously the cause of most of the problems </w:t>
      </w:r>
      <w:r w:rsidR="00DD4935">
        <w:t>and generate stack trace upon crash so debugger could easily modify the code where it needs to.</w:t>
      </w:r>
    </w:p>
    <w:p w14:paraId="735B2797" w14:textId="1B730868" w:rsidR="00BC35CD" w:rsidRDefault="007E0075" w:rsidP="00376C9E">
      <w:pPr>
        <w:jc w:val="both"/>
      </w:pPr>
      <w:r>
        <w:t xml:space="preserve">The application is a command line utility that either takes the name/path of the software that is to be tested or it’ll get the </w:t>
      </w:r>
      <w:r w:rsidR="00017BC6">
        <w:t>PID</w:t>
      </w:r>
      <w:r>
        <w:t xml:space="preserve"> of a running process that needs to be traced. In any case</w:t>
      </w:r>
      <w:r w:rsidR="00017BC6">
        <w:t>,</w:t>
      </w:r>
      <w:r>
        <w:t xml:space="preserve"> the application is then being </w:t>
      </w:r>
      <w:proofErr w:type="spellStart"/>
      <w:r>
        <w:t>traced</w:t>
      </w:r>
      <w:proofErr w:type="spellEnd"/>
      <w:r>
        <w:t xml:space="preserve"> by our software and every system call it does will be reported back to us. The functionality of diagnosing or debugging phase could be used </w:t>
      </w:r>
      <w:r w:rsidR="003B5D37">
        <w:t>with the help of tag introduces in command.</w:t>
      </w:r>
      <w:r w:rsidR="00BC35CD">
        <w:t xml:space="preserve"> The results can be seen on </w:t>
      </w:r>
      <w:r w:rsidR="00017BC6">
        <w:t xml:space="preserve">the </w:t>
      </w:r>
      <w:r w:rsidR="00BC35CD">
        <w:t>terminal or a log file can be generated having all the system calls, and stack</w:t>
      </w:r>
      <w:r w:rsidR="0019735E">
        <w:t xml:space="preserve"> </w:t>
      </w:r>
      <w:r w:rsidR="00BC35CD">
        <w:t>trace in case the software got crashed.</w:t>
      </w:r>
    </w:p>
    <w:p w14:paraId="675BBF3B" w14:textId="674CBACC" w:rsidR="000647D6" w:rsidRDefault="00CF2830" w:rsidP="000647D6">
      <w:pPr>
        <w:pStyle w:val="Heading2"/>
      </w:pPr>
      <w:bookmarkStart w:id="37" w:name="_Toc535265978"/>
      <w:bookmarkStart w:id="38" w:name="_Toc8671754"/>
      <w:r>
        <w:t xml:space="preserve">Required </w:t>
      </w:r>
      <w:r w:rsidR="000647D6">
        <w:t>F</w:t>
      </w:r>
      <w:bookmarkEnd w:id="37"/>
      <w:r w:rsidR="00BC35CD">
        <w:t>eatures</w:t>
      </w:r>
      <w:r>
        <w:t xml:space="preserve"> and Analysis</w:t>
      </w:r>
      <w:bookmarkEnd w:id="38"/>
    </w:p>
    <w:p w14:paraId="00A0820A" w14:textId="4ED257CB" w:rsidR="000647D6" w:rsidRDefault="00BC35CD" w:rsidP="001C64C1">
      <w:pPr>
        <w:jc w:val="both"/>
      </w:pPr>
      <w:r>
        <w:t>Following are the list of features that’ll be included in the software.</w:t>
      </w:r>
    </w:p>
    <w:p w14:paraId="767EF75C" w14:textId="12E8779E" w:rsidR="00BC35CD" w:rsidRDefault="00BC35CD" w:rsidP="001078CD">
      <w:pPr>
        <w:pStyle w:val="Heading3"/>
        <w:jc w:val="both"/>
      </w:pPr>
      <w:bookmarkStart w:id="39" w:name="_Toc8671755"/>
      <w:r>
        <w:lastRenderedPageBreak/>
        <w:t>Software Execution</w:t>
      </w:r>
      <w:bookmarkEnd w:id="39"/>
    </w:p>
    <w:p w14:paraId="6F009951" w14:textId="6F4E190D" w:rsidR="00BC35CD" w:rsidRDefault="0019735E" w:rsidP="008570F1">
      <w:pPr>
        <w:jc w:val="both"/>
      </w:pPr>
      <w:r>
        <w:t>The s</w:t>
      </w:r>
      <w:r w:rsidR="00BC35CD">
        <w:t xml:space="preserve">oftware must be capable of executing any other </w:t>
      </w:r>
      <w:r w:rsidR="004F4DC6">
        <w:t>application</w:t>
      </w:r>
      <w:r w:rsidR="00BC35CD">
        <w:t xml:space="preserve"> provided in the </w:t>
      </w:r>
      <w:r w:rsidR="004F4DC6">
        <w:t>arguments. The application must be execut</w:t>
      </w:r>
      <w:r w:rsidR="00A0433A">
        <w:t>ed</w:t>
      </w:r>
      <w:r w:rsidR="004F4DC6">
        <w:t xml:space="preserve"> in </w:t>
      </w:r>
      <w:r>
        <w:t xml:space="preserve">the </w:t>
      </w:r>
      <w:r w:rsidR="004F4DC6">
        <w:t>traced environment so every communication between the process and the kernel can be logged.</w:t>
      </w:r>
    </w:p>
    <w:p w14:paraId="570746B4" w14:textId="3A4A838C" w:rsidR="004F4DC6" w:rsidRDefault="004F4DC6" w:rsidP="004F4DC6">
      <w:pPr>
        <w:pStyle w:val="Heading3"/>
        <w:jc w:val="both"/>
      </w:pPr>
      <w:bookmarkStart w:id="40" w:name="_Toc8671756"/>
      <w:r>
        <w:t>Process Attachment</w:t>
      </w:r>
      <w:bookmarkEnd w:id="40"/>
    </w:p>
    <w:p w14:paraId="316D659F" w14:textId="0183E944" w:rsidR="004F4DC6" w:rsidRDefault="0019735E" w:rsidP="008570F1">
      <w:pPr>
        <w:jc w:val="both"/>
      </w:pPr>
      <w:r>
        <w:t>The s</w:t>
      </w:r>
      <w:r w:rsidR="004F4DC6">
        <w:t>oftware should be capable of attaching with any other process whose pid is provided as command arguments. After attaching the other process must be execute</w:t>
      </w:r>
      <w:r>
        <w:t>d</w:t>
      </w:r>
      <w:r w:rsidR="004F4DC6">
        <w:t xml:space="preserve"> in a traced environment, so every communication must be gathered.</w:t>
      </w:r>
    </w:p>
    <w:p w14:paraId="61713642" w14:textId="4209CCAC" w:rsidR="004F4DC6" w:rsidRDefault="004F4DC6" w:rsidP="00BC35CD">
      <w:pPr>
        <w:pStyle w:val="Heading3"/>
        <w:jc w:val="both"/>
      </w:pPr>
      <w:bookmarkStart w:id="41" w:name="_Toc8671757"/>
      <w:r>
        <w:t>Communication Logging</w:t>
      </w:r>
      <w:bookmarkEnd w:id="41"/>
    </w:p>
    <w:p w14:paraId="0CFDCB63" w14:textId="3C989851" w:rsidR="004F4DC6" w:rsidRPr="004F4DC6" w:rsidRDefault="004F4DC6" w:rsidP="008570F1">
      <w:pPr>
        <w:jc w:val="both"/>
      </w:pPr>
      <w:r>
        <w:t>Any communication between the kernel and the traced process must be logged in order to attain the desired consequences. Every system</w:t>
      </w:r>
      <w:r w:rsidR="008570F1">
        <w:t xml:space="preserve">-call, </w:t>
      </w:r>
      <w:r>
        <w:t>the process is making, every signal it is sending and everything the software of interest is doing must be logged.</w:t>
      </w:r>
    </w:p>
    <w:p w14:paraId="6FE3D442" w14:textId="02260CB0" w:rsidR="000647D6" w:rsidRDefault="008570F1" w:rsidP="000647D6">
      <w:pPr>
        <w:pStyle w:val="Heading3"/>
      </w:pPr>
      <w:bookmarkStart w:id="42" w:name="_Toc8671758"/>
      <w:bookmarkStart w:id="43" w:name="_Hlk8616168"/>
      <w:r>
        <w:t>Potential Exception Detection</w:t>
      </w:r>
      <w:bookmarkEnd w:id="42"/>
    </w:p>
    <w:p w14:paraId="5318E25F" w14:textId="49C0D15E" w:rsidR="00C45081" w:rsidRDefault="008570F1" w:rsidP="00BC35CD">
      <w:pPr>
        <w:jc w:val="both"/>
      </w:pPr>
      <w:r>
        <w:t>After the applications system calls are being detected the system call use</w:t>
      </w:r>
      <w:r w:rsidR="0019735E">
        <w:t>d</w:t>
      </w:r>
      <w:r>
        <w:t xml:space="preserve"> to implement locking (FUTEX CALL) must be filtered out. A kernel module will then be invoked, and </w:t>
      </w:r>
      <w:r w:rsidR="001C64C1">
        <w:t>It will disrupt the locks, make the application sudden crash, irresponsive and then will test whether the resource acquire is being released or not.</w:t>
      </w:r>
      <w:r w:rsidR="000647D6">
        <w:t xml:space="preserve"> If not, then the lock is unmanage</w:t>
      </w:r>
      <w:r w:rsidR="0019735E">
        <w:t>d</w:t>
      </w:r>
      <w:r>
        <w:t>.</w:t>
      </w:r>
      <w:r w:rsidR="000647D6">
        <w:t xml:space="preserve"> </w:t>
      </w:r>
      <w:bookmarkEnd w:id="43"/>
    </w:p>
    <w:p w14:paraId="0F3A8F39" w14:textId="44C5DA60" w:rsidR="008570F1" w:rsidRDefault="008570F1" w:rsidP="008570F1">
      <w:pPr>
        <w:pStyle w:val="Heading3"/>
      </w:pPr>
      <w:bookmarkStart w:id="44" w:name="_Toc8671759"/>
      <w:r>
        <w:t>Crash Analysis</w:t>
      </w:r>
      <w:bookmarkEnd w:id="44"/>
    </w:p>
    <w:p w14:paraId="75576AAA" w14:textId="03545169" w:rsidR="008570F1" w:rsidRDefault="008570F1" w:rsidP="008570F1">
      <w:pPr>
        <w:jc w:val="both"/>
      </w:pPr>
      <w:r>
        <w:t xml:space="preserve">As </w:t>
      </w:r>
      <w:r w:rsidR="0019735E">
        <w:t xml:space="preserve">the </w:t>
      </w:r>
      <w:r>
        <w:t>application was under test it must have behaved oddly. If the application got crashed the software must be capable of providing the user with the stack</w:t>
      </w:r>
      <w:r w:rsidR="0019735E">
        <w:t xml:space="preserve"> </w:t>
      </w:r>
      <w:r>
        <w:t xml:space="preserve">trace at the time of the crash. </w:t>
      </w:r>
      <w:proofErr w:type="spellStart"/>
      <w:r>
        <w:t>Stacktrace</w:t>
      </w:r>
      <w:proofErr w:type="spellEnd"/>
      <w:r>
        <w:t xml:space="preserve"> could be very useful in case of the crash as it could spot the functions last called before the application was about to crash. </w:t>
      </w:r>
      <w:r w:rsidR="00CF2830">
        <w:t>These functions</w:t>
      </w:r>
      <w:r>
        <w:t xml:space="preserve"> could help the developer in handling any anomalies if</w:t>
      </w:r>
      <w:r w:rsidR="0019735E">
        <w:t xml:space="preserve"> the </w:t>
      </w:r>
      <w:r>
        <w:t xml:space="preserve">application couldn’t start </w:t>
      </w:r>
      <w:r w:rsidR="0019735E">
        <w:t>to</w:t>
      </w:r>
      <w:r>
        <w:t xml:space="preserve"> behave oddly after the crash. </w:t>
      </w:r>
    </w:p>
    <w:p w14:paraId="7E077E9C" w14:textId="6B9F8E3A" w:rsidR="00CF2830" w:rsidRDefault="00CF2830" w:rsidP="00CF2830">
      <w:pPr>
        <w:pStyle w:val="Heading3"/>
      </w:pPr>
      <w:bookmarkStart w:id="45" w:name="_Toc8671760"/>
      <w:r>
        <w:t>Report Generation</w:t>
      </w:r>
      <w:bookmarkEnd w:id="45"/>
    </w:p>
    <w:p w14:paraId="43E9214B" w14:textId="32A198CF" w:rsidR="008570F1" w:rsidRDefault="00CF2830" w:rsidP="00BC35CD">
      <w:pPr>
        <w:jc w:val="both"/>
      </w:pPr>
      <w:r>
        <w:t>After all the detection and crashing, the software must generate a full</w:t>
      </w:r>
      <w:r w:rsidR="00A0433A">
        <w:t>-</w:t>
      </w:r>
      <w:r>
        <w:t>fledge</w:t>
      </w:r>
      <w:r w:rsidR="0019735E">
        <w:t>d</w:t>
      </w:r>
      <w:r>
        <w:t xml:space="preserve"> report of all the communication it traced between the under-observation application and Linux Kernel. It includes system call name, its arguments, return value and the pid which is making that call as the software we are intended to test are multi-tasking. And if the application was being debugged the stack</w:t>
      </w:r>
      <w:r w:rsidR="0019735E">
        <w:t xml:space="preserve"> </w:t>
      </w:r>
      <w:r>
        <w:t xml:space="preserve">trace must be provided in the report in case any crash </w:t>
      </w:r>
      <w:proofErr w:type="gramStart"/>
      <w:r>
        <w:t>happe</w:t>
      </w:r>
      <w:r w:rsidR="0019735E">
        <w:t>n</w:t>
      </w:r>
      <w:proofErr w:type="gramEnd"/>
      <w:r>
        <w:t>.</w:t>
      </w:r>
    </w:p>
    <w:p w14:paraId="2A623012" w14:textId="77777777" w:rsidR="00BC35CD" w:rsidRDefault="00BC35CD">
      <w:pPr>
        <w:rPr>
          <w:rFonts w:asciiTheme="majorHAnsi" w:eastAsiaTheme="majorEastAsia" w:hAnsiTheme="majorHAnsi" w:cstheme="majorBidi"/>
          <w:spacing w:val="-10"/>
          <w:kern w:val="28"/>
          <w:sz w:val="56"/>
          <w:szCs w:val="56"/>
        </w:rPr>
      </w:pPr>
      <w:r>
        <w:br w:type="page"/>
      </w:r>
    </w:p>
    <w:p w14:paraId="170C4B7C" w14:textId="4FE54A5A" w:rsidR="00C45081" w:rsidRDefault="00C45081" w:rsidP="00C45081">
      <w:pPr>
        <w:pStyle w:val="Title"/>
      </w:pPr>
      <w:r>
        <w:lastRenderedPageBreak/>
        <w:t xml:space="preserve">Chapter </w:t>
      </w:r>
      <w:r w:rsidR="006B16C2">
        <w:t>Four</w:t>
      </w:r>
    </w:p>
    <w:p w14:paraId="7C381967" w14:textId="235AB501" w:rsidR="00F042B8" w:rsidRDefault="062FFB7F" w:rsidP="00F042B8">
      <w:pPr>
        <w:pStyle w:val="Heading1"/>
      </w:pPr>
      <w:bookmarkStart w:id="46" w:name="_Toc8671761"/>
      <w:r>
        <w:t xml:space="preserve">Design </w:t>
      </w:r>
      <w:r w:rsidR="001078CD">
        <w:t>and Implementation</w:t>
      </w:r>
      <w:bookmarkEnd w:id="46"/>
    </w:p>
    <w:p w14:paraId="766B69A9" w14:textId="162D8E2D" w:rsidR="00CC4DBF" w:rsidRDefault="004F7C3D" w:rsidP="00094377">
      <w:pPr>
        <w:jc w:val="both"/>
      </w:pPr>
      <w:r w:rsidRPr="004F7C3D">
        <w:t>Our feature-rich utility must get in the development phase, where it has its functionality implemented. Most of the features have been described earlier, and now their practical implementational structure will be discussed</w:t>
      </w:r>
      <w:r w:rsidR="001078CD">
        <w:t xml:space="preserve"> along with the coded subtleties</w:t>
      </w:r>
      <w:r w:rsidRPr="004F7C3D">
        <w:t xml:space="preserve">; which explains the ways that we have adopted to solve the problem described previously. This part of the document is where we would illustrate how we </w:t>
      </w:r>
      <w:r w:rsidR="001078CD">
        <w:t>have</w:t>
      </w:r>
      <w:r w:rsidRPr="004F7C3D">
        <w:t xml:space="preserve"> programmatically plann</w:t>
      </w:r>
      <w:r w:rsidR="001078CD">
        <w:t>ed a</w:t>
      </w:r>
      <w:r w:rsidRPr="004F7C3D">
        <w:t xml:space="preserve"> solve the problem</w:t>
      </w:r>
      <w:r w:rsidR="008E2BAB">
        <w:t>.</w:t>
      </w:r>
    </w:p>
    <w:p w14:paraId="7D308965" w14:textId="0C1D016F" w:rsidR="00E84F9C" w:rsidRDefault="008B4145" w:rsidP="008B4145">
      <w:pPr>
        <w:pStyle w:val="Heading2"/>
      </w:pPr>
      <w:bookmarkStart w:id="47" w:name="_Toc8671762"/>
      <w:r>
        <w:t>Overview</w:t>
      </w:r>
      <w:bookmarkEnd w:id="47"/>
    </w:p>
    <w:p w14:paraId="3A36015A" w14:textId="6CB40533" w:rsidR="00F042B8" w:rsidRDefault="00264474" w:rsidP="00D34160">
      <w:pPr>
        <w:jc w:val="both"/>
      </w:pPr>
      <w:r>
        <w:t>D</w:t>
      </w:r>
      <w:r w:rsidRPr="00264474">
        <w:t xml:space="preserve">evising a programmatically productive solution is discussed in this chapter. Our functional requirement indorses a terminal utility which eradicates the user interface from the equation. The terminal application helps the developer test the program which just the ease of command and some flags. The responsibility of the software is to first observe the system level calls and find those specific calls that handle locking mechanism which then further disrupted with the help of </w:t>
      </w:r>
      <w:r w:rsidR="0019735E">
        <w:t xml:space="preserve">the </w:t>
      </w:r>
      <w:r w:rsidRPr="00264474">
        <w:t>kernel modul</w:t>
      </w:r>
      <w:r w:rsidR="00A135E6">
        <w:t>e</w:t>
      </w:r>
      <w:r w:rsidRPr="00264474">
        <w:t>. After the call disruption the software that was being tested will be further tested and this time rigorously as it not protecting the critical sections or cannot acquire them. At this stage the result will be collected which help us look at the software’s behavior; whether it gets crashed or able to maintain its existence. In case of a crash, a report would be generated identifying the starving process, the locked resource and the stack trace leading to the crash</w:t>
      </w:r>
      <w:r w:rsidR="00295BD1">
        <w:t>.</w:t>
      </w:r>
    </w:p>
    <w:p w14:paraId="770D7A22" w14:textId="77777777" w:rsidR="00926ACA" w:rsidRDefault="00926ACA" w:rsidP="00926ACA">
      <w:pPr>
        <w:pStyle w:val="Heading2"/>
      </w:pPr>
      <w:bookmarkStart w:id="48" w:name="_Toc8671763"/>
      <w:r>
        <w:t>Architecture and component</w:t>
      </w:r>
      <w:bookmarkEnd w:id="48"/>
    </w:p>
    <w:p w14:paraId="57C15786" w14:textId="53BC8177" w:rsidR="00926ACA" w:rsidRDefault="00926ACA" w:rsidP="00926ACA">
      <w:pPr>
        <w:jc w:val="both"/>
        <w:rPr>
          <w:noProof/>
        </w:rPr>
      </w:pPr>
      <w:r>
        <w:rPr>
          <w:noProof/>
        </w:rPr>
        <w:t>Our userspace utility is being written in C-language. The reason in choosing this language is that the kernel libraries are mostly provided in C language. And to blend the code at a deeper level kernel’s language is being used.</w:t>
      </w:r>
      <w:r w:rsidRPr="00B24AD2">
        <w:rPr>
          <w:noProof/>
        </w:rPr>
        <w:t xml:space="preserve"> </w:t>
      </w:r>
      <w:r w:rsidR="00004652">
        <w:rPr>
          <w:noProof/>
        </w:rPr>
        <w:t xml:space="preserve"> </w:t>
      </w:r>
      <w:r w:rsidR="00112C5F">
        <w:rPr>
          <w:noProof/>
        </w:rPr>
        <w:t>Further to use libraries intended to provide the features above explained demands c language to compile. Design architecture for this product is files and header based. Each code file comprises of a separate functionality and every code file has a separate header file to work with. Each header file has the signature of methods that needs to be written in the code files. Interfile co</w:t>
      </w:r>
      <w:r w:rsidR="0019735E">
        <w:rPr>
          <w:noProof/>
        </w:rPr>
        <w:t>m</w:t>
      </w:r>
      <w:r w:rsidR="00112C5F">
        <w:rPr>
          <w:noProof/>
        </w:rPr>
        <w:t xml:space="preserve">munication is done by including </w:t>
      </w:r>
      <w:r w:rsidR="0019735E">
        <w:rPr>
          <w:noProof/>
        </w:rPr>
        <w:t xml:space="preserve">a </w:t>
      </w:r>
      <w:r w:rsidR="00112C5F">
        <w:rPr>
          <w:noProof/>
        </w:rPr>
        <w:t xml:space="preserve">specific header file to the code files that want to use those methods. The compilation phase is done with the help of a MAKEFILE. To compile this code a make file </w:t>
      </w:r>
      <w:r w:rsidR="00112C5F">
        <w:rPr>
          <w:noProof/>
        </w:rPr>
        <w:lastRenderedPageBreak/>
        <w:t xml:space="preserve">must be written that compiles all the files and clears all the dependency needed along the line. These make file will help developer compile code easily and generate </w:t>
      </w:r>
      <w:r w:rsidR="0019735E">
        <w:rPr>
          <w:noProof/>
        </w:rPr>
        <w:t xml:space="preserve">an </w:t>
      </w:r>
      <w:r w:rsidR="00112C5F">
        <w:rPr>
          <w:noProof/>
        </w:rPr>
        <w:t>executable file.</w:t>
      </w:r>
    </w:p>
    <w:p w14:paraId="321C99F8" w14:textId="41962841" w:rsidR="007B7956" w:rsidRDefault="007B7956" w:rsidP="007B7956">
      <w:pPr>
        <w:pStyle w:val="Heading3"/>
      </w:pPr>
      <w:bookmarkStart w:id="49" w:name="_Toc8671764"/>
      <w:r>
        <w:t xml:space="preserve">Functional </w:t>
      </w:r>
      <w:r w:rsidR="008158E5">
        <w:t xml:space="preserve">Design </w:t>
      </w:r>
      <w:r>
        <w:t>Identification</w:t>
      </w:r>
      <w:bookmarkEnd w:id="49"/>
    </w:p>
    <w:p w14:paraId="664E8410" w14:textId="2FDFD882" w:rsidR="007B7956" w:rsidRDefault="007B7956" w:rsidP="007B7956">
      <w:r>
        <w:t>To build the software, one needs to know what kind of functionalities that are required and how they need to be implemented in the desired language of code. What are the types of limitation it generates and how we are going to cope with it</w:t>
      </w:r>
      <w:r w:rsidR="0019735E">
        <w:t>?</w:t>
      </w:r>
    </w:p>
    <w:p w14:paraId="3662EB69" w14:textId="77E9D74D" w:rsidR="007B7956" w:rsidRDefault="007B7956" w:rsidP="007B7956">
      <w:pPr>
        <w:pStyle w:val="Heading4"/>
      </w:pPr>
      <w:r>
        <w:t>Main File</w:t>
      </w:r>
    </w:p>
    <w:p w14:paraId="60F5960A" w14:textId="3981CD71" w:rsidR="00913AA8" w:rsidRPr="00913AA8" w:rsidRDefault="00913AA8" w:rsidP="00913AA8">
      <w:r>
        <w:t>The first function our compiler may call described as follow</w:t>
      </w:r>
      <w:r w:rsidR="0019735E">
        <w:t>ing</w:t>
      </w:r>
      <w:r>
        <w:t xml:space="preserve"> in design and implementation steps</w:t>
      </w:r>
    </w:p>
    <w:p w14:paraId="204D485F" w14:textId="7FF89549" w:rsidR="001078CD" w:rsidRPr="001078CD" w:rsidRDefault="001078CD" w:rsidP="001078CD">
      <w:pPr>
        <w:pStyle w:val="Heading5"/>
      </w:pPr>
      <w:r>
        <w:t>Design</w:t>
      </w:r>
    </w:p>
    <w:p w14:paraId="09A7384D" w14:textId="50A5A5F9" w:rsidR="007B7956" w:rsidRDefault="007B7956" w:rsidP="001078CD">
      <w:pPr>
        <w:jc w:val="both"/>
      </w:pPr>
      <w:r>
        <w:t xml:space="preserve">A must have </w:t>
      </w:r>
      <w:r w:rsidR="0019735E">
        <w:t xml:space="preserve">a </w:t>
      </w:r>
      <w:r>
        <w:t>file that starts the code will be written that should fork the process that execute</w:t>
      </w:r>
      <w:r w:rsidR="0019735E">
        <w:t>s</w:t>
      </w:r>
      <w:r>
        <w:t xml:space="preserve"> the program that needs to be traced and would call a method that traces the forked program.</w:t>
      </w:r>
    </w:p>
    <w:p w14:paraId="4E01576A" w14:textId="2FE9E86B" w:rsidR="001078CD" w:rsidRDefault="001078CD" w:rsidP="001078CD">
      <w:pPr>
        <w:pStyle w:val="Heading5"/>
      </w:pPr>
      <w:r>
        <w:t>Implementation</w:t>
      </w:r>
    </w:p>
    <w:p w14:paraId="4E4C4DAA" w14:textId="7DDD1260" w:rsidR="001078CD" w:rsidRDefault="001078CD" w:rsidP="007B7956">
      <w:r>
        <w:t>Following code</w:t>
      </w:r>
      <w:r w:rsidR="0019735E">
        <w:t>,</w:t>
      </w:r>
      <w:r>
        <w:t xml:space="preserve"> snippet shows the main functionality that’s been applied via design description.</w:t>
      </w:r>
    </w:p>
    <w:p w14:paraId="5E046BC3" w14:textId="6AA6F712" w:rsidR="00D74F63" w:rsidRDefault="00BD3090" w:rsidP="007B7956">
      <w:r>
        <w:rPr>
          <w:noProof/>
        </w:rPr>
        <w:drawing>
          <wp:inline distT="0" distB="0" distL="0" distR="0" wp14:anchorId="0C9CEC1A" wp14:editId="6AEB3284">
            <wp:extent cx="5937250" cy="3005455"/>
            <wp:effectExtent l="0" t="0" r="635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3005455"/>
                    </a:xfrm>
                    <a:prstGeom prst="rect">
                      <a:avLst/>
                    </a:prstGeom>
                    <a:noFill/>
                    <a:ln>
                      <a:noFill/>
                    </a:ln>
                  </pic:spPr>
                </pic:pic>
              </a:graphicData>
            </a:graphic>
          </wp:inline>
        </w:drawing>
      </w:r>
    </w:p>
    <w:p w14:paraId="71F13BDC" w14:textId="3143D464" w:rsidR="007B7956" w:rsidRDefault="00FC723E" w:rsidP="007B7956">
      <w:pPr>
        <w:pStyle w:val="Heading4"/>
      </w:pPr>
      <w:r>
        <w:lastRenderedPageBreak/>
        <w:t>Spawn Process</w:t>
      </w:r>
    </w:p>
    <w:p w14:paraId="1237D91F" w14:textId="3AF4F900" w:rsidR="00913AA8" w:rsidRPr="00913AA8" w:rsidRDefault="00913AA8" w:rsidP="00913AA8">
      <w:pPr>
        <w:pStyle w:val="Heading5"/>
      </w:pPr>
      <w:r>
        <w:t>Design</w:t>
      </w:r>
    </w:p>
    <w:p w14:paraId="08B638DE" w14:textId="30EA6CC0" w:rsidR="00FC723E" w:rsidRDefault="00FC723E" w:rsidP="00FC723E">
      <w:r>
        <w:t xml:space="preserve">A code file that’s responsibility is to exec the program that needs to be traced or attach to the process that demands consideration. This code file doesn’t have much responsibility </w:t>
      </w:r>
      <w:r w:rsidR="00913AA8">
        <w:t>to</w:t>
      </w:r>
      <w:r>
        <w:t xml:space="preserve"> exec a new process and ends.</w:t>
      </w:r>
    </w:p>
    <w:p w14:paraId="0B04F33B" w14:textId="0C2D81A8" w:rsidR="00913AA8" w:rsidRDefault="00913AA8" w:rsidP="00913AA8">
      <w:pPr>
        <w:pStyle w:val="Heading5"/>
      </w:pPr>
      <w:r>
        <w:t>Implementation</w:t>
      </w:r>
    </w:p>
    <w:p w14:paraId="48D3AF45" w14:textId="1E07EBB6" w:rsidR="00913AA8" w:rsidRPr="00913AA8" w:rsidRDefault="00BD3090" w:rsidP="00913AA8">
      <w:r>
        <w:t>This part of the implementation starts a new process and calls PTRACE_TRACEME and notify waiting</w:t>
      </w:r>
      <w:r w:rsidR="0019735E">
        <w:t xml:space="preserve"> for</w:t>
      </w:r>
      <w:r>
        <w:t xml:space="preserve"> </w:t>
      </w:r>
      <w:r w:rsidR="00A0433A">
        <w:t xml:space="preserve">the </w:t>
      </w:r>
      <w:r>
        <w:t>parent process.</w:t>
      </w:r>
    </w:p>
    <w:p w14:paraId="6393EB4C" w14:textId="7B0B3739" w:rsidR="001078CD" w:rsidRDefault="00913AA8" w:rsidP="00FC723E">
      <w:r>
        <w:rPr>
          <w:noProof/>
        </w:rPr>
        <w:drawing>
          <wp:inline distT="0" distB="0" distL="0" distR="0" wp14:anchorId="3D415622" wp14:editId="694CCEE4">
            <wp:extent cx="5943600" cy="525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257800"/>
                    </a:xfrm>
                    <a:prstGeom prst="rect">
                      <a:avLst/>
                    </a:prstGeom>
                    <a:noFill/>
                    <a:ln>
                      <a:noFill/>
                    </a:ln>
                  </pic:spPr>
                </pic:pic>
              </a:graphicData>
            </a:graphic>
          </wp:inline>
        </w:drawing>
      </w:r>
    </w:p>
    <w:p w14:paraId="5265BC26" w14:textId="785278CB" w:rsidR="00FC723E" w:rsidRDefault="00FC723E" w:rsidP="00FC723E">
      <w:pPr>
        <w:pStyle w:val="Heading4"/>
      </w:pPr>
      <w:r>
        <w:t>Trace Spawn Process</w:t>
      </w:r>
    </w:p>
    <w:p w14:paraId="0EF103F4" w14:textId="467DF53F" w:rsidR="00BD3090" w:rsidRPr="00BD3090" w:rsidRDefault="00BD3090" w:rsidP="00BD3090">
      <w:pPr>
        <w:pStyle w:val="Heading5"/>
      </w:pPr>
      <w:r>
        <w:t>Design</w:t>
      </w:r>
    </w:p>
    <w:p w14:paraId="7BFD2E63" w14:textId="5C453B7F" w:rsidR="00FC723E" w:rsidRPr="00FC723E" w:rsidRDefault="00FC723E" w:rsidP="00FC723E">
      <w:pPr>
        <w:spacing w:line="240" w:lineRule="auto"/>
        <w:jc w:val="both"/>
      </w:pPr>
      <w:r>
        <w:t xml:space="preserve">The main code of our program must be written here. It is the file that waits for the program to spawn and start tracing it. </w:t>
      </w:r>
      <w:proofErr w:type="spellStart"/>
      <w:r>
        <w:t>Ptrace</w:t>
      </w:r>
      <w:proofErr w:type="spellEnd"/>
      <w:r>
        <w:t xml:space="preserve"> is the library used for this purpose as it the kernel </w:t>
      </w:r>
      <w:r>
        <w:lastRenderedPageBreak/>
        <w:t xml:space="preserve">implemented system call. </w:t>
      </w:r>
      <w:r>
        <w:rPr>
          <w:rFonts w:ascii="Calibri" w:eastAsia="Calibri" w:hAnsi="Calibri" w:cs="Calibri"/>
          <w:sz w:val="26"/>
          <w:szCs w:val="26"/>
        </w:rPr>
        <w:t>A wizardly system call that empowers its beneficiary process to manipulate other processes. It’s a swiss knife of a debugger, which is having all the tools of controlling the executing process along with peeking and poking the vitals. It provides a mechanism by which you can write a program that can attach to a running process as a parent and then can-do certain things like, stepping through the code one line at a time, set breakpoints, have access to the entire address space, stack, and registers, patch running code of the target etc.</w:t>
      </w:r>
    </w:p>
    <w:p w14:paraId="3AE9765D" w14:textId="77777777" w:rsidR="00FC723E" w:rsidRDefault="00FC723E" w:rsidP="00FC723E">
      <w:pPr>
        <w:spacing w:line="240" w:lineRule="auto"/>
        <w:jc w:val="both"/>
      </w:pPr>
      <w:r>
        <w:rPr>
          <w:rFonts w:ascii="Calibri" w:eastAsia="Calibri" w:hAnsi="Calibri" w:cs="Calibri"/>
          <w:sz w:val="26"/>
          <w:szCs w:val="26"/>
        </w:rPr>
        <w:t xml:space="preserve">From the man page of </w:t>
      </w:r>
      <w:proofErr w:type="spellStart"/>
      <w:proofErr w:type="gramStart"/>
      <w:r>
        <w:rPr>
          <w:rFonts w:ascii="Calibri" w:eastAsia="Calibri" w:hAnsi="Calibri" w:cs="Calibri"/>
          <w:sz w:val="26"/>
          <w:szCs w:val="26"/>
        </w:rPr>
        <w:t>ptrace</w:t>
      </w:r>
      <w:proofErr w:type="spellEnd"/>
      <w:r>
        <w:rPr>
          <w:rFonts w:ascii="Calibri" w:eastAsia="Calibri" w:hAnsi="Calibri" w:cs="Calibri"/>
          <w:sz w:val="26"/>
          <w:szCs w:val="26"/>
        </w:rPr>
        <w:t>(</w:t>
      </w:r>
      <w:proofErr w:type="gramEnd"/>
      <w:r>
        <w:rPr>
          <w:rFonts w:ascii="Calibri" w:eastAsia="Calibri" w:hAnsi="Calibri" w:cs="Calibri"/>
          <w:sz w:val="26"/>
          <w:szCs w:val="26"/>
        </w:rPr>
        <w:t>)</w:t>
      </w:r>
    </w:p>
    <w:p w14:paraId="14B9FB75" w14:textId="6708614F" w:rsidR="00FC723E" w:rsidRPr="00FC723E" w:rsidRDefault="00FC723E" w:rsidP="00FC723E">
      <w:pPr>
        <w:spacing w:line="240" w:lineRule="auto"/>
        <w:jc w:val="both"/>
      </w:pPr>
      <w:r>
        <w:rPr>
          <w:rFonts w:ascii="Calibri" w:eastAsia="Calibri" w:hAnsi="Calibri" w:cs="Calibri"/>
          <w:sz w:val="26"/>
          <w:szCs w:val="26"/>
        </w:rPr>
        <w:t xml:space="preserve">    </w:t>
      </w:r>
      <w:r>
        <w:rPr>
          <w:rFonts w:ascii="Calibri" w:eastAsia="Calibri" w:hAnsi="Calibri" w:cs="Calibri"/>
          <w:sz w:val="26"/>
          <w:szCs w:val="26"/>
          <w:shd w:val="clear" w:color="auto" w:fill="FFFBCC"/>
        </w:rPr>
        <w:t xml:space="preserve">   The </w:t>
      </w:r>
      <w:proofErr w:type="spellStart"/>
      <w:r>
        <w:rPr>
          <w:rFonts w:ascii="Calibri" w:eastAsia="Calibri" w:hAnsi="Calibri" w:cs="Calibri"/>
          <w:sz w:val="26"/>
          <w:szCs w:val="26"/>
          <w:shd w:val="clear" w:color="auto" w:fill="FFFBCC"/>
        </w:rPr>
        <w:t>ptrace</w:t>
      </w:r>
      <w:proofErr w:type="spellEnd"/>
      <w:r>
        <w:rPr>
          <w:rFonts w:ascii="Calibri" w:eastAsia="Calibri" w:hAnsi="Calibri" w:cs="Calibri"/>
          <w:sz w:val="26"/>
          <w:szCs w:val="26"/>
          <w:shd w:val="clear" w:color="auto" w:fill="FFFBCC"/>
        </w:rPr>
        <w:t xml:space="preserve"> () system call provides a means by which one process (the "tracer") may observe and control the execution of another process (the "</w:t>
      </w:r>
      <w:proofErr w:type="spellStart"/>
      <w:r>
        <w:rPr>
          <w:rFonts w:ascii="Calibri" w:eastAsia="Calibri" w:hAnsi="Calibri" w:cs="Calibri"/>
          <w:sz w:val="26"/>
          <w:szCs w:val="26"/>
          <w:shd w:val="clear" w:color="auto" w:fill="FFFBCC"/>
        </w:rPr>
        <w:t>tracee</w:t>
      </w:r>
      <w:proofErr w:type="spellEnd"/>
      <w:r>
        <w:rPr>
          <w:rFonts w:ascii="Calibri" w:eastAsia="Calibri" w:hAnsi="Calibri" w:cs="Calibri"/>
          <w:sz w:val="26"/>
          <w:szCs w:val="26"/>
          <w:shd w:val="clear" w:color="auto" w:fill="FFFBCC"/>
        </w:rPr>
        <w:t>"</w:t>
      </w:r>
      <w:proofErr w:type="gramStart"/>
      <w:r>
        <w:rPr>
          <w:rFonts w:ascii="Calibri" w:eastAsia="Calibri" w:hAnsi="Calibri" w:cs="Calibri"/>
          <w:sz w:val="26"/>
          <w:szCs w:val="26"/>
          <w:shd w:val="clear" w:color="auto" w:fill="FFFBCC"/>
        </w:rPr>
        <w:t>), and</w:t>
      </w:r>
      <w:proofErr w:type="gramEnd"/>
      <w:r>
        <w:rPr>
          <w:rFonts w:ascii="Calibri" w:eastAsia="Calibri" w:hAnsi="Calibri" w:cs="Calibri"/>
          <w:sz w:val="26"/>
          <w:szCs w:val="26"/>
          <w:shd w:val="clear" w:color="auto" w:fill="FFFBCC"/>
        </w:rPr>
        <w:t xml:space="preserve"> examine and change the </w:t>
      </w:r>
      <w:proofErr w:type="spellStart"/>
      <w:r>
        <w:rPr>
          <w:rFonts w:ascii="Calibri" w:eastAsia="Calibri" w:hAnsi="Calibri" w:cs="Calibri"/>
          <w:sz w:val="26"/>
          <w:szCs w:val="26"/>
          <w:shd w:val="clear" w:color="auto" w:fill="FFFBCC"/>
        </w:rPr>
        <w:t>tracee's</w:t>
      </w:r>
      <w:proofErr w:type="spellEnd"/>
      <w:r>
        <w:rPr>
          <w:rFonts w:ascii="Calibri" w:eastAsia="Calibri" w:hAnsi="Calibri" w:cs="Calibri"/>
          <w:sz w:val="26"/>
          <w:szCs w:val="26"/>
          <w:shd w:val="clear" w:color="auto" w:fill="FFFBCC"/>
        </w:rPr>
        <w:t xml:space="preserve"> memory and registers. It is primarily used to implement breakpoint debugging and system call tracing.</w:t>
      </w:r>
    </w:p>
    <w:p w14:paraId="00AD590C" w14:textId="4789FC4D" w:rsidR="00FC723E" w:rsidRDefault="00FC723E" w:rsidP="00296ABA">
      <w:pPr>
        <w:jc w:val="both"/>
      </w:pPr>
      <w:r>
        <w:rPr>
          <w:rFonts w:ascii="Calibri" w:eastAsia="Calibri" w:hAnsi="Calibri" w:cs="Calibri"/>
          <w:sz w:val="26"/>
          <w:szCs w:val="26"/>
        </w:rPr>
        <w:t xml:space="preserve">In order to get manipulated, the Tracee must get attached to its tracer. Each tracer can get attached to only one thread of a multi-threaded application/process. It takes a magic request (from the list of </w:t>
      </w:r>
      <w:proofErr w:type="spellStart"/>
      <w:r>
        <w:rPr>
          <w:rFonts w:ascii="Calibri" w:eastAsia="Calibri" w:hAnsi="Calibri" w:cs="Calibri"/>
          <w:sz w:val="26"/>
          <w:szCs w:val="26"/>
        </w:rPr>
        <w:t>enums</w:t>
      </w:r>
      <w:proofErr w:type="spellEnd"/>
      <w:r>
        <w:rPr>
          <w:rFonts w:ascii="Calibri" w:eastAsia="Calibri" w:hAnsi="Calibri" w:cs="Calibri"/>
          <w:sz w:val="26"/>
          <w:szCs w:val="26"/>
        </w:rPr>
        <w:t>) in its first parameter and doing completely different things depending on its value.</w:t>
      </w:r>
      <w:r>
        <w:t xml:space="preserve"> </w:t>
      </w:r>
    </w:p>
    <w:p w14:paraId="7B2334A5" w14:textId="77777777" w:rsidR="00FC723E" w:rsidRPr="00FC723E" w:rsidRDefault="00FC723E" w:rsidP="00FC723E">
      <w:pPr>
        <w:spacing w:line="240" w:lineRule="auto"/>
        <w:jc w:val="both"/>
        <w:rPr>
          <w:b/>
        </w:rPr>
      </w:pPr>
      <w:proofErr w:type="spellStart"/>
      <w:r w:rsidRPr="00FC723E">
        <w:rPr>
          <w:rFonts w:ascii="Calibri" w:eastAsia="Calibri" w:hAnsi="Calibri" w:cs="Calibri"/>
          <w:b/>
          <w:sz w:val="26"/>
          <w:szCs w:val="26"/>
        </w:rPr>
        <w:t>Ptrace</w:t>
      </w:r>
      <w:proofErr w:type="spellEnd"/>
      <w:r w:rsidRPr="00FC723E">
        <w:rPr>
          <w:rFonts w:ascii="Calibri" w:eastAsia="Calibri" w:hAnsi="Calibri" w:cs="Calibri"/>
          <w:b/>
          <w:sz w:val="26"/>
          <w:szCs w:val="26"/>
        </w:rPr>
        <w:t xml:space="preserve"> Prototype</w:t>
      </w:r>
    </w:p>
    <w:p w14:paraId="10A799CD" w14:textId="07F78F34" w:rsidR="00FC723E" w:rsidRDefault="00FC723E" w:rsidP="00FC723E">
      <w:pPr>
        <w:spacing w:line="240" w:lineRule="auto"/>
        <w:jc w:val="both"/>
        <w:rPr>
          <w:rFonts w:ascii="Calibri" w:eastAsia="Calibri" w:hAnsi="Calibri" w:cs="Calibri"/>
          <w:sz w:val="26"/>
          <w:szCs w:val="26"/>
        </w:rPr>
      </w:pPr>
      <w:r>
        <w:rPr>
          <w:rFonts w:ascii="Calibri" w:eastAsia="Calibri" w:hAnsi="Calibri" w:cs="Calibri"/>
          <w:sz w:val="26"/>
          <w:szCs w:val="26"/>
        </w:rPr>
        <w:t>In order to include use the ‘#include &lt;sys/</w:t>
      </w:r>
      <w:proofErr w:type="spellStart"/>
      <w:r>
        <w:rPr>
          <w:rFonts w:ascii="Calibri" w:eastAsia="Calibri" w:hAnsi="Calibri" w:cs="Calibri"/>
          <w:sz w:val="26"/>
          <w:szCs w:val="26"/>
        </w:rPr>
        <w:t>ptrace.h</w:t>
      </w:r>
      <w:proofErr w:type="spellEnd"/>
      <w:r>
        <w:rPr>
          <w:rFonts w:ascii="Calibri" w:eastAsia="Calibri" w:hAnsi="Calibri" w:cs="Calibri"/>
          <w:sz w:val="26"/>
          <w:szCs w:val="26"/>
        </w:rPr>
        <w:t>&gt;’</w:t>
      </w:r>
    </w:p>
    <w:p w14:paraId="3F3D7C15" w14:textId="161017C6" w:rsidR="00FC723E" w:rsidRDefault="00FC723E" w:rsidP="00FC723E">
      <w:pPr>
        <w:spacing w:line="240" w:lineRule="auto"/>
        <w:jc w:val="both"/>
      </w:pPr>
      <w:r>
        <w:rPr>
          <w:rFonts w:ascii="Calibri" w:eastAsia="Calibri" w:hAnsi="Calibri" w:cs="Calibri"/>
          <w:sz w:val="26"/>
          <w:szCs w:val="26"/>
        </w:rPr>
        <w:t>Syntax of the call.</w:t>
      </w:r>
    </w:p>
    <w:p w14:paraId="08C40AB1" w14:textId="77777777" w:rsidR="00FC723E" w:rsidRDefault="00FC723E" w:rsidP="00FC723E">
      <w:pPr>
        <w:spacing w:line="240" w:lineRule="auto"/>
        <w:jc w:val="both"/>
      </w:pPr>
      <w:r>
        <w:rPr>
          <w:rFonts w:ascii="Calibri" w:eastAsia="Calibri" w:hAnsi="Calibri" w:cs="Calibri"/>
          <w:sz w:val="26"/>
          <w:szCs w:val="26"/>
        </w:rPr>
        <w:t xml:space="preserve">long </w:t>
      </w:r>
      <w:proofErr w:type="spellStart"/>
      <w:proofErr w:type="gramStart"/>
      <w:r>
        <w:rPr>
          <w:rFonts w:ascii="Calibri" w:eastAsia="Calibri" w:hAnsi="Calibri" w:cs="Calibri"/>
          <w:sz w:val="26"/>
          <w:szCs w:val="26"/>
        </w:rPr>
        <w:t>ptrace</w:t>
      </w:r>
      <w:proofErr w:type="spellEnd"/>
      <w:r>
        <w:rPr>
          <w:rFonts w:ascii="Calibri" w:eastAsia="Calibri" w:hAnsi="Calibri" w:cs="Calibri"/>
          <w:sz w:val="26"/>
          <w:szCs w:val="26"/>
        </w:rPr>
        <w:t>(</w:t>
      </w:r>
      <w:proofErr w:type="spellStart"/>
      <w:proofErr w:type="gramEnd"/>
      <w:r>
        <w:rPr>
          <w:rFonts w:ascii="Calibri" w:eastAsia="Calibri" w:hAnsi="Calibri" w:cs="Calibri"/>
          <w:sz w:val="26"/>
          <w:szCs w:val="26"/>
        </w:rPr>
        <w:t>enum</w:t>
      </w:r>
      <w:proofErr w:type="spellEnd"/>
      <w:r>
        <w:rPr>
          <w:rFonts w:ascii="Calibri" w:eastAsia="Calibri" w:hAnsi="Calibri" w:cs="Calibri"/>
          <w:sz w:val="26"/>
          <w:szCs w:val="26"/>
        </w:rPr>
        <w:t xml:space="preserve"> __</w:t>
      </w:r>
      <w:proofErr w:type="spellStart"/>
      <w:r>
        <w:rPr>
          <w:rFonts w:ascii="Calibri" w:eastAsia="Calibri" w:hAnsi="Calibri" w:cs="Calibri"/>
          <w:sz w:val="26"/>
          <w:szCs w:val="26"/>
        </w:rPr>
        <w:t>ptrace_request</w:t>
      </w:r>
      <w:proofErr w:type="spellEnd"/>
      <w:r>
        <w:rPr>
          <w:rFonts w:ascii="Calibri" w:eastAsia="Calibri" w:hAnsi="Calibri" w:cs="Calibri"/>
          <w:sz w:val="26"/>
          <w:szCs w:val="26"/>
        </w:rPr>
        <w:t xml:space="preserve"> request, </w:t>
      </w:r>
      <w:proofErr w:type="spellStart"/>
      <w:r>
        <w:rPr>
          <w:rFonts w:ascii="Calibri" w:eastAsia="Calibri" w:hAnsi="Calibri" w:cs="Calibri"/>
          <w:sz w:val="26"/>
          <w:szCs w:val="26"/>
        </w:rPr>
        <w:t>pid_t</w:t>
      </w:r>
      <w:proofErr w:type="spellEnd"/>
      <w:r>
        <w:rPr>
          <w:rFonts w:ascii="Calibri" w:eastAsia="Calibri" w:hAnsi="Calibri" w:cs="Calibri"/>
          <w:sz w:val="26"/>
          <w:szCs w:val="26"/>
        </w:rPr>
        <w:t xml:space="preserve"> pid, void *</w:t>
      </w:r>
      <w:proofErr w:type="spellStart"/>
      <w:r>
        <w:rPr>
          <w:rFonts w:ascii="Calibri" w:eastAsia="Calibri" w:hAnsi="Calibri" w:cs="Calibri"/>
          <w:sz w:val="26"/>
          <w:szCs w:val="26"/>
        </w:rPr>
        <w:t>addr</w:t>
      </w:r>
      <w:proofErr w:type="spellEnd"/>
      <w:r>
        <w:rPr>
          <w:rFonts w:ascii="Calibri" w:eastAsia="Calibri" w:hAnsi="Calibri" w:cs="Calibri"/>
          <w:sz w:val="26"/>
          <w:szCs w:val="26"/>
        </w:rPr>
        <w:t>, void *data);</w:t>
      </w:r>
    </w:p>
    <w:p w14:paraId="63DAEB23" w14:textId="77777777" w:rsidR="00FC723E" w:rsidRDefault="00FC723E" w:rsidP="00FC723E">
      <w:pPr>
        <w:pStyle w:val="ListParagraph"/>
        <w:numPr>
          <w:ilvl w:val="0"/>
          <w:numId w:val="4"/>
        </w:numPr>
        <w:spacing w:line="240" w:lineRule="auto"/>
        <w:jc w:val="both"/>
      </w:pPr>
      <w:r>
        <w:rPr>
          <w:rFonts w:cs="Calibri"/>
          <w:sz w:val="26"/>
          <w:szCs w:val="26"/>
        </w:rPr>
        <w:t>Request augment decides what is to be done.</w:t>
      </w:r>
    </w:p>
    <w:p w14:paraId="607B7874" w14:textId="77777777" w:rsidR="00FC723E" w:rsidRDefault="00FC723E" w:rsidP="00FC723E">
      <w:pPr>
        <w:pStyle w:val="ListParagraph"/>
        <w:numPr>
          <w:ilvl w:val="0"/>
          <w:numId w:val="4"/>
        </w:numPr>
        <w:spacing w:line="240" w:lineRule="auto"/>
        <w:jc w:val="both"/>
      </w:pPr>
      <w:r>
        <w:rPr>
          <w:rFonts w:cs="Calibri"/>
          <w:sz w:val="26"/>
          <w:szCs w:val="26"/>
        </w:rPr>
        <w:t>Pid is the process ID of the process that is to be traced.</w:t>
      </w:r>
    </w:p>
    <w:p w14:paraId="7BC8D2B4" w14:textId="77777777" w:rsidR="00FC723E" w:rsidRDefault="00FC723E" w:rsidP="00FC723E">
      <w:pPr>
        <w:pStyle w:val="ListParagraph"/>
        <w:numPr>
          <w:ilvl w:val="0"/>
          <w:numId w:val="4"/>
        </w:numPr>
        <w:spacing w:line="240" w:lineRule="auto"/>
        <w:jc w:val="both"/>
      </w:pPr>
      <w:proofErr w:type="spellStart"/>
      <w:r>
        <w:rPr>
          <w:rFonts w:cs="Calibri"/>
          <w:sz w:val="26"/>
          <w:szCs w:val="26"/>
        </w:rPr>
        <w:t>Addr</w:t>
      </w:r>
      <w:proofErr w:type="spellEnd"/>
      <w:r>
        <w:rPr>
          <w:rFonts w:cs="Calibri"/>
          <w:sz w:val="26"/>
          <w:szCs w:val="26"/>
        </w:rPr>
        <w:t xml:space="preserve"> is the offset in the user space. It’ll be used </w:t>
      </w:r>
      <w:proofErr w:type="gramStart"/>
      <w:r>
        <w:rPr>
          <w:rFonts w:cs="Calibri"/>
          <w:sz w:val="26"/>
          <w:szCs w:val="26"/>
        </w:rPr>
        <w:t>on the basis of</w:t>
      </w:r>
      <w:proofErr w:type="gramEnd"/>
      <w:r>
        <w:rPr>
          <w:rFonts w:cs="Calibri"/>
          <w:sz w:val="26"/>
          <w:szCs w:val="26"/>
        </w:rPr>
        <w:t xml:space="preserve"> the request.</w:t>
      </w:r>
    </w:p>
    <w:p w14:paraId="6248380D" w14:textId="7C258FF8" w:rsidR="00FC723E" w:rsidRPr="007551A2" w:rsidRDefault="00FC723E" w:rsidP="00FC723E">
      <w:pPr>
        <w:pStyle w:val="ListParagraph"/>
        <w:numPr>
          <w:ilvl w:val="0"/>
          <w:numId w:val="4"/>
        </w:numPr>
        <w:spacing w:line="240" w:lineRule="auto"/>
        <w:jc w:val="both"/>
      </w:pPr>
      <w:r>
        <w:rPr>
          <w:rFonts w:cs="Calibri"/>
          <w:sz w:val="26"/>
          <w:szCs w:val="26"/>
        </w:rPr>
        <w:t xml:space="preserve">Data something that is to be written to the </w:t>
      </w:r>
      <w:proofErr w:type="spellStart"/>
      <w:r>
        <w:rPr>
          <w:rFonts w:cs="Calibri"/>
          <w:sz w:val="26"/>
          <w:szCs w:val="26"/>
        </w:rPr>
        <w:t>tracee</w:t>
      </w:r>
      <w:proofErr w:type="spellEnd"/>
      <w:r>
        <w:rPr>
          <w:rFonts w:cs="Calibri"/>
          <w:sz w:val="26"/>
          <w:szCs w:val="26"/>
        </w:rPr>
        <w:t>, if told so. It depends on the request argument.</w:t>
      </w:r>
    </w:p>
    <w:p w14:paraId="48112A1C" w14:textId="626ED39B" w:rsidR="007551A2" w:rsidRDefault="007551A2" w:rsidP="007551A2">
      <w:pPr>
        <w:pStyle w:val="Heading5"/>
      </w:pPr>
      <w:r>
        <w:t>Impl</w:t>
      </w:r>
      <w:r w:rsidR="00361139">
        <w:t>e</w:t>
      </w:r>
      <w:r>
        <w:t>mentation</w:t>
      </w:r>
    </w:p>
    <w:p w14:paraId="13A0DF55" w14:textId="75F93E0A" w:rsidR="00FC723E" w:rsidRDefault="00A475E8" w:rsidP="00296ABA">
      <w:pPr>
        <w:jc w:val="both"/>
      </w:pPr>
      <w:r>
        <w:t>It will be attached with the desired executed program and the manipulation of that program will be starting. First</w:t>
      </w:r>
      <w:r w:rsidR="0019735E">
        <w:t>,</w:t>
      </w:r>
      <w:r>
        <w:t xml:space="preserve"> the options will be set with </w:t>
      </w:r>
      <w:proofErr w:type="spellStart"/>
      <w:r>
        <w:t>ptrace_setoptions</w:t>
      </w:r>
      <w:proofErr w:type="spellEnd"/>
      <w:r>
        <w:t xml:space="preserve"> this </w:t>
      </w:r>
      <w:r w:rsidR="0019735E">
        <w:t>e</w:t>
      </w:r>
      <w:r>
        <w:t>nsures that the kernel will notify us about any options that we have requested. Example of this is PTRACE_O_TRACECLONE this will explicitly tell the kernel to notify with clone signal when the traced program clones a new process. There are other options that can be looked after in order to add functionalities in the code.  After options settin</w:t>
      </w:r>
      <w:r w:rsidR="0019735E">
        <w:t>g,</w:t>
      </w:r>
      <w:r>
        <w:t xml:space="preserve"> we will use the </w:t>
      </w:r>
      <w:r>
        <w:lastRenderedPageBreak/>
        <w:t xml:space="preserve">same API to tell the kernel that notify us at every entry and exit of a system call using PTRACE_SYSCALL argument for </w:t>
      </w:r>
      <w:proofErr w:type="spellStart"/>
      <w:r>
        <w:t>ptrace</w:t>
      </w:r>
      <w:proofErr w:type="spellEnd"/>
      <w:r>
        <w:t>.</w:t>
      </w:r>
    </w:p>
    <w:p w14:paraId="0FE28806" w14:textId="017691CB" w:rsidR="00A475E8" w:rsidRDefault="00A475E8" w:rsidP="00296ABA">
      <w:pPr>
        <w:jc w:val="both"/>
      </w:pPr>
      <w:r>
        <w:t>This code file is now responsible to gather the communication between the process and the kernel</w:t>
      </w:r>
      <w:r w:rsidR="0019735E">
        <w:t>, in this case,</w:t>
      </w:r>
      <w:r>
        <w:t xml:space="preserve"> an infinite loop is started that will wait for the stop signal as we have told the kernel to send us a signal each time the system call in entered or exited. After the stop</w:t>
      </w:r>
      <w:r w:rsidR="0019735E">
        <w:t>,</w:t>
      </w:r>
      <w:r>
        <w:t xml:space="preserve"> we must see what is the signal that we have and after which event we have g</w:t>
      </w:r>
      <w:r w:rsidR="0019735E">
        <w:t>ot</w:t>
      </w:r>
      <w:r>
        <w:t xml:space="preserve"> this.</w:t>
      </w:r>
      <w:r w:rsidR="00556908">
        <w:t xml:space="preserve"> If the event was </w:t>
      </w:r>
      <w:proofErr w:type="gramStart"/>
      <w:r w:rsidR="00556908">
        <w:t>fork</w:t>
      </w:r>
      <w:proofErr w:type="gramEnd"/>
      <w:r w:rsidR="00556908">
        <w:t xml:space="preserve"> then we will repeat the above steps like setting option and Syscalls entry</w:t>
      </w:r>
      <w:r w:rsidR="0019735E">
        <w:t>-</w:t>
      </w:r>
      <w:r w:rsidR="00556908">
        <w:t>exit notifier. But if the event default</w:t>
      </w:r>
      <w:r w:rsidR="0019735E">
        <w:t>ed</w:t>
      </w:r>
      <w:r w:rsidR="00556908">
        <w:t xml:space="preserve"> then we will see in the ENOSYS register w</w:t>
      </w:r>
      <w:r w:rsidR="0019735E">
        <w:t>h</w:t>
      </w:r>
      <w:r w:rsidR="00556908">
        <w:t xml:space="preserve">ether this is system call entry stop or exit. If the stop is </w:t>
      </w:r>
      <w:proofErr w:type="gramStart"/>
      <w:r w:rsidR="00556908">
        <w:t>entry</w:t>
      </w:r>
      <w:proofErr w:type="gramEnd"/>
      <w:r w:rsidR="00556908">
        <w:t xml:space="preserve"> we will explore the </w:t>
      </w:r>
      <w:proofErr w:type="spellStart"/>
      <w:r w:rsidR="00556908">
        <w:t>orig_rax</w:t>
      </w:r>
      <w:proofErr w:type="spellEnd"/>
      <w:r w:rsidR="00556908">
        <w:t xml:space="preserve"> register to explore the system call number. A data file is needed here that matches the system call number with the system call name. We will then explore </w:t>
      </w:r>
      <w:r w:rsidR="0019735E">
        <w:t>an</w:t>
      </w:r>
      <w:r w:rsidR="00556908">
        <w:t>other register for the arguments. In the next iteration</w:t>
      </w:r>
      <w:r w:rsidR="0019735E">
        <w:t>,</w:t>
      </w:r>
      <w:r w:rsidR="00556908">
        <w:t xml:space="preserve"> we’ll do the same and this time check for system call exit to get the return value.</w:t>
      </w:r>
    </w:p>
    <w:p w14:paraId="5AB6C98D" w14:textId="17663BD6" w:rsidR="00361139" w:rsidRDefault="00361139" w:rsidP="00FC723E">
      <w:r>
        <w:rPr>
          <w:noProof/>
        </w:rPr>
        <w:drawing>
          <wp:inline distT="0" distB="0" distL="0" distR="0" wp14:anchorId="2D7C9CB1" wp14:editId="68D03AA2">
            <wp:extent cx="5943600" cy="46266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626610"/>
                    </a:xfrm>
                    <a:prstGeom prst="rect">
                      <a:avLst/>
                    </a:prstGeom>
                    <a:noFill/>
                    <a:ln>
                      <a:noFill/>
                    </a:ln>
                  </pic:spPr>
                </pic:pic>
              </a:graphicData>
            </a:graphic>
          </wp:inline>
        </w:drawing>
      </w:r>
    </w:p>
    <w:p w14:paraId="6C9B3EF3" w14:textId="24686B50" w:rsidR="007551A2" w:rsidRDefault="00361139" w:rsidP="00FC723E">
      <w:r>
        <w:rPr>
          <w:noProof/>
        </w:rPr>
        <w:lastRenderedPageBreak/>
        <w:drawing>
          <wp:inline distT="0" distB="0" distL="0" distR="0" wp14:anchorId="6D70821F" wp14:editId="39C58CE5">
            <wp:extent cx="5943600" cy="4425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25950"/>
                    </a:xfrm>
                    <a:prstGeom prst="rect">
                      <a:avLst/>
                    </a:prstGeom>
                    <a:noFill/>
                    <a:ln>
                      <a:noFill/>
                    </a:ln>
                  </pic:spPr>
                </pic:pic>
              </a:graphicData>
            </a:graphic>
          </wp:inline>
        </w:drawing>
      </w:r>
    </w:p>
    <w:p w14:paraId="54E9A08C" w14:textId="32C08054" w:rsidR="00361139" w:rsidRPr="00296ABA" w:rsidRDefault="00361139" w:rsidP="00FC723E">
      <w:pPr>
        <w:rPr>
          <w:i/>
          <w:sz w:val="20"/>
          <w:szCs w:val="20"/>
        </w:rPr>
      </w:pPr>
      <w:r w:rsidRPr="00296ABA">
        <w:rPr>
          <w:i/>
          <w:sz w:val="20"/>
          <w:szCs w:val="20"/>
        </w:rPr>
        <w:t>Disclamation</w:t>
      </w:r>
      <w:r w:rsidR="00296ABA" w:rsidRPr="00296ABA">
        <w:rPr>
          <w:i/>
          <w:sz w:val="20"/>
          <w:szCs w:val="20"/>
        </w:rPr>
        <w:t>: Above code</w:t>
      </w:r>
      <w:r w:rsidR="0019735E">
        <w:rPr>
          <w:i/>
          <w:sz w:val="20"/>
          <w:szCs w:val="20"/>
        </w:rPr>
        <w:t>,</w:t>
      </w:r>
      <w:r w:rsidR="00296ABA" w:rsidRPr="00296ABA">
        <w:rPr>
          <w:i/>
          <w:sz w:val="20"/>
          <w:szCs w:val="20"/>
        </w:rPr>
        <w:t xml:space="preserve"> </w:t>
      </w:r>
      <w:r w:rsidR="00A0433A">
        <w:rPr>
          <w:i/>
          <w:sz w:val="20"/>
          <w:szCs w:val="20"/>
        </w:rPr>
        <w:t xml:space="preserve">the </w:t>
      </w:r>
      <w:r w:rsidR="00296ABA" w:rsidRPr="00296ABA">
        <w:rPr>
          <w:i/>
          <w:sz w:val="20"/>
          <w:szCs w:val="20"/>
        </w:rPr>
        <w:t xml:space="preserve">snippet is the minimalistic version of </w:t>
      </w:r>
      <w:r w:rsidR="0019735E">
        <w:rPr>
          <w:i/>
          <w:sz w:val="20"/>
          <w:szCs w:val="20"/>
        </w:rPr>
        <w:t xml:space="preserve">the </w:t>
      </w:r>
      <w:r w:rsidR="00296ABA" w:rsidRPr="00296ABA">
        <w:rPr>
          <w:i/>
          <w:sz w:val="20"/>
          <w:szCs w:val="20"/>
        </w:rPr>
        <w:t>basic command to describe in this document.</w:t>
      </w:r>
    </w:p>
    <w:p w14:paraId="78395367" w14:textId="08CFB676" w:rsidR="00556908" w:rsidRDefault="00556908" w:rsidP="00556908">
      <w:pPr>
        <w:pStyle w:val="Heading4"/>
      </w:pPr>
      <w:r>
        <w:t>Data File</w:t>
      </w:r>
    </w:p>
    <w:p w14:paraId="23979447" w14:textId="78C1C658" w:rsidR="00296ABA" w:rsidRPr="00296ABA" w:rsidRDefault="00296ABA" w:rsidP="00296ABA">
      <w:pPr>
        <w:pStyle w:val="Heading5"/>
      </w:pPr>
      <w:r>
        <w:t>Design</w:t>
      </w:r>
    </w:p>
    <w:p w14:paraId="3E3BD84B" w14:textId="15387A82" w:rsidR="00556908" w:rsidRDefault="00556908" w:rsidP="00556908">
      <w:r>
        <w:t xml:space="preserve">This must be the file that contains all the data our code needs to check each time </w:t>
      </w:r>
      <w:r w:rsidR="008158E5">
        <w:t>an error occurs, any system call detects, or any signal captures. This file is a kind of a database but efficiently fast.</w:t>
      </w:r>
    </w:p>
    <w:p w14:paraId="1C00BF9F" w14:textId="1661BC69" w:rsidR="00296ABA" w:rsidRDefault="00296ABA" w:rsidP="00296ABA">
      <w:pPr>
        <w:pStyle w:val="Heading5"/>
      </w:pPr>
      <w:r>
        <w:lastRenderedPageBreak/>
        <w:t>Implementation</w:t>
      </w:r>
    </w:p>
    <w:p w14:paraId="5F9C9345" w14:textId="673F7746" w:rsidR="00296ABA" w:rsidRDefault="00296ABA" w:rsidP="00556908">
      <w:r>
        <w:rPr>
          <w:noProof/>
        </w:rPr>
        <w:drawing>
          <wp:inline distT="0" distB="0" distL="0" distR="0" wp14:anchorId="475F1CE7" wp14:editId="232042C5">
            <wp:extent cx="3950208" cy="191821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80904" cy="1933124"/>
                    </a:xfrm>
                    <a:prstGeom prst="rect">
                      <a:avLst/>
                    </a:prstGeom>
                    <a:noFill/>
                    <a:ln>
                      <a:noFill/>
                    </a:ln>
                  </pic:spPr>
                </pic:pic>
              </a:graphicData>
            </a:graphic>
          </wp:inline>
        </w:drawing>
      </w:r>
    </w:p>
    <w:p w14:paraId="1CDE3027" w14:textId="5D08BD51" w:rsidR="008158E5" w:rsidRDefault="008158E5" w:rsidP="008158E5">
      <w:pPr>
        <w:pStyle w:val="Heading4"/>
      </w:pPr>
      <w:r>
        <w:t>Data storing</w:t>
      </w:r>
    </w:p>
    <w:p w14:paraId="3353B840" w14:textId="1ADDC0F6" w:rsidR="00296ABA" w:rsidRPr="00296ABA" w:rsidRDefault="00296ABA" w:rsidP="00296ABA">
      <w:pPr>
        <w:pStyle w:val="Heading5"/>
      </w:pPr>
      <w:r>
        <w:t>Design</w:t>
      </w:r>
    </w:p>
    <w:p w14:paraId="65F750A6" w14:textId="30403FD4" w:rsidR="008158E5" w:rsidRDefault="008158E5" w:rsidP="00296ABA">
      <w:pPr>
        <w:jc w:val="both"/>
      </w:pPr>
      <w:r>
        <w:t xml:space="preserve">A list </w:t>
      </w:r>
      <w:r w:rsidR="00C248CA">
        <w:t>must be</w:t>
      </w:r>
      <w:r>
        <w:t xml:space="preserve"> implemented that is responsible to store the </w:t>
      </w:r>
      <w:proofErr w:type="spellStart"/>
      <w:r>
        <w:t>pids</w:t>
      </w:r>
      <w:proofErr w:type="spellEnd"/>
      <w:r>
        <w:t xml:space="preserve"> of each new</w:t>
      </w:r>
      <w:r w:rsidR="0019735E">
        <w:t>ly</w:t>
      </w:r>
      <w:r>
        <w:t xml:space="preserve"> spawned process. This will help in identifying the system call and to generate the process wise stack</w:t>
      </w:r>
      <w:r w:rsidR="0019735E">
        <w:t xml:space="preserve"> </w:t>
      </w:r>
      <w:r>
        <w:t xml:space="preserve">trace when an anomaly </w:t>
      </w:r>
      <w:r w:rsidR="007A78C0">
        <w:t>occurs</w:t>
      </w:r>
      <w:r>
        <w:t>.</w:t>
      </w:r>
    </w:p>
    <w:p w14:paraId="12DEFD7F" w14:textId="023E22DB" w:rsidR="00C248CA" w:rsidRDefault="00C248CA" w:rsidP="00C248CA">
      <w:pPr>
        <w:pStyle w:val="Heading5"/>
      </w:pPr>
      <w:r>
        <w:t>Implementation</w:t>
      </w:r>
    </w:p>
    <w:p w14:paraId="24CBD2C0" w14:textId="677E91C3" w:rsidR="00C248CA" w:rsidRPr="00C248CA" w:rsidRDefault="00C248CA" w:rsidP="00C248CA">
      <w:r>
        <w:t xml:space="preserve">This double linked list helps </w:t>
      </w:r>
      <w:r w:rsidR="0019735E">
        <w:t>to store</w:t>
      </w:r>
      <w:r>
        <w:t xml:space="preserve"> the </w:t>
      </w:r>
      <w:proofErr w:type="spellStart"/>
      <w:r>
        <w:t>pids</w:t>
      </w:r>
      <w:proofErr w:type="spellEnd"/>
      <w:r>
        <w:t xml:space="preserve"> of each spawned process</w:t>
      </w:r>
    </w:p>
    <w:p w14:paraId="55611E70" w14:textId="42DABF90" w:rsidR="00296ABA" w:rsidRDefault="00C248CA" w:rsidP="00296ABA">
      <w:pPr>
        <w:jc w:val="both"/>
      </w:pPr>
      <w:r>
        <w:rPr>
          <w:noProof/>
        </w:rPr>
        <w:lastRenderedPageBreak/>
        <w:drawing>
          <wp:inline distT="0" distB="0" distL="0" distR="0" wp14:anchorId="6668F697" wp14:editId="52BA65F3">
            <wp:extent cx="3263560" cy="616940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4421" cy="6171034"/>
                    </a:xfrm>
                    <a:prstGeom prst="rect">
                      <a:avLst/>
                    </a:prstGeom>
                    <a:noFill/>
                    <a:ln>
                      <a:noFill/>
                    </a:ln>
                  </pic:spPr>
                </pic:pic>
              </a:graphicData>
            </a:graphic>
          </wp:inline>
        </w:drawing>
      </w:r>
    </w:p>
    <w:p w14:paraId="2C5C929D" w14:textId="77777777" w:rsidR="00296ABA" w:rsidRDefault="00296ABA" w:rsidP="008158E5"/>
    <w:p w14:paraId="7442A89C" w14:textId="53E5FCAF" w:rsidR="008158E5" w:rsidRDefault="008158E5" w:rsidP="008158E5">
      <w:pPr>
        <w:pStyle w:val="Heading4"/>
      </w:pPr>
      <w:r>
        <w:t xml:space="preserve"> FUTEX handler</w:t>
      </w:r>
    </w:p>
    <w:p w14:paraId="391BA482" w14:textId="2FED144E" w:rsidR="00C248CA" w:rsidRPr="00C248CA" w:rsidRDefault="00C248CA" w:rsidP="00C248CA">
      <w:pPr>
        <w:pStyle w:val="Heading5"/>
      </w:pPr>
      <w:r>
        <w:t>Design</w:t>
      </w:r>
    </w:p>
    <w:p w14:paraId="2314268C" w14:textId="5853FFB2" w:rsidR="007A78C0" w:rsidRDefault="008158E5" w:rsidP="00233AC4">
      <w:pPr>
        <w:jc w:val="both"/>
      </w:pPr>
      <w:r>
        <w:t xml:space="preserve">A </w:t>
      </w:r>
      <w:proofErr w:type="spellStart"/>
      <w:r>
        <w:t>kprobe</w:t>
      </w:r>
      <w:proofErr w:type="spellEnd"/>
      <w:r>
        <w:t xml:space="preserve"> </w:t>
      </w:r>
      <w:proofErr w:type="spellStart"/>
      <w:r>
        <w:t>futex</w:t>
      </w:r>
      <w:proofErr w:type="spellEnd"/>
      <w:r>
        <w:t xml:space="preserve"> handler will be written that infuses into the kernel at the start of the software and kill each </w:t>
      </w:r>
      <w:proofErr w:type="spellStart"/>
      <w:r>
        <w:t>futex</w:t>
      </w:r>
      <w:proofErr w:type="spellEnd"/>
      <w:r>
        <w:t xml:space="preserve"> system call when every it gets detected after the </w:t>
      </w:r>
      <w:r w:rsidR="007A78C0">
        <w:t>preassigned</w:t>
      </w:r>
      <w:r>
        <w:t xml:space="preserve"> </w:t>
      </w:r>
      <w:r w:rsidR="00C93F26">
        <w:t>skip count.</w:t>
      </w:r>
      <w:r w:rsidR="007A78C0">
        <w:t xml:space="preserve"> </w:t>
      </w:r>
    </w:p>
    <w:p w14:paraId="29853D10" w14:textId="5E3A820D" w:rsidR="00C248CA" w:rsidRDefault="00C248CA" w:rsidP="00C248CA">
      <w:pPr>
        <w:pStyle w:val="Heading5"/>
      </w:pPr>
      <w:r>
        <w:lastRenderedPageBreak/>
        <w:t>Implementation</w:t>
      </w:r>
    </w:p>
    <w:p w14:paraId="059C05F7" w14:textId="1B48DF38" w:rsidR="00260FE5" w:rsidRPr="00260FE5" w:rsidRDefault="00260FE5" w:rsidP="00260FE5">
      <w:r>
        <w:t xml:space="preserve">Kernel probes help debugger collect performance information, add functionality at runtime without the need of kernel compilation. </w:t>
      </w:r>
      <w:r w:rsidR="0019735E">
        <w:t>The d</w:t>
      </w:r>
      <w:r>
        <w:t xml:space="preserve">eveloper may add break-point instruction that may invoke the module upon any trigger.  To write such kernel probe one should write a kernel module that will have </w:t>
      </w:r>
      <w:proofErr w:type="gramStart"/>
      <w:r>
        <w:t>a</w:t>
      </w:r>
      <w:proofErr w:type="gramEnd"/>
      <w:r>
        <w:t xml:space="preserve"> </w:t>
      </w:r>
      <w:proofErr w:type="spellStart"/>
      <w:r>
        <w:t>init</w:t>
      </w:r>
      <w:proofErr w:type="spellEnd"/>
      <w:r>
        <w:t xml:space="preserve"> and exit routine.</w:t>
      </w:r>
    </w:p>
    <w:p w14:paraId="69C16E13" w14:textId="5FCDC8EA" w:rsidR="00C248CA" w:rsidRPr="00C248CA" w:rsidRDefault="00C248CA" w:rsidP="00C248CA">
      <w:r>
        <w:rPr>
          <w:noProof/>
        </w:rPr>
        <w:drawing>
          <wp:inline distT="0" distB="0" distL="0" distR="0" wp14:anchorId="4FDAC46E" wp14:editId="19835E85">
            <wp:extent cx="5937250" cy="575437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7250" cy="5754370"/>
                    </a:xfrm>
                    <a:prstGeom prst="rect">
                      <a:avLst/>
                    </a:prstGeom>
                    <a:noFill/>
                    <a:ln>
                      <a:noFill/>
                    </a:ln>
                  </pic:spPr>
                </pic:pic>
              </a:graphicData>
            </a:graphic>
          </wp:inline>
        </w:drawing>
      </w:r>
    </w:p>
    <w:p w14:paraId="55DB2B5A" w14:textId="2698A948" w:rsidR="007A78C0" w:rsidRDefault="007A78C0" w:rsidP="007A78C0">
      <w:pPr>
        <w:pStyle w:val="Heading4"/>
      </w:pPr>
      <w:r>
        <w:t>Stack trace</w:t>
      </w:r>
    </w:p>
    <w:p w14:paraId="3768E37E" w14:textId="31E765C8" w:rsidR="00233AC4" w:rsidRDefault="007A78C0" w:rsidP="0028520F">
      <w:pPr>
        <w:jc w:val="both"/>
      </w:pPr>
      <w:r>
        <w:t xml:space="preserve">As the software crashes, the programmer needs to know what method results in the crash and where it needs to tweak in order to do exceptional handling. This requirement needs libunwind library that provides </w:t>
      </w:r>
      <w:r w:rsidR="00A0433A">
        <w:t xml:space="preserve">a </w:t>
      </w:r>
      <w:r>
        <w:t>stack</w:t>
      </w:r>
      <w:r w:rsidR="0019735E">
        <w:t xml:space="preserve"> </w:t>
      </w:r>
      <w:r>
        <w:t>trace of a remote process.</w:t>
      </w:r>
    </w:p>
    <w:p w14:paraId="6D0F1168" w14:textId="21340E68" w:rsidR="00233AC4" w:rsidRDefault="00233AC4" w:rsidP="00233AC4">
      <w:pPr>
        <w:pStyle w:val="Heading5"/>
      </w:pPr>
      <w:r>
        <w:lastRenderedPageBreak/>
        <w:t>Implementation</w:t>
      </w:r>
    </w:p>
    <w:p w14:paraId="651962B4" w14:textId="28FAA061" w:rsidR="00953757" w:rsidRPr="0028520F" w:rsidRDefault="00953757" w:rsidP="0028520F">
      <w:pPr>
        <w:jc w:val="both"/>
        <w:rPr>
          <w:rFonts w:cs="Segoe UI"/>
          <w:szCs w:val="24"/>
        </w:rPr>
      </w:pPr>
      <w:proofErr w:type="spellStart"/>
      <w:r>
        <w:t>Libunwind’s</w:t>
      </w:r>
      <w:proofErr w:type="spellEnd"/>
      <w:r>
        <w:t xml:space="preserve"> ‘remote unwinding will be used in this case. A new address-space object will be created for the process that is to remotely unwind. For this purpose</w:t>
      </w:r>
      <w:r w:rsidR="0019735E">
        <w:t>,</w:t>
      </w:r>
      <w:r>
        <w:t xml:space="preserve"> a library method known as </w:t>
      </w:r>
      <w:proofErr w:type="spellStart"/>
      <w:r>
        <w:rPr>
          <w:rFonts w:ascii="Arial" w:hAnsi="Arial" w:cs="Arial"/>
          <w:i/>
          <w:iCs/>
          <w:color w:val="000000"/>
          <w:sz w:val="22"/>
        </w:rPr>
        <w:t>unw_create_addr_</w:t>
      </w:r>
      <w:proofErr w:type="gramStart"/>
      <w:r>
        <w:rPr>
          <w:rFonts w:ascii="Arial" w:hAnsi="Arial" w:cs="Arial"/>
          <w:i/>
          <w:iCs/>
          <w:color w:val="000000"/>
          <w:sz w:val="22"/>
        </w:rPr>
        <w:t>space</w:t>
      </w:r>
      <w:proofErr w:type="spellEnd"/>
      <w:r>
        <w:rPr>
          <w:rFonts w:ascii="Arial" w:hAnsi="Arial" w:cs="Arial"/>
          <w:color w:val="000000"/>
          <w:sz w:val="22"/>
        </w:rPr>
        <w:t>(</w:t>
      </w:r>
      <w:proofErr w:type="gramEnd"/>
      <w:r>
        <w:rPr>
          <w:rFonts w:ascii="Arial" w:hAnsi="Arial" w:cs="Arial"/>
          <w:color w:val="000000"/>
          <w:sz w:val="22"/>
        </w:rPr>
        <w:t xml:space="preserve">) </w:t>
      </w:r>
      <w:r w:rsidRPr="00953757">
        <w:rPr>
          <w:rFonts w:cs="Segoe UI"/>
          <w:color w:val="000000"/>
          <w:szCs w:val="24"/>
        </w:rPr>
        <w:t xml:space="preserve">will be used. This method takes two values: </w:t>
      </w:r>
      <w:proofErr w:type="gramStart"/>
      <w:r w:rsidRPr="00953757">
        <w:rPr>
          <w:rFonts w:cs="Segoe UI"/>
          <w:color w:val="000000"/>
          <w:szCs w:val="24"/>
        </w:rPr>
        <w:t>firstly</w:t>
      </w:r>
      <w:proofErr w:type="gramEnd"/>
      <w:r w:rsidRPr="00953757">
        <w:rPr>
          <w:rFonts w:cs="Segoe UI"/>
          <w:color w:val="000000"/>
          <w:szCs w:val="24"/>
        </w:rPr>
        <w:t xml:space="preserve"> a pointer to adjust the accessors, secondly an integer that notifies the byte order</w:t>
      </w:r>
      <w:r>
        <w:rPr>
          <w:rFonts w:cs="Segoe UI"/>
          <w:color w:val="000000"/>
          <w:szCs w:val="24"/>
        </w:rPr>
        <w:t xml:space="preserve"> of the process that is to be explored. Further</w:t>
      </w:r>
      <w:r w:rsidR="0019735E">
        <w:rPr>
          <w:rFonts w:cs="Segoe UI"/>
          <w:color w:val="000000"/>
          <w:szCs w:val="24"/>
        </w:rPr>
        <w:t>,</w:t>
      </w:r>
      <w:r>
        <w:rPr>
          <w:rFonts w:cs="Segoe UI"/>
          <w:color w:val="000000"/>
          <w:szCs w:val="24"/>
        </w:rPr>
        <w:t xml:space="preserve"> there are methods to check and edit the memory or registers of the given process at any instance. After the creation of address space unwinding can be generated by a routine call to </w:t>
      </w:r>
      <w:proofErr w:type="spellStart"/>
      <w:r w:rsidRPr="0028520F">
        <w:rPr>
          <w:rFonts w:ascii="Arial" w:hAnsi="Arial" w:cs="Arial"/>
          <w:i/>
          <w:color w:val="000000"/>
          <w:sz w:val="22"/>
        </w:rPr>
        <w:t>unw_init_</w:t>
      </w:r>
      <w:proofErr w:type="gramStart"/>
      <w:r w:rsidRPr="0028520F">
        <w:rPr>
          <w:rFonts w:ascii="Arial" w:hAnsi="Arial" w:cs="Arial"/>
          <w:i/>
          <w:color w:val="000000"/>
          <w:sz w:val="22"/>
        </w:rPr>
        <w:t>remote</w:t>
      </w:r>
      <w:proofErr w:type="spellEnd"/>
      <w:r w:rsidRPr="00953757">
        <w:rPr>
          <w:rFonts w:ascii="Agency FB" w:hAnsi="Agency FB" w:cs="Segoe UI"/>
          <w:color w:val="000000"/>
          <w:szCs w:val="24"/>
        </w:rPr>
        <w:t>(</w:t>
      </w:r>
      <w:proofErr w:type="gramEnd"/>
      <w:r w:rsidRPr="00953757">
        <w:rPr>
          <w:rFonts w:ascii="Agency FB" w:hAnsi="Agency FB" w:cs="Segoe UI"/>
          <w:color w:val="000000"/>
          <w:szCs w:val="24"/>
        </w:rPr>
        <w:t>)</w:t>
      </w:r>
      <w:r>
        <w:rPr>
          <w:rFonts w:cs="Segoe UI"/>
          <w:color w:val="000000"/>
          <w:szCs w:val="24"/>
        </w:rPr>
        <w:t xml:space="preserve">. </w:t>
      </w:r>
      <w:r w:rsidR="0028520F">
        <w:rPr>
          <w:rFonts w:cs="Segoe UI"/>
          <w:color w:val="000000"/>
          <w:szCs w:val="24"/>
        </w:rPr>
        <w:t>This very call takes address space object as an argument and an opaque pointer. This method is use</w:t>
      </w:r>
      <w:r w:rsidR="0019735E">
        <w:rPr>
          <w:rFonts w:cs="Segoe UI"/>
          <w:color w:val="000000"/>
          <w:szCs w:val="24"/>
        </w:rPr>
        <w:t>d</w:t>
      </w:r>
      <w:r w:rsidR="0028520F">
        <w:rPr>
          <w:rFonts w:cs="Segoe UI"/>
          <w:color w:val="000000"/>
          <w:szCs w:val="24"/>
        </w:rPr>
        <w:t xml:space="preserve"> to extract the memory state. After all</w:t>
      </w:r>
      <w:r w:rsidR="0019735E">
        <w:rPr>
          <w:rFonts w:cs="Segoe UI"/>
          <w:color w:val="000000"/>
          <w:szCs w:val="24"/>
        </w:rPr>
        <w:t>,</w:t>
      </w:r>
      <w:r w:rsidR="0028520F">
        <w:rPr>
          <w:rFonts w:cs="Segoe UI"/>
          <w:color w:val="000000"/>
          <w:szCs w:val="24"/>
        </w:rPr>
        <w:t xml:space="preserve"> a cursor needs to be instantiated with </w:t>
      </w:r>
      <w:proofErr w:type="spellStart"/>
      <w:r w:rsidR="0028520F">
        <w:rPr>
          <w:rFonts w:ascii="Arial" w:hAnsi="Arial" w:cs="Arial"/>
          <w:i/>
          <w:iCs/>
          <w:color w:val="000000"/>
          <w:sz w:val="22"/>
        </w:rPr>
        <w:t>unw_init_</w:t>
      </w:r>
      <w:proofErr w:type="gramStart"/>
      <w:r w:rsidR="0028520F">
        <w:rPr>
          <w:rFonts w:ascii="Arial" w:hAnsi="Arial" w:cs="Arial"/>
          <w:i/>
          <w:iCs/>
          <w:color w:val="000000"/>
          <w:sz w:val="22"/>
        </w:rPr>
        <w:t>remote</w:t>
      </w:r>
      <w:proofErr w:type="spellEnd"/>
      <w:r w:rsidR="0028520F">
        <w:rPr>
          <w:rFonts w:ascii="Arial" w:hAnsi="Arial" w:cs="Arial"/>
          <w:color w:val="000000"/>
          <w:sz w:val="22"/>
        </w:rPr>
        <w:t>(</w:t>
      </w:r>
      <w:proofErr w:type="gramEnd"/>
      <w:r w:rsidR="0028520F">
        <w:rPr>
          <w:rFonts w:ascii="Arial" w:hAnsi="Arial" w:cs="Arial"/>
          <w:color w:val="000000"/>
          <w:sz w:val="22"/>
        </w:rPr>
        <w:t xml:space="preserve">). Now </w:t>
      </w:r>
      <w:r w:rsidR="0028520F">
        <w:rPr>
          <w:rFonts w:cs="Segoe UI"/>
          <w:color w:val="000000"/>
          <w:szCs w:val="24"/>
        </w:rPr>
        <w:t xml:space="preserve">different methods can be used to move up and down in the stack. </w:t>
      </w:r>
    </w:p>
    <w:p w14:paraId="1C91CB32" w14:textId="68DA7E81" w:rsidR="00953757" w:rsidRPr="00953757" w:rsidRDefault="00953757" w:rsidP="00953757">
      <w:r>
        <w:rPr>
          <w:noProof/>
        </w:rPr>
        <w:drawing>
          <wp:inline distT="0" distB="0" distL="0" distR="0" wp14:anchorId="65B79301" wp14:editId="01F70608">
            <wp:extent cx="4494185" cy="5622758"/>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99631" cy="5629572"/>
                    </a:xfrm>
                    <a:prstGeom prst="rect">
                      <a:avLst/>
                    </a:prstGeom>
                    <a:noFill/>
                    <a:ln>
                      <a:noFill/>
                    </a:ln>
                  </pic:spPr>
                </pic:pic>
              </a:graphicData>
            </a:graphic>
          </wp:inline>
        </w:drawing>
      </w:r>
    </w:p>
    <w:p w14:paraId="725E6D06" w14:textId="77777777" w:rsidR="00233AC4" w:rsidRPr="00233AC4" w:rsidRDefault="00233AC4" w:rsidP="00233AC4"/>
    <w:p w14:paraId="2B46465A" w14:textId="77777777" w:rsidR="007A78C0" w:rsidRDefault="007A78C0" w:rsidP="007A78C0">
      <w:pPr>
        <w:pStyle w:val="Heading4"/>
      </w:pPr>
      <w:r>
        <w:t>Report Generation</w:t>
      </w:r>
    </w:p>
    <w:p w14:paraId="3E3140AC" w14:textId="7A4855B6" w:rsidR="00FF1357" w:rsidRDefault="00FF1357" w:rsidP="00FF1357">
      <w:pPr>
        <w:pStyle w:val="Heading5"/>
      </w:pPr>
      <w:r>
        <w:t>Design</w:t>
      </w:r>
    </w:p>
    <w:p w14:paraId="4CCE1A34" w14:textId="56DD6D7C" w:rsidR="007A78C0" w:rsidRDefault="007A78C0" w:rsidP="00FF1357">
      <w:pPr>
        <w:jc w:val="both"/>
      </w:pPr>
      <w:r>
        <w:t>Every information that can assist the developer to debug the code will be printed on the terminal. To save all the information of the terminal the user can give -o as an argument followed by a name. A file will be generated in the /home directory having all the outputs like stack-trace, locked resources, starving process</w:t>
      </w:r>
      <w:r w:rsidR="0019735E">
        <w:t>,</w:t>
      </w:r>
      <w:r>
        <w:t xml:space="preserve"> etc.</w:t>
      </w:r>
    </w:p>
    <w:p w14:paraId="7AEC2C91" w14:textId="77E7D25A" w:rsidR="00FF1357" w:rsidRDefault="00FF1357" w:rsidP="00FF1357">
      <w:pPr>
        <w:pStyle w:val="Heading5"/>
      </w:pPr>
      <w:r>
        <w:t>Implementation</w:t>
      </w:r>
    </w:p>
    <w:p w14:paraId="137DBCA3" w14:textId="4B39405D" w:rsidR="00FF1357" w:rsidRPr="00FF1357" w:rsidRDefault="00FF1357" w:rsidP="00FF1357">
      <w:r>
        <w:t xml:space="preserve">A file pointer has been created and in the whole code and </w:t>
      </w:r>
      <w:proofErr w:type="spellStart"/>
      <w:r>
        <w:t>fprintf</w:t>
      </w:r>
      <w:proofErr w:type="spellEnd"/>
      <w:r>
        <w:t xml:space="preserve"> method is used to print every relevant information in the designated file. </w:t>
      </w:r>
    </w:p>
    <w:p w14:paraId="69747048" w14:textId="6EC16C07" w:rsidR="00813952" w:rsidRDefault="00FF1357" w:rsidP="007A78C0">
      <w:r>
        <w:rPr>
          <w:noProof/>
        </w:rPr>
        <w:drawing>
          <wp:inline distT="0" distB="0" distL="0" distR="0" wp14:anchorId="61278EC8" wp14:editId="45877031">
            <wp:extent cx="5879432" cy="1491615"/>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r="34558"/>
                    <a:stretch/>
                  </pic:blipFill>
                  <pic:spPr bwMode="auto">
                    <a:xfrm>
                      <a:off x="0" y="0"/>
                      <a:ext cx="5888675" cy="1493960"/>
                    </a:xfrm>
                    <a:prstGeom prst="rect">
                      <a:avLst/>
                    </a:prstGeom>
                    <a:noFill/>
                    <a:ln>
                      <a:noFill/>
                    </a:ln>
                    <a:extLst>
                      <a:ext uri="{53640926-AAD7-44D8-BBD7-CCE9431645EC}">
                        <a14:shadowObscured xmlns:a14="http://schemas.microsoft.com/office/drawing/2010/main"/>
                      </a:ext>
                    </a:extLst>
                  </pic:spPr>
                </pic:pic>
              </a:graphicData>
            </a:graphic>
          </wp:inline>
        </w:drawing>
      </w:r>
    </w:p>
    <w:p w14:paraId="5CA37F53" w14:textId="538F3CBD" w:rsidR="00E51796" w:rsidRDefault="00E51796" w:rsidP="00E51796">
      <w:pPr>
        <w:pStyle w:val="Heading3"/>
      </w:pPr>
      <w:bookmarkStart w:id="50" w:name="_Toc8671765"/>
      <w:r>
        <w:t>F</w:t>
      </w:r>
      <w:r w:rsidR="00E64A7A">
        <w:t>low diagram</w:t>
      </w:r>
      <w:bookmarkEnd w:id="50"/>
    </w:p>
    <w:p w14:paraId="6314B7C7" w14:textId="11A97D77" w:rsidR="00E51796" w:rsidRDefault="00E51796" w:rsidP="00E51796">
      <w:r>
        <w:t>As we zoom in into the software, we see multiple methods implementing functionalities which a user will be needing. It shows how the code structure must be implemented in the back end to generate the requirement of the software</w:t>
      </w:r>
    </w:p>
    <w:p w14:paraId="2B01E909" w14:textId="22616893" w:rsidR="00E51796" w:rsidRDefault="00FF1357" w:rsidP="00E51796">
      <w:r>
        <w:rPr>
          <w:noProof/>
        </w:rPr>
        <w:lastRenderedPageBreak/>
        <w:drawing>
          <wp:anchor distT="0" distB="0" distL="114300" distR="114300" simplePos="0" relativeHeight="251666944" behindDoc="0" locked="0" layoutInCell="1" allowOverlap="1" wp14:anchorId="723649F5" wp14:editId="3E2C1CB5">
            <wp:simplePos x="0" y="0"/>
            <wp:positionH relativeFrom="margin">
              <wp:posOffset>416326</wp:posOffset>
            </wp:positionH>
            <wp:positionV relativeFrom="paragraph">
              <wp:posOffset>597936</wp:posOffset>
            </wp:positionV>
            <wp:extent cx="4822825" cy="5853430"/>
            <wp:effectExtent l="0" t="0" r="0" b="0"/>
            <wp:wrapTopAndBottom/>
            <wp:docPr id="16419526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4822825" cy="5853430"/>
                    </a:xfrm>
                    <a:prstGeom prst="rect">
                      <a:avLst/>
                    </a:prstGeom>
                  </pic:spPr>
                </pic:pic>
              </a:graphicData>
            </a:graphic>
            <wp14:sizeRelH relativeFrom="page">
              <wp14:pctWidth>0</wp14:pctWidth>
            </wp14:sizeRelH>
            <wp14:sizeRelV relativeFrom="page">
              <wp14:pctHeight>0</wp14:pctHeight>
            </wp14:sizeRelV>
          </wp:anchor>
        </w:drawing>
      </w:r>
      <w:r w:rsidR="00E51796">
        <w:t>This flow chart encompasses all the classes we are going to need in order to generate user specified results</w:t>
      </w:r>
    </w:p>
    <w:p w14:paraId="0DF58C9F" w14:textId="5BD93570" w:rsidR="00D74F63" w:rsidRDefault="00D74F63" w:rsidP="00D74F63">
      <w:pPr>
        <w:jc w:val="center"/>
      </w:pPr>
      <w:r>
        <w:t>Figure 4.1</w:t>
      </w:r>
    </w:p>
    <w:p w14:paraId="597277D0" w14:textId="4A20335C" w:rsidR="008A4A2C" w:rsidRDefault="008A4A2C" w:rsidP="008A4A2C">
      <w:pPr>
        <w:pStyle w:val="Heading2"/>
      </w:pPr>
      <w:bookmarkStart w:id="51" w:name="_Toc8671766"/>
      <w:r>
        <w:t xml:space="preserve">Non-Functional </w:t>
      </w:r>
      <w:r w:rsidR="007A78C0">
        <w:t xml:space="preserve">Design </w:t>
      </w:r>
      <w:r>
        <w:t>Description</w:t>
      </w:r>
      <w:bookmarkEnd w:id="51"/>
    </w:p>
    <w:p w14:paraId="6CCD1DBC" w14:textId="2482D020" w:rsidR="00BA144F" w:rsidRDefault="0019735E" w:rsidP="0021418F">
      <w:pPr>
        <w:jc w:val="both"/>
      </w:pPr>
      <w:r>
        <w:t>The n</w:t>
      </w:r>
      <w:r w:rsidR="00F20257">
        <w:t>onfunctional</w:t>
      </w:r>
      <w:r w:rsidR="00F43F94">
        <w:t xml:space="preserve"> re</w:t>
      </w:r>
      <w:r w:rsidR="00230E18">
        <w:t xml:space="preserve">quirement </w:t>
      </w:r>
      <w:r w:rsidR="00CF7B90">
        <w:t>consists</w:t>
      </w:r>
      <w:r w:rsidR="00230E18">
        <w:t xml:space="preserve"> of non</w:t>
      </w:r>
      <w:r w:rsidR="00CF7B90">
        <w:t>-</w:t>
      </w:r>
      <w:r w:rsidR="00230E18">
        <w:t>technical features</w:t>
      </w:r>
      <w:r w:rsidR="00CF7B90">
        <w:t xml:space="preserve"> that</w:t>
      </w:r>
      <w:r w:rsidR="0072487E">
        <w:t xml:space="preserve"> </w:t>
      </w:r>
      <w:r w:rsidR="00405F24">
        <w:t>constrain</w:t>
      </w:r>
      <w:r w:rsidR="00E063D5">
        <w:t>t</w:t>
      </w:r>
      <w:r w:rsidR="00405F24">
        <w:t>s on</w:t>
      </w:r>
      <w:r w:rsidR="0072487E">
        <w:t xml:space="preserve"> how the system would work.</w:t>
      </w:r>
      <w:r w:rsidR="000737B1">
        <w:t xml:space="preserve"> Our</w:t>
      </w:r>
      <w:r w:rsidR="00087ACD">
        <w:t xml:space="preserve"> system will be used to check whether the developers have formulated a </w:t>
      </w:r>
      <w:r w:rsidR="000E7F46">
        <w:t xml:space="preserve">technique that infers a way </w:t>
      </w:r>
      <w:r w:rsidR="005F5AE3">
        <w:t xml:space="preserve">of avoiding crash </w:t>
      </w:r>
      <w:r w:rsidR="000E7F46">
        <w:t xml:space="preserve">when </w:t>
      </w:r>
      <w:r w:rsidR="0032001D">
        <w:t xml:space="preserve">a </w:t>
      </w:r>
      <w:r w:rsidR="000E7F46">
        <w:t xml:space="preserve">requested resource </w:t>
      </w:r>
      <w:r w:rsidR="00695CBA">
        <w:t>can</w:t>
      </w:r>
      <w:r w:rsidR="000E7F46">
        <w:t xml:space="preserve">not be </w:t>
      </w:r>
      <w:r w:rsidR="005F5AE3">
        <w:t>acquired.</w:t>
      </w:r>
      <w:r w:rsidR="00104A5D">
        <w:t xml:space="preserve"> This is the terminal utility </w:t>
      </w:r>
      <w:proofErr w:type="gramStart"/>
      <w:r w:rsidR="00104A5D">
        <w:t>so,</w:t>
      </w:r>
      <w:proofErr w:type="gramEnd"/>
      <w:r w:rsidR="00104A5D">
        <w:t xml:space="preserve"> </w:t>
      </w:r>
      <w:r w:rsidR="001453CB">
        <w:t xml:space="preserve">it has no interface. The terminal </w:t>
      </w:r>
      <w:r w:rsidR="001453CB">
        <w:lastRenderedPageBreak/>
        <w:t>application would start with the command ‘crashtrace’ followed by the arguments</w:t>
      </w:r>
      <w:r w:rsidR="00947AD2">
        <w:t xml:space="preserve"> for each function as</w:t>
      </w:r>
      <w:r w:rsidR="001453CB">
        <w:t xml:space="preserve"> described above.</w:t>
      </w:r>
      <w:r w:rsidR="00BF5162">
        <w:t xml:space="preserve"> </w:t>
      </w:r>
    </w:p>
    <w:p w14:paraId="0725EDAC" w14:textId="493EC45E" w:rsidR="009F61FC" w:rsidRDefault="009F61FC" w:rsidP="009F61FC">
      <w:pPr>
        <w:pStyle w:val="Heading3"/>
      </w:pPr>
      <w:bookmarkStart w:id="52" w:name="_Toc8671767"/>
      <w:r>
        <w:t>Platform</w:t>
      </w:r>
      <w:bookmarkEnd w:id="52"/>
    </w:p>
    <w:p w14:paraId="7AC3F0FF" w14:textId="6E964517" w:rsidR="00405F24" w:rsidRPr="006912B9" w:rsidRDefault="009F61FC" w:rsidP="006912B9">
      <w:pPr>
        <w:pStyle w:val="NoSpacing"/>
        <w:jc w:val="both"/>
        <w:rPr>
          <w:rFonts w:ascii="Segoe UI" w:hAnsi="Segoe UI" w:cs="Segoe UI"/>
          <w:sz w:val="24"/>
          <w:szCs w:val="24"/>
        </w:rPr>
      </w:pPr>
      <w:r w:rsidRPr="006912B9">
        <w:rPr>
          <w:rFonts w:ascii="Segoe UI" w:hAnsi="Segoe UI" w:cs="Segoe UI"/>
          <w:sz w:val="24"/>
          <w:szCs w:val="24"/>
        </w:rPr>
        <w:t xml:space="preserve">This utility is capable </w:t>
      </w:r>
      <w:r w:rsidR="000D7E90" w:rsidRPr="006912B9">
        <w:rPr>
          <w:rFonts w:ascii="Segoe UI" w:hAnsi="Segoe UI" w:cs="Segoe UI"/>
          <w:sz w:val="24"/>
          <w:szCs w:val="24"/>
        </w:rPr>
        <w:t>to</w:t>
      </w:r>
      <w:r w:rsidRPr="006912B9">
        <w:rPr>
          <w:rFonts w:ascii="Segoe UI" w:hAnsi="Segoe UI" w:cs="Segoe UI"/>
          <w:sz w:val="24"/>
          <w:szCs w:val="24"/>
        </w:rPr>
        <w:t xml:space="preserve"> operat</w:t>
      </w:r>
      <w:r w:rsidR="000D7E90" w:rsidRPr="006912B9">
        <w:rPr>
          <w:rFonts w:ascii="Segoe UI" w:hAnsi="Segoe UI" w:cs="Segoe UI"/>
          <w:sz w:val="24"/>
          <w:szCs w:val="24"/>
        </w:rPr>
        <w:t>e</w:t>
      </w:r>
      <w:r w:rsidRPr="006912B9">
        <w:rPr>
          <w:rFonts w:ascii="Segoe UI" w:hAnsi="Segoe UI" w:cs="Segoe UI"/>
          <w:sz w:val="24"/>
          <w:szCs w:val="24"/>
        </w:rPr>
        <w:t xml:space="preserve"> on every </w:t>
      </w:r>
      <w:r w:rsidR="00E250B8" w:rsidRPr="006912B9">
        <w:rPr>
          <w:rFonts w:ascii="Segoe UI" w:hAnsi="Segoe UI" w:cs="Segoe UI"/>
          <w:sz w:val="24"/>
          <w:szCs w:val="24"/>
        </w:rPr>
        <w:t>64-bit</w:t>
      </w:r>
      <w:r w:rsidR="00CE7DCB" w:rsidRPr="006912B9">
        <w:rPr>
          <w:rFonts w:ascii="Segoe UI" w:hAnsi="Segoe UI" w:cs="Segoe UI"/>
          <w:sz w:val="24"/>
          <w:szCs w:val="24"/>
        </w:rPr>
        <w:t xml:space="preserve"> Linux distro as it </w:t>
      </w:r>
      <w:r w:rsidR="001A3A77" w:rsidRPr="006912B9">
        <w:rPr>
          <w:rFonts w:ascii="Segoe UI" w:hAnsi="Segoe UI" w:cs="Segoe UI"/>
          <w:sz w:val="24"/>
          <w:szCs w:val="24"/>
        </w:rPr>
        <w:t>will</w:t>
      </w:r>
      <w:r w:rsidR="00CE7DCB" w:rsidRPr="006912B9">
        <w:rPr>
          <w:rFonts w:ascii="Segoe UI" w:hAnsi="Segoe UI" w:cs="Segoe UI"/>
          <w:sz w:val="24"/>
          <w:szCs w:val="24"/>
        </w:rPr>
        <w:t xml:space="preserve"> </w:t>
      </w:r>
      <w:r w:rsidR="001A3A77" w:rsidRPr="006912B9">
        <w:rPr>
          <w:rFonts w:ascii="Segoe UI" w:hAnsi="Segoe UI" w:cs="Segoe UI"/>
          <w:sz w:val="24"/>
          <w:szCs w:val="24"/>
        </w:rPr>
        <w:t xml:space="preserve">be based on </w:t>
      </w:r>
      <w:r w:rsidR="00CE7DCB" w:rsidRPr="006912B9">
        <w:rPr>
          <w:rFonts w:ascii="Segoe UI" w:hAnsi="Segoe UI" w:cs="Segoe UI"/>
          <w:sz w:val="24"/>
          <w:szCs w:val="24"/>
        </w:rPr>
        <w:t xml:space="preserve">POSIX </w:t>
      </w:r>
      <w:r w:rsidR="001A3A77" w:rsidRPr="006912B9">
        <w:rPr>
          <w:rFonts w:ascii="Segoe UI" w:hAnsi="Segoe UI" w:cs="Segoe UI"/>
          <w:sz w:val="24"/>
          <w:szCs w:val="24"/>
        </w:rPr>
        <w:t>structure.</w:t>
      </w:r>
      <w:r w:rsidR="00E250B8" w:rsidRPr="006912B9">
        <w:rPr>
          <w:rFonts w:ascii="Segoe UI" w:hAnsi="Segoe UI" w:cs="Segoe UI"/>
          <w:sz w:val="24"/>
          <w:szCs w:val="24"/>
        </w:rPr>
        <w:t xml:space="preserve"> </w:t>
      </w:r>
      <w:r w:rsidR="000D7E90" w:rsidRPr="006912B9">
        <w:rPr>
          <w:rFonts w:ascii="Segoe UI" w:hAnsi="Segoe UI" w:cs="Segoe UI"/>
          <w:sz w:val="24"/>
          <w:szCs w:val="24"/>
        </w:rPr>
        <w:t xml:space="preserve">Our application will be installed in the </w:t>
      </w:r>
      <w:r w:rsidR="00316AC0" w:rsidRPr="006912B9">
        <w:rPr>
          <w:rFonts w:ascii="Segoe UI" w:hAnsi="Segoe UI" w:cs="Segoe UI"/>
          <w:sz w:val="24"/>
          <w:szCs w:val="24"/>
        </w:rPr>
        <w:t>operating system with a single command and then will capable to perform with full functionality</w:t>
      </w:r>
      <w:r w:rsidR="006912B9">
        <w:rPr>
          <w:rFonts w:ascii="Segoe UI" w:hAnsi="Segoe UI" w:cs="Segoe UI"/>
          <w:sz w:val="24"/>
          <w:szCs w:val="24"/>
        </w:rPr>
        <w:t>.</w:t>
      </w:r>
    </w:p>
    <w:p w14:paraId="3E8B88E0" w14:textId="1D76739B" w:rsidR="0024783D" w:rsidRDefault="0024783D" w:rsidP="0021418F">
      <w:pPr>
        <w:jc w:val="both"/>
      </w:pPr>
    </w:p>
    <w:p w14:paraId="643DB5AE" w14:textId="7A5E947B" w:rsidR="0024783D" w:rsidRDefault="00211535" w:rsidP="00211535">
      <w:pPr>
        <w:pStyle w:val="Heading3"/>
      </w:pPr>
      <w:bookmarkStart w:id="53" w:name="_Toc8671768"/>
      <w:r>
        <w:t>Scope</w:t>
      </w:r>
      <w:bookmarkEnd w:id="53"/>
    </w:p>
    <w:p w14:paraId="59E43C71" w14:textId="4B3D9823" w:rsidR="00211535" w:rsidRDefault="00211535" w:rsidP="004B7E96">
      <w:pPr>
        <w:jc w:val="both"/>
      </w:pPr>
      <w:r>
        <w:t xml:space="preserve">This app is capable to test any </w:t>
      </w:r>
      <w:r w:rsidR="00A90E08">
        <w:t>Multitasking software and other software work on</w:t>
      </w:r>
      <w:r w:rsidR="007F0477">
        <w:t xml:space="preserve"> a</w:t>
      </w:r>
      <w:r w:rsidR="00A90E08">
        <w:t xml:space="preserve"> single thread. </w:t>
      </w:r>
      <w:r w:rsidR="003A63C1">
        <w:t xml:space="preserve">Any software runs in </w:t>
      </w:r>
      <w:r w:rsidR="007F0477">
        <w:t xml:space="preserve">a </w:t>
      </w:r>
      <w:r w:rsidR="003A63C1">
        <w:t>Linux environment can be subjected to ‘crashtrace’ test.</w:t>
      </w:r>
    </w:p>
    <w:p w14:paraId="58BCFC69" w14:textId="40DC379D" w:rsidR="0011339B" w:rsidRDefault="0011339B" w:rsidP="0011339B">
      <w:pPr>
        <w:pStyle w:val="Heading3"/>
      </w:pPr>
      <w:bookmarkStart w:id="54" w:name="_Toc8671769"/>
      <w:r>
        <w:t>Output</w:t>
      </w:r>
      <w:bookmarkEnd w:id="54"/>
    </w:p>
    <w:p w14:paraId="4FDCC1A9" w14:textId="497719AA" w:rsidR="001F121E" w:rsidRDefault="0011339B" w:rsidP="004B7E96">
      <w:pPr>
        <w:jc w:val="both"/>
      </w:pPr>
      <w:r>
        <w:t xml:space="preserve">In case of </w:t>
      </w:r>
      <w:r w:rsidR="004B7E96">
        <w:t xml:space="preserve">a </w:t>
      </w:r>
      <w:r>
        <w:t>crash, the application’s stack</w:t>
      </w:r>
      <w:r w:rsidR="0019735E">
        <w:t xml:space="preserve"> </w:t>
      </w:r>
      <w:r>
        <w:t xml:space="preserve">trace along with </w:t>
      </w:r>
      <w:r w:rsidR="00E76841">
        <w:t>starving process’s details and locked resource description will be published on a text file that assist</w:t>
      </w:r>
      <w:r w:rsidR="004B7E96">
        <w:t>s</w:t>
      </w:r>
      <w:r w:rsidR="00E76841">
        <w:t xml:space="preserve"> the developer </w:t>
      </w:r>
      <w:r w:rsidR="000B198B">
        <w:t>in debugging and handling the crash.</w:t>
      </w:r>
    </w:p>
    <w:p w14:paraId="588FBA51" w14:textId="77777777" w:rsidR="008158E5" w:rsidRDefault="008158E5" w:rsidP="008158E5">
      <w:pPr>
        <w:pStyle w:val="Heading2"/>
      </w:pPr>
      <w:bookmarkStart w:id="55" w:name="_Toc8671770"/>
      <w:r>
        <w:t>User Interface</w:t>
      </w:r>
      <w:bookmarkEnd w:id="55"/>
      <w:r w:rsidRPr="00B24AD2">
        <w:rPr>
          <w:noProof/>
        </w:rPr>
        <w:t xml:space="preserve"> </w:t>
      </w:r>
    </w:p>
    <w:p w14:paraId="1CEB8A19" w14:textId="792077E1" w:rsidR="008158E5" w:rsidRDefault="008158E5" w:rsidP="008158E5">
      <w:r w:rsidRPr="00BC6F58">
        <w:rPr>
          <w:noProof/>
        </w:rPr>
        <w:drawing>
          <wp:anchor distT="0" distB="0" distL="114300" distR="114300" simplePos="0" relativeHeight="251664896" behindDoc="0" locked="0" layoutInCell="1" allowOverlap="1" wp14:anchorId="21CDAA10" wp14:editId="6A01F67C">
            <wp:simplePos x="0" y="0"/>
            <wp:positionH relativeFrom="margin">
              <wp:posOffset>1231817</wp:posOffset>
            </wp:positionH>
            <wp:positionV relativeFrom="paragraph">
              <wp:posOffset>528927</wp:posOffset>
            </wp:positionV>
            <wp:extent cx="3811905" cy="2691765"/>
            <wp:effectExtent l="0" t="0" r="0" b="0"/>
            <wp:wrapTopAndBottom/>
            <wp:docPr id="871957172" name="Picture 871957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3811905" cy="2691765"/>
                    </a:xfrm>
                    <a:prstGeom prst="rect">
                      <a:avLst/>
                    </a:prstGeom>
                  </pic:spPr>
                </pic:pic>
              </a:graphicData>
            </a:graphic>
            <wp14:sizeRelH relativeFrom="margin">
              <wp14:pctWidth>0</wp14:pctWidth>
            </wp14:sizeRelH>
            <wp14:sizeRelV relativeFrom="margin">
              <wp14:pctHeight>0</wp14:pctHeight>
            </wp14:sizeRelV>
          </wp:anchor>
        </w:drawing>
      </w:r>
      <w:r>
        <w:t>How to interact with our application is stated here. The user would only need to run the command ‘crashtrace’ with subjective flags that describe the user’s requirement.</w:t>
      </w:r>
    </w:p>
    <w:p w14:paraId="131D9E4D" w14:textId="39EA75E8" w:rsidR="008158E5" w:rsidRDefault="00D74F63" w:rsidP="008158E5">
      <w:r>
        <w:tab/>
      </w:r>
      <w:r>
        <w:tab/>
      </w:r>
      <w:r>
        <w:tab/>
      </w:r>
      <w:r>
        <w:tab/>
      </w:r>
      <w:r>
        <w:tab/>
      </w:r>
      <w:r>
        <w:tab/>
        <w:t>Figure 4.2</w:t>
      </w:r>
    </w:p>
    <w:p w14:paraId="724EB2CE" w14:textId="2DB02434" w:rsidR="008158E5" w:rsidRDefault="008158E5" w:rsidP="008158E5">
      <w:pPr>
        <w:pStyle w:val="Heading3"/>
      </w:pPr>
      <w:bookmarkStart w:id="56" w:name="_Toc8671771"/>
      <w:r w:rsidRPr="00BC6F58">
        <w:t>Flags available</w:t>
      </w:r>
      <w:bookmarkEnd w:id="56"/>
    </w:p>
    <w:p w14:paraId="502E89F0" w14:textId="77777777" w:rsidR="008158E5" w:rsidRPr="00BE5932" w:rsidRDefault="008158E5" w:rsidP="008158E5">
      <w:pPr>
        <w:jc w:val="both"/>
      </w:pPr>
      <w:r>
        <w:t>Flags aid the utility to function according to the user requirement.</w:t>
      </w:r>
    </w:p>
    <w:p w14:paraId="246E94D4" w14:textId="22F45470" w:rsidR="008158E5" w:rsidRDefault="008158E5" w:rsidP="008158E5">
      <w:pPr>
        <w:jc w:val="both"/>
      </w:pPr>
      <w:r>
        <w:lastRenderedPageBreak/>
        <w:t>-</w:t>
      </w:r>
      <w:r w:rsidR="00E348DA">
        <w:t>p</w:t>
      </w:r>
      <w:r>
        <w:t xml:space="preserve">: </w:t>
      </w:r>
      <w:r w:rsidR="00E348DA">
        <w:t>if the intended software is already running then this tag will be used with pid of the process</w:t>
      </w:r>
    </w:p>
    <w:p w14:paraId="41505E49" w14:textId="44C303D9" w:rsidR="008158E5" w:rsidRDefault="008158E5" w:rsidP="008158E5">
      <w:pPr>
        <w:jc w:val="both"/>
      </w:pPr>
      <w:r>
        <w:t>-</w:t>
      </w:r>
      <w:r w:rsidR="00E348DA">
        <w:t>o</w:t>
      </w:r>
      <w:r>
        <w:t xml:space="preserve">: </w:t>
      </w:r>
      <w:r w:rsidR="00E348DA">
        <w:t>to print all the log and details into a separate file -o tag will be used. It outputs every information into the code file.</w:t>
      </w:r>
    </w:p>
    <w:p w14:paraId="433DE51F" w14:textId="648781DB" w:rsidR="008158E5" w:rsidRDefault="008158E5" w:rsidP="008158E5">
      <w:pPr>
        <w:jc w:val="both"/>
      </w:pPr>
      <w:r>
        <w:t>-</w:t>
      </w:r>
      <w:r w:rsidR="00E348DA">
        <w:t>k</w:t>
      </w:r>
      <w:r>
        <w:t xml:space="preserve">: </w:t>
      </w:r>
      <w:r w:rsidR="00E348DA">
        <w:t>to do debugging the software needs to be tested with locks. This tag will load the kernel module i</w:t>
      </w:r>
      <w:r w:rsidR="0019735E">
        <w:t>s</w:t>
      </w:r>
      <w:r w:rsidR="00E348DA">
        <w:t xml:space="preserve"> used. It must be use</w:t>
      </w:r>
      <w:r w:rsidR="0019735E">
        <w:t>d</w:t>
      </w:r>
      <w:r w:rsidR="00E348DA">
        <w:t xml:space="preserve"> with the name of the software which </w:t>
      </w:r>
      <w:proofErr w:type="spellStart"/>
      <w:r w:rsidR="00E348DA">
        <w:t>futexes</w:t>
      </w:r>
      <w:proofErr w:type="spellEnd"/>
      <w:r w:rsidR="00E348DA">
        <w:t xml:space="preserve"> is to be tested and an integer value that signifies the skip count.</w:t>
      </w:r>
    </w:p>
    <w:p w14:paraId="388B9E7E" w14:textId="7F4B2273" w:rsidR="008158E5" w:rsidRDefault="008158E5" w:rsidP="008158E5">
      <w:pPr>
        <w:jc w:val="both"/>
      </w:pPr>
      <w:r>
        <w:t xml:space="preserve">The flags will be acted upon with respect to the possibility as many </w:t>
      </w:r>
      <w:proofErr w:type="gramStart"/>
      <w:r>
        <w:t>application</w:t>
      </w:r>
      <w:proofErr w:type="gramEnd"/>
      <w:r>
        <w:t xml:space="preserve"> ha</w:t>
      </w:r>
      <w:r w:rsidR="0019735E">
        <w:t>s</w:t>
      </w:r>
      <w:r>
        <w:t xml:space="preserve"> restricted access. </w:t>
      </w:r>
    </w:p>
    <w:p w14:paraId="5F4C2582" w14:textId="6F2669D3" w:rsidR="008158E5" w:rsidRPr="00BC6F58" w:rsidRDefault="008158E5" w:rsidP="008158E5">
      <w:pPr>
        <w:pStyle w:val="Heading3"/>
      </w:pPr>
      <w:bookmarkStart w:id="57" w:name="_Toc8671772"/>
      <w:r w:rsidRPr="00BC6F58">
        <w:t>Program to Test</w:t>
      </w:r>
      <w:bookmarkEnd w:id="57"/>
    </w:p>
    <w:p w14:paraId="0747CEFC" w14:textId="77777777" w:rsidR="008158E5" w:rsidRPr="0090527B" w:rsidRDefault="008158E5" w:rsidP="008158E5">
      <w:pPr>
        <w:jc w:val="both"/>
      </w:pPr>
      <w:r>
        <w:t>The program can be passed as an argument so it can be started by the crashtrace or an already running application can be passed by its PID number using -p conventional flag following the PID.</w:t>
      </w:r>
    </w:p>
    <w:p w14:paraId="68DC5C75" w14:textId="3A5635AF" w:rsidR="008158E5" w:rsidRDefault="008158E5" w:rsidP="008158E5">
      <w:pPr>
        <w:pStyle w:val="Heading3"/>
      </w:pPr>
      <w:bookmarkStart w:id="58" w:name="_Toc8671773"/>
      <w:r>
        <w:t>Report generation</w:t>
      </w:r>
      <w:bookmarkEnd w:id="58"/>
    </w:p>
    <w:p w14:paraId="68D3D635" w14:textId="007586A0" w:rsidR="002754FF" w:rsidRDefault="008158E5" w:rsidP="008158E5">
      <w:pPr>
        <w:jc w:val="both"/>
      </w:pPr>
      <w:proofErr w:type="gramStart"/>
      <w:r>
        <w:t>All of</w:t>
      </w:r>
      <w:proofErr w:type="gramEnd"/>
      <w:r>
        <w:t xml:space="preserve"> the results get printed at the terminal if -o flag does not use. -o flag following a name helps the utility generate a file and pipe all the output to it so </w:t>
      </w:r>
      <w:r w:rsidR="0019735E">
        <w:t xml:space="preserve">the </w:t>
      </w:r>
      <w:r>
        <w:t xml:space="preserve">user can have access to it after the application gets closed. </w:t>
      </w:r>
    </w:p>
    <w:p w14:paraId="1C251EDE" w14:textId="571DE77D" w:rsidR="00FF1357" w:rsidRDefault="00FF1357">
      <w:r>
        <w:br w:type="page"/>
      </w:r>
    </w:p>
    <w:p w14:paraId="66D3A3CE" w14:textId="02B9D6D3" w:rsidR="00FF1357" w:rsidRDefault="00FF1357" w:rsidP="00FF1357">
      <w:pPr>
        <w:pStyle w:val="Title"/>
      </w:pPr>
      <w:r>
        <w:lastRenderedPageBreak/>
        <w:t>Chapter Five</w:t>
      </w:r>
    </w:p>
    <w:p w14:paraId="603FF691" w14:textId="05CD9E83" w:rsidR="00FF1357" w:rsidRDefault="00FF1357" w:rsidP="00FF1357">
      <w:pPr>
        <w:pStyle w:val="Heading1"/>
      </w:pPr>
      <w:r>
        <w:t xml:space="preserve"> </w:t>
      </w:r>
      <w:bookmarkStart w:id="59" w:name="_Toc8671774"/>
      <w:r>
        <w:t>Testing</w:t>
      </w:r>
      <w:bookmarkEnd w:id="59"/>
    </w:p>
    <w:p w14:paraId="1DEF46F7" w14:textId="162FF7CD" w:rsidR="009E56F0" w:rsidRDefault="001A47E4" w:rsidP="009E56F0">
      <w:pPr>
        <w:jc w:val="both"/>
      </w:pPr>
      <w:r>
        <w:t xml:space="preserve">This chapter holds a significant value in the development of this project. There are three main types of </w:t>
      </w:r>
      <w:r w:rsidR="0019735E">
        <w:t xml:space="preserve">the </w:t>
      </w:r>
      <w:r>
        <w:t>test applied to test this product. Usability testing, Functional testing, Unit testing</w:t>
      </w:r>
      <w:r w:rsidR="009E56F0">
        <w:t>. All three have helped us in the development of this tool that could help</w:t>
      </w:r>
      <w:r w:rsidR="0019735E">
        <w:t xml:space="preserve"> </w:t>
      </w:r>
      <w:r w:rsidR="009E56F0">
        <w:t>programmer</w:t>
      </w:r>
      <w:r w:rsidR="0019735E">
        <w:t>s</w:t>
      </w:r>
      <w:r w:rsidR="009E56F0">
        <w:t xml:space="preserve"> easily test their software.</w:t>
      </w:r>
    </w:p>
    <w:p w14:paraId="4C1B46DC" w14:textId="738CFC73" w:rsidR="002754FF" w:rsidRDefault="001A47E4" w:rsidP="009E56F0">
      <w:pPr>
        <w:pStyle w:val="Heading2"/>
      </w:pPr>
      <w:r>
        <w:t xml:space="preserve"> </w:t>
      </w:r>
      <w:bookmarkStart w:id="60" w:name="_Toc8671775"/>
      <w:r w:rsidR="009E56F0">
        <w:t>Overview</w:t>
      </w:r>
      <w:bookmarkEnd w:id="60"/>
    </w:p>
    <w:p w14:paraId="7A51E315" w14:textId="2958B866" w:rsidR="00260FE5" w:rsidRDefault="009E56F0" w:rsidP="009E56F0">
      <w:pPr>
        <w:jc w:val="both"/>
      </w:pPr>
      <w:r>
        <w:t xml:space="preserve">A product is incomplete when it is not well tested. We did three types of testing with the software developed and we’ll explain how each has its individual benefits. </w:t>
      </w:r>
      <w:r w:rsidR="00260FE5">
        <w:t>In the end</w:t>
      </w:r>
      <w:r w:rsidR="0019735E">
        <w:t>,</w:t>
      </w:r>
      <w:r w:rsidR="00260FE5">
        <w:t xml:space="preserve"> well explain how this product can’t be programmatically unit tested as the results of any given command could provide different results each time as the product is dependent upon other software (it </w:t>
      </w:r>
      <w:proofErr w:type="gramStart"/>
      <w:r w:rsidR="00260FE5">
        <w:t>test</w:t>
      </w:r>
      <w:proofErr w:type="gramEnd"/>
      <w:r w:rsidR="00260FE5">
        <w:t xml:space="preserve"> other software) which provides unexpected but understandable results. This makes it difficult to test the </w:t>
      </w:r>
      <w:proofErr w:type="gramStart"/>
      <w:r w:rsidR="00260FE5">
        <w:t>product</w:t>
      </w:r>
      <w:proofErr w:type="gramEnd"/>
      <w:r w:rsidR="00260FE5">
        <w:t xml:space="preserve"> but different tricks ha</w:t>
      </w:r>
      <w:r w:rsidR="0019735E">
        <w:t>ve</w:t>
      </w:r>
      <w:r w:rsidR="00260FE5">
        <w:t xml:space="preserve"> been applied to get the desired results.</w:t>
      </w:r>
    </w:p>
    <w:p w14:paraId="2DFDB0A5" w14:textId="5AC50709" w:rsidR="00260FE5" w:rsidRDefault="00D163D9" w:rsidP="00D163D9">
      <w:pPr>
        <w:pStyle w:val="Heading2"/>
      </w:pPr>
      <w:bookmarkStart w:id="61" w:name="_Toc8671776"/>
      <w:r>
        <w:t>Usability testing</w:t>
      </w:r>
      <w:bookmarkEnd w:id="61"/>
    </w:p>
    <w:p w14:paraId="53ABD88F" w14:textId="70693B1A" w:rsidR="00D163D9" w:rsidRDefault="00D163D9" w:rsidP="00AE0B5D">
      <w:pPr>
        <w:jc w:val="both"/>
      </w:pPr>
      <w:r>
        <w:t xml:space="preserve">As the product would be of use of the developers. We have been asking developers to use this product to test </w:t>
      </w:r>
      <w:r w:rsidR="001944CE">
        <w:t>their</w:t>
      </w:r>
      <w:r>
        <w:t xml:space="preserve"> software malfunctioning behavior before any manual</w:t>
      </w:r>
      <w:r w:rsidR="001944CE">
        <w:t xml:space="preserve"> debugging. Like strace</w:t>
      </w:r>
      <w:r w:rsidR="006F7CD9">
        <w:t>,</w:t>
      </w:r>
      <w:r>
        <w:t xml:space="preserve"> </w:t>
      </w:r>
      <w:r w:rsidR="001944CE">
        <w:t xml:space="preserve">they have learned to use this tool with ease and was </w:t>
      </w:r>
      <w:r w:rsidR="0019735E">
        <w:t xml:space="preserve">a </w:t>
      </w:r>
      <w:r w:rsidR="001944CE">
        <w:t>very enthusiast in testing their products and finding potential bugs.</w:t>
      </w:r>
    </w:p>
    <w:p w14:paraId="7EA0D4B7" w14:textId="7FD4B514" w:rsidR="001944CE" w:rsidRDefault="001944CE" w:rsidP="00D163D9">
      <w:r>
        <w:t>Following w</w:t>
      </w:r>
      <w:r w:rsidR="0019735E">
        <w:t>ere</w:t>
      </w:r>
      <w:r>
        <w:t xml:space="preserve"> the question</w:t>
      </w:r>
      <w:r w:rsidR="0019735E">
        <w:t>s</w:t>
      </w:r>
      <w:r>
        <w:t xml:space="preserve"> we told them to apply.</w:t>
      </w:r>
    </w:p>
    <w:p w14:paraId="6F306386" w14:textId="2C8046CB" w:rsidR="001944CE" w:rsidRDefault="001944CE" w:rsidP="001944CE">
      <w:pPr>
        <w:pStyle w:val="ListParagraph"/>
        <w:numPr>
          <w:ilvl w:val="0"/>
          <w:numId w:val="5"/>
        </w:numPr>
      </w:pPr>
      <w:r>
        <w:t>Running their application in ‘crashtrace’ environment.</w:t>
      </w:r>
    </w:p>
    <w:p w14:paraId="7A378698" w14:textId="126F3E30" w:rsidR="001944CE" w:rsidRDefault="001944CE" w:rsidP="001944CE">
      <w:pPr>
        <w:pStyle w:val="ListParagraph"/>
        <w:numPr>
          <w:ilvl w:val="0"/>
          <w:numId w:val="5"/>
        </w:numPr>
      </w:pPr>
      <w:r>
        <w:t xml:space="preserve">Apply </w:t>
      </w:r>
      <w:r w:rsidR="0019735E">
        <w:t>to lock</w:t>
      </w:r>
      <w:r>
        <w:t xml:space="preserve"> disruption mechanism and see if their application crashes.</w:t>
      </w:r>
    </w:p>
    <w:p w14:paraId="6447D2E6" w14:textId="44BE92A5" w:rsidR="001944CE" w:rsidRDefault="001944CE" w:rsidP="001944CE">
      <w:pPr>
        <w:pStyle w:val="ListParagraph"/>
        <w:numPr>
          <w:ilvl w:val="0"/>
          <w:numId w:val="5"/>
        </w:numPr>
      </w:pPr>
      <w:r>
        <w:t xml:space="preserve">Were they able to restart </w:t>
      </w:r>
      <w:r w:rsidR="0019735E">
        <w:t xml:space="preserve">the </w:t>
      </w:r>
      <w:r>
        <w:t xml:space="preserve">application? If </w:t>
      </w:r>
      <w:proofErr w:type="gramStart"/>
      <w:r>
        <w:t>yes</w:t>
      </w:r>
      <w:proofErr w:type="gramEnd"/>
      <w:r>
        <w:t xml:space="preserve"> then was it running perfectly and if no then was the stack</w:t>
      </w:r>
      <w:r w:rsidR="0019735E">
        <w:t xml:space="preserve"> </w:t>
      </w:r>
      <w:r>
        <w:t xml:space="preserve">trace helpful. </w:t>
      </w:r>
    </w:p>
    <w:p w14:paraId="36112D0F" w14:textId="25B76BB3" w:rsidR="00E14027" w:rsidRDefault="00E14027" w:rsidP="00E14027">
      <w:r>
        <w:t>Below table Shows the respons</w:t>
      </w:r>
      <w:r w:rsidR="0019735E">
        <w:t>e</w:t>
      </w:r>
      <w:r>
        <w:t>s from the four users.</w:t>
      </w:r>
    </w:p>
    <w:tbl>
      <w:tblPr>
        <w:tblStyle w:val="TableGrid"/>
        <w:tblW w:w="9297" w:type="dxa"/>
        <w:tblLook w:val="04A0" w:firstRow="1" w:lastRow="0" w:firstColumn="1" w:lastColumn="0" w:noHBand="0" w:noVBand="1"/>
      </w:tblPr>
      <w:tblGrid>
        <w:gridCol w:w="1477"/>
        <w:gridCol w:w="1785"/>
        <w:gridCol w:w="1579"/>
        <w:gridCol w:w="1566"/>
        <w:gridCol w:w="1590"/>
        <w:gridCol w:w="1300"/>
      </w:tblGrid>
      <w:tr w:rsidR="00AE0B5D" w14:paraId="0494CFF3" w14:textId="46F7AA04" w:rsidTr="00AE0B5D">
        <w:trPr>
          <w:trHeight w:val="242"/>
        </w:trPr>
        <w:tc>
          <w:tcPr>
            <w:tcW w:w="1477" w:type="dxa"/>
          </w:tcPr>
          <w:p w14:paraId="2AE15921" w14:textId="73AAFD86" w:rsidR="00E14027" w:rsidRPr="00E14027" w:rsidRDefault="00E14027" w:rsidP="00D163D9">
            <w:pPr>
              <w:rPr>
                <w:sz w:val="20"/>
                <w:szCs w:val="20"/>
              </w:rPr>
            </w:pPr>
            <w:r w:rsidRPr="00E14027">
              <w:rPr>
                <w:sz w:val="20"/>
                <w:szCs w:val="20"/>
              </w:rPr>
              <w:t>USERS</w:t>
            </w:r>
          </w:p>
        </w:tc>
        <w:tc>
          <w:tcPr>
            <w:tcW w:w="1785" w:type="dxa"/>
          </w:tcPr>
          <w:p w14:paraId="222520E8" w14:textId="249D7DBF" w:rsidR="00E14027" w:rsidRPr="00E14027" w:rsidRDefault="00E14027" w:rsidP="00D163D9">
            <w:pPr>
              <w:rPr>
                <w:sz w:val="20"/>
                <w:szCs w:val="20"/>
              </w:rPr>
            </w:pPr>
            <w:r w:rsidRPr="00E14027">
              <w:rPr>
                <w:sz w:val="20"/>
                <w:szCs w:val="20"/>
              </w:rPr>
              <w:t>Crashtrace</w:t>
            </w:r>
          </w:p>
        </w:tc>
        <w:tc>
          <w:tcPr>
            <w:tcW w:w="1579" w:type="dxa"/>
          </w:tcPr>
          <w:p w14:paraId="056C1690" w14:textId="358FD0C3" w:rsidR="00E14027" w:rsidRPr="00E14027" w:rsidRDefault="00E14027" w:rsidP="00D163D9">
            <w:pPr>
              <w:rPr>
                <w:sz w:val="20"/>
                <w:szCs w:val="20"/>
              </w:rPr>
            </w:pPr>
            <w:r w:rsidRPr="00E14027">
              <w:rPr>
                <w:sz w:val="20"/>
                <w:szCs w:val="20"/>
              </w:rPr>
              <w:t>Crashed</w:t>
            </w:r>
          </w:p>
        </w:tc>
        <w:tc>
          <w:tcPr>
            <w:tcW w:w="1566" w:type="dxa"/>
          </w:tcPr>
          <w:p w14:paraId="7DAAB857" w14:textId="523E0452" w:rsidR="00E14027" w:rsidRPr="00E14027" w:rsidRDefault="00E14027" w:rsidP="00D163D9">
            <w:pPr>
              <w:rPr>
                <w:sz w:val="20"/>
                <w:szCs w:val="20"/>
              </w:rPr>
            </w:pPr>
            <w:r w:rsidRPr="00E14027">
              <w:rPr>
                <w:sz w:val="20"/>
                <w:szCs w:val="20"/>
              </w:rPr>
              <w:t>Recoverable</w:t>
            </w:r>
          </w:p>
        </w:tc>
        <w:tc>
          <w:tcPr>
            <w:tcW w:w="1590" w:type="dxa"/>
          </w:tcPr>
          <w:p w14:paraId="1EAA4138" w14:textId="71C8BF29" w:rsidR="00E14027" w:rsidRPr="00E14027" w:rsidRDefault="00E14027" w:rsidP="00D163D9">
            <w:pPr>
              <w:rPr>
                <w:sz w:val="20"/>
                <w:szCs w:val="20"/>
              </w:rPr>
            </w:pPr>
            <w:proofErr w:type="spellStart"/>
            <w:r>
              <w:rPr>
                <w:sz w:val="20"/>
                <w:szCs w:val="20"/>
              </w:rPr>
              <w:t>Stacktrace</w:t>
            </w:r>
            <w:proofErr w:type="spellEnd"/>
          </w:p>
        </w:tc>
        <w:tc>
          <w:tcPr>
            <w:tcW w:w="1300" w:type="dxa"/>
          </w:tcPr>
          <w:p w14:paraId="264225B5" w14:textId="26A8665D" w:rsidR="00E14027" w:rsidRPr="00E14027" w:rsidRDefault="00E14027" w:rsidP="00D163D9">
            <w:pPr>
              <w:rPr>
                <w:sz w:val="20"/>
                <w:szCs w:val="20"/>
              </w:rPr>
            </w:pPr>
            <w:r w:rsidRPr="00E14027">
              <w:rPr>
                <w:sz w:val="20"/>
                <w:szCs w:val="20"/>
              </w:rPr>
              <w:t>Comments</w:t>
            </w:r>
          </w:p>
        </w:tc>
      </w:tr>
      <w:tr w:rsidR="00AE0B5D" w14:paraId="69282F8C" w14:textId="52AD6AD1" w:rsidTr="00AE0B5D">
        <w:trPr>
          <w:trHeight w:val="738"/>
        </w:trPr>
        <w:tc>
          <w:tcPr>
            <w:tcW w:w="1477" w:type="dxa"/>
          </w:tcPr>
          <w:p w14:paraId="5BFA3F25" w14:textId="01CCFF4F" w:rsidR="00E14027" w:rsidRPr="00E14027" w:rsidRDefault="00E14027" w:rsidP="00D163D9">
            <w:pPr>
              <w:rPr>
                <w:sz w:val="20"/>
                <w:szCs w:val="20"/>
              </w:rPr>
            </w:pPr>
            <w:r w:rsidRPr="00E14027">
              <w:rPr>
                <w:sz w:val="20"/>
                <w:szCs w:val="20"/>
              </w:rPr>
              <w:t>1</w:t>
            </w:r>
          </w:p>
        </w:tc>
        <w:tc>
          <w:tcPr>
            <w:tcW w:w="1785" w:type="dxa"/>
          </w:tcPr>
          <w:p w14:paraId="2A554C2E" w14:textId="768FBB6E" w:rsidR="00E14027" w:rsidRPr="00E14027" w:rsidRDefault="00E14027" w:rsidP="00D163D9">
            <w:pPr>
              <w:rPr>
                <w:sz w:val="20"/>
                <w:szCs w:val="20"/>
              </w:rPr>
            </w:pPr>
            <w:r w:rsidRPr="00E14027">
              <w:rPr>
                <w:sz w:val="20"/>
                <w:szCs w:val="20"/>
              </w:rPr>
              <w:t>Ran Successfully</w:t>
            </w:r>
          </w:p>
        </w:tc>
        <w:tc>
          <w:tcPr>
            <w:tcW w:w="1579" w:type="dxa"/>
          </w:tcPr>
          <w:p w14:paraId="25583D1B" w14:textId="4AE6A00A" w:rsidR="00E14027" w:rsidRPr="00E14027" w:rsidRDefault="00E14027" w:rsidP="00D163D9">
            <w:pPr>
              <w:rPr>
                <w:sz w:val="20"/>
                <w:szCs w:val="20"/>
              </w:rPr>
            </w:pPr>
            <w:r>
              <w:rPr>
                <w:sz w:val="20"/>
                <w:szCs w:val="20"/>
              </w:rPr>
              <w:t>Yes</w:t>
            </w:r>
          </w:p>
        </w:tc>
        <w:tc>
          <w:tcPr>
            <w:tcW w:w="1566" w:type="dxa"/>
          </w:tcPr>
          <w:p w14:paraId="4F7D4110" w14:textId="7C24C47E" w:rsidR="00E14027" w:rsidRPr="00E14027" w:rsidRDefault="00E14027" w:rsidP="00D163D9">
            <w:pPr>
              <w:rPr>
                <w:sz w:val="20"/>
                <w:szCs w:val="20"/>
              </w:rPr>
            </w:pPr>
            <w:r>
              <w:rPr>
                <w:sz w:val="20"/>
                <w:szCs w:val="20"/>
              </w:rPr>
              <w:t>YES</w:t>
            </w:r>
          </w:p>
        </w:tc>
        <w:tc>
          <w:tcPr>
            <w:tcW w:w="1590" w:type="dxa"/>
          </w:tcPr>
          <w:p w14:paraId="452CF7B8" w14:textId="698036F2" w:rsidR="00E14027" w:rsidRPr="00E14027" w:rsidRDefault="00E14027" w:rsidP="00D163D9">
            <w:pPr>
              <w:rPr>
                <w:sz w:val="20"/>
                <w:szCs w:val="20"/>
              </w:rPr>
            </w:pPr>
            <w:r>
              <w:rPr>
                <w:sz w:val="20"/>
                <w:szCs w:val="20"/>
              </w:rPr>
              <w:t>N/A</w:t>
            </w:r>
          </w:p>
        </w:tc>
        <w:tc>
          <w:tcPr>
            <w:tcW w:w="1300" w:type="dxa"/>
          </w:tcPr>
          <w:p w14:paraId="61E7BA80" w14:textId="585D3EA2" w:rsidR="00E14027" w:rsidRPr="00E14027" w:rsidRDefault="00E14027" w:rsidP="00D163D9">
            <w:pPr>
              <w:rPr>
                <w:sz w:val="20"/>
                <w:szCs w:val="20"/>
              </w:rPr>
            </w:pPr>
            <w:r>
              <w:rPr>
                <w:sz w:val="20"/>
                <w:szCs w:val="20"/>
              </w:rPr>
              <w:t>Locks were applied correctly</w:t>
            </w:r>
          </w:p>
        </w:tc>
      </w:tr>
      <w:tr w:rsidR="00AE0B5D" w14:paraId="4E90A731" w14:textId="11EAB3E5" w:rsidTr="00AE0B5D">
        <w:trPr>
          <w:trHeight w:val="738"/>
        </w:trPr>
        <w:tc>
          <w:tcPr>
            <w:tcW w:w="1477" w:type="dxa"/>
          </w:tcPr>
          <w:p w14:paraId="45B508AB" w14:textId="306B3678" w:rsidR="00E14027" w:rsidRPr="00E14027" w:rsidRDefault="00E14027" w:rsidP="00D163D9">
            <w:pPr>
              <w:rPr>
                <w:sz w:val="20"/>
                <w:szCs w:val="20"/>
              </w:rPr>
            </w:pPr>
            <w:r w:rsidRPr="00E14027">
              <w:rPr>
                <w:sz w:val="20"/>
                <w:szCs w:val="20"/>
              </w:rPr>
              <w:lastRenderedPageBreak/>
              <w:t>2</w:t>
            </w:r>
          </w:p>
        </w:tc>
        <w:tc>
          <w:tcPr>
            <w:tcW w:w="1785" w:type="dxa"/>
          </w:tcPr>
          <w:p w14:paraId="4D1A56CC" w14:textId="26159C17" w:rsidR="00E14027" w:rsidRPr="00E14027" w:rsidRDefault="00E14027" w:rsidP="00D163D9">
            <w:pPr>
              <w:rPr>
                <w:sz w:val="20"/>
                <w:szCs w:val="20"/>
              </w:rPr>
            </w:pPr>
            <w:r w:rsidRPr="00E14027">
              <w:rPr>
                <w:sz w:val="20"/>
                <w:szCs w:val="20"/>
              </w:rPr>
              <w:t>Ran Successfully</w:t>
            </w:r>
          </w:p>
        </w:tc>
        <w:tc>
          <w:tcPr>
            <w:tcW w:w="1579" w:type="dxa"/>
          </w:tcPr>
          <w:p w14:paraId="06809F50" w14:textId="5B6A220C" w:rsidR="00E14027" w:rsidRPr="00E14027" w:rsidRDefault="00E14027" w:rsidP="00D163D9">
            <w:pPr>
              <w:rPr>
                <w:sz w:val="20"/>
                <w:szCs w:val="20"/>
              </w:rPr>
            </w:pPr>
            <w:r>
              <w:rPr>
                <w:sz w:val="20"/>
                <w:szCs w:val="20"/>
              </w:rPr>
              <w:t>Yes</w:t>
            </w:r>
          </w:p>
        </w:tc>
        <w:tc>
          <w:tcPr>
            <w:tcW w:w="1566" w:type="dxa"/>
          </w:tcPr>
          <w:p w14:paraId="172A8424" w14:textId="6D111186" w:rsidR="00E14027" w:rsidRPr="00E14027" w:rsidRDefault="00E14027" w:rsidP="00D163D9">
            <w:pPr>
              <w:rPr>
                <w:sz w:val="20"/>
                <w:szCs w:val="20"/>
              </w:rPr>
            </w:pPr>
            <w:r>
              <w:rPr>
                <w:sz w:val="20"/>
                <w:szCs w:val="20"/>
              </w:rPr>
              <w:t>YES</w:t>
            </w:r>
          </w:p>
        </w:tc>
        <w:tc>
          <w:tcPr>
            <w:tcW w:w="1590" w:type="dxa"/>
          </w:tcPr>
          <w:p w14:paraId="0F6C7351" w14:textId="142F032C" w:rsidR="00E14027" w:rsidRPr="00E14027" w:rsidRDefault="00E14027" w:rsidP="00D163D9">
            <w:pPr>
              <w:rPr>
                <w:sz w:val="20"/>
                <w:szCs w:val="20"/>
              </w:rPr>
            </w:pPr>
            <w:r>
              <w:rPr>
                <w:sz w:val="20"/>
                <w:szCs w:val="20"/>
              </w:rPr>
              <w:t>N/A</w:t>
            </w:r>
          </w:p>
        </w:tc>
        <w:tc>
          <w:tcPr>
            <w:tcW w:w="1300" w:type="dxa"/>
          </w:tcPr>
          <w:p w14:paraId="7404012D" w14:textId="56ADDF68" w:rsidR="00E14027" w:rsidRPr="00E14027" w:rsidRDefault="00E14027" w:rsidP="00D163D9">
            <w:pPr>
              <w:rPr>
                <w:sz w:val="20"/>
                <w:szCs w:val="20"/>
              </w:rPr>
            </w:pPr>
            <w:r>
              <w:rPr>
                <w:sz w:val="20"/>
                <w:szCs w:val="20"/>
              </w:rPr>
              <w:t>Locks were applied correctly</w:t>
            </w:r>
          </w:p>
        </w:tc>
      </w:tr>
      <w:tr w:rsidR="00AE0B5D" w14:paraId="58BE3055" w14:textId="58AE02E6" w:rsidTr="00AE0B5D">
        <w:trPr>
          <w:trHeight w:val="728"/>
        </w:trPr>
        <w:tc>
          <w:tcPr>
            <w:tcW w:w="1477" w:type="dxa"/>
          </w:tcPr>
          <w:p w14:paraId="1E6AE88E" w14:textId="1C1558FD" w:rsidR="00E14027" w:rsidRPr="00E14027" w:rsidRDefault="00E14027" w:rsidP="00D163D9">
            <w:pPr>
              <w:rPr>
                <w:sz w:val="20"/>
                <w:szCs w:val="20"/>
              </w:rPr>
            </w:pPr>
            <w:r w:rsidRPr="00E14027">
              <w:rPr>
                <w:sz w:val="20"/>
                <w:szCs w:val="20"/>
              </w:rPr>
              <w:t>3</w:t>
            </w:r>
          </w:p>
        </w:tc>
        <w:tc>
          <w:tcPr>
            <w:tcW w:w="1785" w:type="dxa"/>
          </w:tcPr>
          <w:p w14:paraId="06685CB1" w14:textId="4AF8C325" w:rsidR="00E14027" w:rsidRPr="00E14027" w:rsidRDefault="00E14027" w:rsidP="00D163D9">
            <w:pPr>
              <w:rPr>
                <w:sz w:val="20"/>
                <w:szCs w:val="20"/>
              </w:rPr>
            </w:pPr>
            <w:r w:rsidRPr="00E14027">
              <w:rPr>
                <w:sz w:val="20"/>
                <w:szCs w:val="20"/>
              </w:rPr>
              <w:t>Ran Successfully</w:t>
            </w:r>
          </w:p>
        </w:tc>
        <w:tc>
          <w:tcPr>
            <w:tcW w:w="1579" w:type="dxa"/>
          </w:tcPr>
          <w:p w14:paraId="6CB8A241" w14:textId="1FD4C406" w:rsidR="00E14027" w:rsidRPr="00E14027" w:rsidRDefault="00E14027" w:rsidP="00D163D9">
            <w:pPr>
              <w:rPr>
                <w:sz w:val="20"/>
                <w:szCs w:val="20"/>
              </w:rPr>
            </w:pPr>
            <w:r>
              <w:rPr>
                <w:sz w:val="20"/>
                <w:szCs w:val="20"/>
              </w:rPr>
              <w:t>No</w:t>
            </w:r>
          </w:p>
        </w:tc>
        <w:tc>
          <w:tcPr>
            <w:tcW w:w="1566" w:type="dxa"/>
          </w:tcPr>
          <w:p w14:paraId="317C055A" w14:textId="0F50CBAA" w:rsidR="00E14027" w:rsidRPr="00E14027" w:rsidRDefault="00E14027" w:rsidP="00D163D9">
            <w:pPr>
              <w:rPr>
                <w:sz w:val="20"/>
                <w:szCs w:val="20"/>
              </w:rPr>
            </w:pPr>
            <w:r>
              <w:rPr>
                <w:sz w:val="20"/>
                <w:szCs w:val="20"/>
              </w:rPr>
              <w:t>N/A</w:t>
            </w:r>
          </w:p>
        </w:tc>
        <w:tc>
          <w:tcPr>
            <w:tcW w:w="1590" w:type="dxa"/>
          </w:tcPr>
          <w:p w14:paraId="02357B0C" w14:textId="1DA03343" w:rsidR="00E14027" w:rsidRPr="00E14027" w:rsidRDefault="00E14027" w:rsidP="00D163D9">
            <w:pPr>
              <w:rPr>
                <w:sz w:val="20"/>
                <w:szCs w:val="20"/>
              </w:rPr>
            </w:pPr>
            <w:r>
              <w:rPr>
                <w:sz w:val="20"/>
                <w:szCs w:val="20"/>
              </w:rPr>
              <w:t>N/A</w:t>
            </w:r>
          </w:p>
        </w:tc>
        <w:tc>
          <w:tcPr>
            <w:tcW w:w="1300" w:type="dxa"/>
          </w:tcPr>
          <w:p w14:paraId="26B20C98" w14:textId="34EB5069" w:rsidR="00E14027" w:rsidRPr="00E14027" w:rsidRDefault="00E14027" w:rsidP="00D163D9">
            <w:pPr>
              <w:rPr>
                <w:sz w:val="20"/>
                <w:szCs w:val="20"/>
              </w:rPr>
            </w:pPr>
            <w:r>
              <w:rPr>
                <w:sz w:val="20"/>
                <w:szCs w:val="20"/>
              </w:rPr>
              <w:t>Locks were applied correctly</w:t>
            </w:r>
          </w:p>
        </w:tc>
      </w:tr>
      <w:tr w:rsidR="00AE0B5D" w14:paraId="77C7E17F" w14:textId="1799F14C" w:rsidTr="00AE0B5D">
        <w:trPr>
          <w:trHeight w:val="2457"/>
        </w:trPr>
        <w:tc>
          <w:tcPr>
            <w:tcW w:w="1477" w:type="dxa"/>
          </w:tcPr>
          <w:p w14:paraId="135116D5" w14:textId="7A039FA6" w:rsidR="00E14027" w:rsidRPr="00E14027" w:rsidRDefault="00E14027" w:rsidP="00D163D9">
            <w:pPr>
              <w:rPr>
                <w:sz w:val="20"/>
                <w:szCs w:val="20"/>
              </w:rPr>
            </w:pPr>
            <w:r w:rsidRPr="00E14027">
              <w:rPr>
                <w:sz w:val="20"/>
                <w:szCs w:val="20"/>
              </w:rPr>
              <w:t>4</w:t>
            </w:r>
          </w:p>
        </w:tc>
        <w:tc>
          <w:tcPr>
            <w:tcW w:w="1785" w:type="dxa"/>
          </w:tcPr>
          <w:p w14:paraId="28E5ADB7" w14:textId="62712490" w:rsidR="00E14027" w:rsidRPr="00E14027" w:rsidRDefault="00E14027" w:rsidP="00D163D9">
            <w:pPr>
              <w:rPr>
                <w:sz w:val="20"/>
                <w:szCs w:val="20"/>
              </w:rPr>
            </w:pPr>
            <w:r w:rsidRPr="00E14027">
              <w:rPr>
                <w:sz w:val="20"/>
                <w:szCs w:val="20"/>
              </w:rPr>
              <w:t>Ran Successfully</w:t>
            </w:r>
          </w:p>
        </w:tc>
        <w:tc>
          <w:tcPr>
            <w:tcW w:w="1579" w:type="dxa"/>
          </w:tcPr>
          <w:p w14:paraId="0E461223" w14:textId="7E086880" w:rsidR="00E14027" w:rsidRPr="00E14027" w:rsidRDefault="00E14027" w:rsidP="00D163D9">
            <w:pPr>
              <w:rPr>
                <w:sz w:val="20"/>
                <w:szCs w:val="20"/>
              </w:rPr>
            </w:pPr>
            <w:r>
              <w:rPr>
                <w:sz w:val="20"/>
                <w:szCs w:val="20"/>
              </w:rPr>
              <w:t>Yes</w:t>
            </w:r>
          </w:p>
        </w:tc>
        <w:tc>
          <w:tcPr>
            <w:tcW w:w="1566" w:type="dxa"/>
          </w:tcPr>
          <w:p w14:paraId="003CF351" w14:textId="069B21A7" w:rsidR="00E14027" w:rsidRPr="00E14027" w:rsidRDefault="00E14027" w:rsidP="00D163D9">
            <w:pPr>
              <w:rPr>
                <w:sz w:val="20"/>
                <w:szCs w:val="20"/>
              </w:rPr>
            </w:pPr>
            <w:r>
              <w:rPr>
                <w:sz w:val="20"/>
                <w:szCs w:val="20"/>
              </w:rPr>
              <w:t>No</w:t>
            </w:r>
          </w:p>
        </w:tc>
        <w:tc>
          <w:tcPr>
            <w:tcW w:w="1590" w:type="dxa"/>
          </w:tcPr>
          <w:p w14:paraId="31327539" w14:textId="41DB5608" w:rsidR="00E14027" w:rsidRPr="00E14027" w:rsidRDefault="00E14027" w:rsidP="00D163D9">
            <w:pPr>
              <w:rPr>
                <w:sz w:val="20"/>
                <w:szCs w:val="20"/>
              </w:rPr>
            </w:pPr>
            <w:r>
              <w:rPr>
                <w:sz w:val="20"/>
                <w:szCs w:val="20"/>
              </w:rPr>
              <w:t>Helpful</w:t>
            </w:r>
          </w:p>
        </w:tc>
        <w:tc>
          <w:tcPr>
            <w:tcW w:w="1300" w:type="dxa"/>
          </w:tcPr>
          <w:p w14:paraId="07CAAE6E" w14:textId="3626874B" w:rsidR="00E14027" w:rsidRPr="00E14027" w:rsidRDefault="00E14027" w:rsidP="00D163D9">
            <w:pPr>
              <w:rPr>
                <w:sz w:val="20"/>
                <w:szCs w:val="20"/>
              </w:rPr>
            </w:pPr>
            <w:r>
              <w:rPr>
                <w:sz w:val="20"/>
                <w:szCs w:val="20"/>
              </w:rPr>
              <w:t xml:space="preserve">File locking is </w:t>
            </w:r>
            <w:proofErr w:type="gramStart"/>
            <w:r>
              <w:rPr>
                <w:sz w:val="20"/>
                <w:szCs w:val="20"/>
              </w:rPr>
              <w:t>used</w:t>
            </w:r>
            <w:proofErr w:type="gramEnd"/>
            <w:r>
              <w:rPr>
                <w:sz w:val="20"/>
                <w:szCs w:val="20"/>
              </w:rPr>
              <w:t xml:space="preserve"> and exceptional handling wasn’t done. </w:t>
            </w:r>
            <w:proofErr w:type="spellStart"/>
            <w:r>
              <w:rPr>
                <w:sz w:val="20"/>
                <w:szCs w:val="20"/>
              </w:rPr>
              <w:t>Stacktrace</w:t>
            </w:r>
            <w:proofErr w:type="spellEnd"/>
            <w:r>
              <w:rPr>
                <w:sz w:val="20"/>
                <w:szCs w:val="20"/>
              </w:rPr>
              <w:t xml:space="preserve"> helped in identifying the routine.</w:t>
            </w:r>
          </w:p>
        </w:tc>
      </w:tr>
    </w:tbl>
    <w:p w14:paraId="4C387228" w14:textId="32BEE82E" w:rsidR="001944CE" w:rsidRDefault="00D74F63" w:rsidP="00D74F63">
      <w:pPr>
        <w:jc w:val="center"/>
      </w:pPr>
      <w:r>
        <w:t>Table 5.1</w:t>
      </w:r>
    </w:p>
    <w:p w14:paraId="478C4FB2" w14:textId="08AB7E75" w:rsidR="00E14027" w:rsidRDefault="00E14027" w:rsidP="00AE0B5D">
      <w:pPr>
        <w:jc w:val="both"/>
      </w:pPr>
      <w:r>
        <w:t>Their response back</w:t>
      </w:r>
      <w:r w:rsidR="0019735E">
        <w:t>s</w:t>
      </w:r>
      <w:r>
        <w:t xml:space="preserve"> my stance of developers using locks without any possible overseeing.</w:t>
      </w:r>
    </w:p>
    <w:p w14:paraId="02BDB913" w14:textId="0108B0AF" w:rsidR="009E56F0" w:rsidRDefault="009E56F0" w:rsidP="00A019ED">
      <w:pPr>
        <w:pStyle w:val="Heading2"/>
      </w:pPr>
      <w:r>
        <w:t xml:space="preserve"> </w:t>
      </w:r>
      <w:bookmarkStart w:id="62" w:name="_Toc8671777"/>
      <w:r w:rsidR="00E14027">
        <w:t>Functional Testing</w:t>
      </w:r>
      <w:bookmarkEnd w:id="62"/>
    </w:p>
    <w:p w14:paraId="5017C5A4" w14:textId="2E46B147" w:rsidR="004C3B88" w:rsidRDefault="00E14027" w:rsidP="004C3B88">
      <w:pPr>
        <w:jc w:val="both"/>
      </w:pPr>
      <w:r>
        <w:t>This type of testing signifies the importance of individual functional features. In this type of testing</w:t>
      </w:r>
      <w:r w:rsidR="0019735E">
        <w:t>,</w:t>
      </w:r>
      <w:r>
        <w:t xml:space="preserve"> we seek the output as it needs to be. In our case</w:t>
      </w:r>
      <w:r w:rsidR="0019735E">
        <w:t>,</w:t>
      </w:r>
      <w:r>
        <w:t xml:space="preserve"> we run other software in </w:t>
      </w:r>
      <w:r w:rsidR="0019735E">
        <w:t xml:space="preserve">the </w:t>
      </w:r>
      <w:r>
        <w:t xml:space="preserve">traced </w:t>
      </w:r>
      <w:r w:rsidR="004C3B88">
        <w:t>environment,</w:t>
      </w:r>
      <w:r>
        <w:t xml:space="preserve"> </w:t>
      </w:r>
      <w:r w:rsidR="004C3B88">
        <w:t>and we get different output in every case. For this type of testing</w:t>
      </w:r>
      <w:r w:rsidR="0019735E">
        <w:t>,</w:t>
      </w:r>
      <w:r w:rsidR="004C3B88">
        <w:t xml:space="preserve"> we wrote different test ‘HelloWorld’ programs that ensure that the output results must be </w:t>
      </w:r>
      <w:r w:rsidR="0019735E">
        <w:t xml:space="preserve">the </w:t>
      </w:r>
      <w:r w:rsidR="004C3B88">
        <w:t>same. And to check whether the result is reliable we test the program against our code and then with another potential program or intuitions.</w:t>
      </w:r>
    </w:p>
    <w:p w14:paraId="4CC884E2" w14:textId="6638C673" w:rsidR="00E14027" w:rsidRDefault="004C3B88" w:rsidP="004C3B88">
      <w:pPr>
        <w:pStyle w:val="Heading3"/>
      </w:pPr>
      <w:bookmarkStart w:id="63" w:name="_Toc8671778"/>
      <w:r>
        <w:t>System Calls Test</w:t>
      </w:r>
      <w:bookmarkEnd w:id="63"/>
    </w:p>
    <w:p w14:paraId="705C85F0" w14:textId="690BB546" w:rsidR="004C3B88" w:rsidRDefault="004C3B88" w:rsidP="00AE0B5D">
      <w:pPr>
        <w:jc w:val="both"/>
      </w:pPr>
      <w:r>
        <w:t xml:space="preserve">We ran our written test program in this software and then compares the output against the results given by strace on the same test program. Every time the results were </w:t>
      </w:r>
      <w:r w:rsidR="0019735E">
        <w:t xml:space="preserve">the </w:t>
      </w:r>
      <w:r>
        <w:t>same that signifies the reliability of our software.</w:t>
      </w:r>
    </w:p>
    <w:p w14:paraId="599BE1E1" w14:textId="411EEA2D" w:rsidR="004C3B88" w:rsidRDefault="00AE0B5D" w:rsidP="00AE0B5D">
      <w:pPr>
        <w:pStyle w:val="Heading3"/>
      </w:pPr>
      <w:bookmarkStart w:id="64" w:name="_Toc8671779"/>
      <w:proofErr w:type="spellStart"/>
      <w:r>
        <w:t>Futex</w:t>
      </w:r>
      <w:proofErr w:type="spellEnd"/>
      <w:r>
        <w:t xml:space="preserve"> Kill Test</w:t>
      </w:r>
      <w:bookmarkEnd w:id="64"/>
    </w:p>
    <w:p w14:paraId="4E70F22E" w14:textId="3749403B" w:rsidR="004C3B88" w:rsidRDefault="00AE0B5D" w:rsidP="00AE0B5D">
      <w:pPr>
        <w:jc w:val="both"/>
      </w:pPr>
      <w:r>
        <w:t xml:space="preserve">After detecting reassuring system </w:t>
      </w:r>
      <w:proofErr w:type="gramStart"/>
      <w:r>
        <w:t>calls</w:t>
      </w:r>
      <w:proofErr w:type="gramEnd"/>
      <w:r>
        <w:t xml:space="preserve"> we needed to differentiate the </w:t>
      </w:r>
      <w:proofErr w:type="spellStart"/>
      <w:r>
        <w:t>futex</w:t>
      </w:r>
      <w:proofErr w:type="spellEnd"/>
      <w:r>
        <w:t xml:space="preserve"> calls and start the application kill those. We wrote a kernel module and test it efficiently on different software products. The results could be seen by ‘</w:t>
      </w:r>
      <w:proofErr w:type="spellStart"/>
      <w:r>
        <w:t>dmesg</w:t>
      </w:r>
      <w:proofErr w:type="spellEnd"/>
      <w:r>
        <w:t>’ as kernel level printing. The kernel module was working just fine on every software in every condition. This module is being individually loaded on the start and unloaded when the application is close</w:t>
      </w:r>
      <w:r w:rsidR="0019735E">
        <w:t>d</w:t>
      </w:r>
      <w:r>
        <w:t>. Th</w:t>
      </w:r>
      <w:r w:rsidR="0019735E">
        <w:t>is</w:t>
      </w:r>
      <w:r>
        <w:t xml:space="preserve"> type of module shouldn’t be loaded in the kernel forever as it could create problems.</w:t>
      </w:r>
    </w:p>
    <w:p w14:paraId="2D64F99C" w14:textId="1121A45A" w:rsidR="00AE0B5D" w:rsidRPr="004C3B88" w:rsidRDefault="00AE0B5D" w:rsidP="00AE0B5D">
      <w:pPr>
        <w:pStyle w:val="Heading3"/>
      </w:pPr>
      <w:bookmarkStart w:id="65" w:name="_Toc8671780"/>
      <w:r>
        <w:lastRenderedPageBreak/>
        <w:t>Stack unwinding</w:t>
      </w:r>
      <w:bookmarkEnd w:id="65"/>
    </w:p>
    <w:p w14:paraId="081C9F6A" w14:textId="2DFE80F6" w:rsidR="00A019ED" w:rsidRDefault="0019735E" w:rsidP="00AE0B5D">
      <w:r>
        <w:t>The s</w:t>
      </w:r>
      <w:r w:rsidR="00AE0B5D">
        <w:t xml:space="preserve">ame approach of system calls testing is used </w:t>
      </w:r>
      <w:proofErr w:type="gramStart"/>
      <w:r w:rsidR="00AE0B5D">
        <w:t>and in this case</w:t>
      </w:r>
      <w:proofErr w:type="gramEnd"/>
      <w:r>
        <w:t>,</w:t>
      </w:r>
      <w:r w:rsidR="00AE0B5D">
        <w:t xml:space="preserve"> the function is written which needs a pid to unwind the program</w:t>
      </w:r>
      <w:r w:rsidR="00B00D37">
        <w:t>. The routines displayed by the</w:t>
      </w:r>
      <w:r w:rsidR="003F6D99">
        <w:t xml:space="preserve"> libunwind</w:t>
      </w:r>
      <w:r w:rsidR="00B00D37">
        <w:t xml:space="preserve"> function has the same </w:t>
      </w:r>
      <w:r w:rsidR="003F6D99">
        <w:t>routines</w:t>
      </w:r>
      <w:r w:rsidR="00B00D37">
        <w:t xml:space="preserve"> written in the test program.</w:t>
      </w:r>
    </w:p>
    <w:p w14:paraId="3ED2B26F" w14:textId="77777777" w:rsidR="00A019ED" w:rsidRPr="00A019ED" w:rsidRDefault="00A019ED" w:rsidP="00A019ED">
      <w:pPr>
        <w:pStyle w:val="Heading2"/>
        <w:rPr>
          <w:rFonts w:ascii="Segoe UI" w:eastAsiaTheme="minorHAnsi" w:hAnsi="Segoe UI" w:cstheme="minorBidi"/>
          <w:sz w:val="24"/>
          <w:szCs w:val="22"/>
        </w:rPr>
      </w:pPr>
      <w:bookmarkStart w:id="66" w:name="_Toc8671781"/>
      <w:r>
        <w:t>Unit testing</w:t>
      </w:r>
      <w:bookmarkEnd w:id="66"/>
      <w:r>
        <w:t xml:space="preserve"> </w:t>
      </w:r>
    </w:p>
    <w:p w14:paraId="6A9D9140" w14:textId="59BE562E" w:rsidR="007660C2" w:rsidRDefault="00A019ED" w:rsidP="00A019ED">
      <w:pPr>
        <w:jc w:val="both"/>
      </w:pPr>
      <w:r>
        <w:t xml:space="preserve">This type of product that generate different results at every run cannot be implemented by any framework that specifies </w:t>
      </w:r>
      <w:r w:rsidR="0019735E">
        <w:t xml:space="preserve">the </w:t>
      </w:r>
      <w:r>
        <w:t xml:space="preserve">unit test. Every Unit is interrelated, and its result is dependent on the software it runs. The software under scrutiny generates different results as their </w:t>
      </w:r>
      <w:r w:rsidR="007660C2">
        <w:t xml:space="preserve">code isn’t available so their behavior cannot be predicted. </w:t>
      </w:r>
      <w:proofErr w:type="gramStart"/>
      <w:r w:rsidR="007660C2">
        <w:t>So</w:t>
      </w:r>
      <w:proofErr w:type="gramEnd"/>
      <w:r w:rsidR="007660C2">
        <w:t xml:space="preserve"> unit testing is futile in our case.</w:t>
      </w:r>
    </w:p>
    <w:p w14:paraId="1E7A1E8A" w14:textId="77777777" w:rsidR="007660C2" w:rsidRDefault="007660C2">
      <w:r>
        <w:br w:type="page"/>
      </w:r>
    </w:p>
    <w:p w14:paraId="7A507CBF" w14:textId="77777777" w:rsidR="007660C2" w:rsidRPr="007660C2" w:rsidRDefault="007660C2" w:rsidP="00A019ED">
      <w:pPr>
        <w:jc w:val="both"/>
      </w:pPr>
    </w:p>
    <w:p w14:paraId="6850B8B9" w14:textId="0496F413" w:rsidR="007660C2" w:rsidRDefault="007660C2" w:rsidP="007660C2">
      <w:pPr>
        <w:pStyle w:val="Title"/>
      </w:pPr>
      <w:r>
        <w:t>Chapter Six</w:t>
      </w:r>
    </w:p>
    <w:p w14:paraId="28FA0559" w14:textId="77777777" w:rsidR="007660C2" w:rsidRDefault="007660C2" w:rsidP="00A019ED">
      <w:pPr>
        <w:pStyle w:val="Heading1"/>
      </w:pPr>
      <w:r>
        <w:t xml:space="preserve"> </w:t>
      </w:r>
      <w:bookmarkStart w:id="67" w:name="_Toc8671782"/>
      <w:r>
        <w:t>Results and discussion</w:t>
      </w:r>
      <w:bookmarkEnd w:id="67"/>
    </w:p>
    <w:p w14:paraId="68F75D83" w14:textId="050FBE88" w:rsidR="005862F4" w:rsidRDefault="007660C2" w:rsidP="005862F4">
      <w:pPr>
        <w:jc w:val="both"/>
      </w:pPr>
      <w:r>
        <w:t>This chapter contains the achievement of our software, results</w:t>
      </w:r>
      <w:r w:rsidR="0019735E">
        <w:t xml:space="preserve"> in</w:t>
      </w:r>
      <w:r>
        <w:t xml:space="preserve"> it produce</w:t>
      </w:r>
      <w:r w:rsidR="0019735E">
        <w:t>s</w:t>
      </w:r>
      <w:r>
        <w:t xml:space="preserve"> and along with critical discussion related to it. This chapter </w:t>
      </w:r>
      <w:r w:rsidR="005862F4">
        <w:t>access</w:t>
      </w:r>
      <w:r>
        <w:t xml:space="preserve"> how </w:t>
      </w:r>
      <w:r w:rsidR="005862F4">
        <w:t xml:space="preserve">significantly our software helps in testing other software. We will discuss how our software fulfills the requirement of </w:t>
      </w:r>
      <w:r w:rsidR="0019735E">
        <w:t xml:space="preserve">the </w:t>
      </w:r>
      <w:r w:rsidR="005862F4">
        <w:t>end user who wants to test its product.</w:t>
      </w:r>
    </w:p>
    <w:p w14:paraId="0A6F054A" w14:textId="77777777" w:rsidR="005862F4" w:rsidRDefault="005862F4" w:rsidP="005862F4">
      <w:pPr>
        <w:pStyle w:val="Heading2"/>
      </w:pPr>
      <w:bookmarkStart w:id="68" w:name="_Toc8671783"/>
      <w:r>
        <w:t>Overview</w:t>
      </w:r>
      <w:bookmarkEnd w:id="68"/>
    </w:p>
    <w:p w14:paraId="25C0D78F" w14:textId="1A0ABCD3" w:rsidR="005862F4" w:rsidRDefault="005862F4" w:rsidP="005862F4">
      <w:pPr>
        <w:jc w:val="both"/>
      </w:pPr>
      <w:r>
        <w:t xml:space="preserve">We will test this application on certain </w:t>
      </w:r>
      <w:r w:rsidR="0019735E">
        <w:t>an</w:t>
      </w:r>
      <w:r>
        <w:t>other important set of software and their results will be explained. We’ll also see how these applications react in that traced condition and how they recover from</w:t>
      </w:r>
      <w:r w:rsidR="00A0433A">
        <w:t xml:space="preserve"> </w:t>
      </w:r>
      <w:r w:rsidR="0019735E">
        <w:t xml:space="preserve">a </w:t>
      </w:r>
      <w:r>
        <w:t>crash. We also explain if that application is unable to restart then what could be the potential issue behind it. If the issue persists, we’ll explain how a programmer can do exception handling in order to solve it.</w:t>
      </w:r>
    </w:p>
    <w:p w14:paraId="72A9D8CE" w14:textId="78EF4953" w:rsidR="00C53B2A" w:rsidRDefault="00C53B2A" w:rsidP="005862F4">
      <w:pPr>
        <w:jc w:val="both"/>
      </w:pPr>
    </w:p>
    <w:p w14:paraId="48770543" w14:textId="21B5DC2D" w:rsidR="00C53B2A" w:rsidRDefault="00C53B2A" w:rsidP="00C53B2A">
      <w:pPr>
        <w:pStyle w:val="Heading2"/>
      </w:pPr>
      <w:bookmarkStart w:id="69" w:name="_Toc8671784"/>
      <w:r>
        <w:t>Testing Software</w:t>
      </w:r>
      <w:bookmarkEnd w:id="69"/>
    </w:p>
    <w:p w14:paraId="5A0259F5" w14:textId="5F83C10E" w:rsidR="00C53B2A" w:rsidRDefault="002353E8" w:rsidP="002353E8">
      <w:r>
        <w:t xml:space="preserve">Below </w:t>
      </w:r>
      <w:r w:rsidR="0019735E">
        <w:t>is</w:t>
      </w:r>
      <w:r>
        <w:t xml:space="preserve"> some software that has been tested using the tool created.</w:t>
      </w:r>
    </w:p>
    <w:p w14:paraId="6AE03FDF" w14:textId="7A2CF1B2" w:rsidR="00945B42" w:rsidRPr="00C53B2A" w:rsidRDefault="003E6641" w:rsidP="00C53B2A">
      <w:pPr>
        <w:pStyle w:val="Heading2"/>
      </w:pPr>
      <w:bookmarkStart w:id="70" w:name="_Toc8671785"/>
      <w:r w:rsidRPr="00C53B2A">
        <w:rPr>
          <w:color w:val="1C1C1C"/>
          <w:szCs w:val="32"/>
        </w:rPr>
        <w:t xml:space="preserve">PostgreSQL </w:t>
      </w:r>
      <w:r>
        <w:rPr>
          <w:color w:val="1C1C1C"/>
          <w:szCs w:val="32"/>
        </w:rPr>
        <w:t>D</w:t>
      </w:r>
      <w:r w:rsidRPr="00C53B2A">
        <w:rPr>
          <w:color w:val="1C1C1C"/>
          <w:szCs w:val="32"/>
        </w:rPr>
        <w:t xml:space="preserve">atabase </w:t>
      </w:r>
      <w:r>
        <w:rPr>
          <w:color w:val="1C1C1C"/>
          <w:szCs w:val="32"/>
        </w:rPr>
        <w:t>S</w:t>
      </w:r>
      <w:r w:rsidRPr="00C53B2A">
        <w:rPr>
          <w:color w:val="1C1C1C"/>
          <w:szCs w:val="32"/>
        </w:rPr>
        <w:t xml:space="preserve">erver </w:t>
      </w:r>
      <w:r w:rsidR="00945B42" w:rsidRPr="00C53B2A">
        <w:rPr>
          <w:color w:val="1C1C1C"/>
          <w:szCs w:val="32"/>
        </w:rPr>
        <w:t xml:space="preserve">TPC-C testing using </w:t>
      </w:r>
      <w:proofErr w:type="spellStart"/>
      <w:r w:rsidR="00945B42" w:rsidRPr="00C53B2A">
        <w:rPr>
          <w:color w:val="1C1C1C"/>
          <w:szCs w:val="32"/>
        </w:rPr>
        <w:t>Hammer</w:t>
      </w:r>
      <w:bookmarkEnd w:id="70"/>
      <w:r w:rsidR="0019735E">
        <w:rPr>
          <w:color w:val="1C1C1C"/>
          <w:szCs w:val="32"/>
        </w:rPr>
        <w:t>db</w:t>
      </w:r>
      <w:proofErr w:type="spellEnd"/>
      <w:r w:rsidR="00945B42" w:rsidRPr="00C53B2A">
        <w:rPr>
          <w:highlight w:val="lightGray"/>
        </w:rPr>
        <w:t xml:space="preserve"> </w:t>
      </w:r>
    </w:p>
    <w:p w14:paraId="28BE8A83" w14:textId="77777777" w:rsidR="007B0F57" w:rsidRPr="007B0F57" w:rsidRDefault="007B0F57" w:rsidP="007B0F57"/>
    <w:p w14:paraId="47C705DE" w14:textId="77777777" w:rsidR="00945B42" w:rsidRDefault="00945B42" w:rsidP="00945B42">
      <w:pPr>
        <w:pStyle w:val="Heading3"/>
      </w:pPr>
      <w:bookmarkStart w:id="71" w:name="_Toc8671786"/>
      <w:proofErr w:type="spellStart"/>
      <w:r>
        <w:t>HammerDB</w:t>
      </w:r>
      <w:bookmarkEnd w:id="71"/>
      <w:proofErr w:type="spellEnd"/>
    </w:p>
    <w:p w14:paraId="00BC4144" w14:textId="29413DFD" w:rsidR="00945B42" w:rsidRPr="00945B42" w:rsidRDefault="00945B42" w:rsidP="00945B42">
      <w:pPr>
        <w:pStyle w:val="Textbody"/>
        <w:jc w:val="both"/>
        <w:rPr>
          <w:rFonts w:ascii="Segoe UI" w:hAnsi="Segoe UI" w:cs="Segoe UI"/>
          <w:color w:val="1C1C1C"/>
        </w:rPr>
      </w:pPr>
      <w:proofErr w:type="spellStart"/>
      <w:r w:rsidRPr="00945B42">
        <w:rPr>
          <w:rFonts w:ascii="Segoe UI" w:hAnsi="Segoe UI" w:cs="Segoe UI"/>
          <w:color w:val="1C1C1C"/>
        </w:rPr>
        <w:t>HammerDB</w:t>
      </w:r>
      <w:proofErr w:type="spellEnd"/>
      <w:r w:rsidRPr="00945B42">
        <w:rPr>
          <w:rFonts w:ascii="Segoe UI" w:hAnsi="Segoe UI" w:cs="Segoe UI"/>
          <w:color w:val="1C1C1C"/>
        </w:rPr>
        <w:t xml:space="preserve"> is the best performing database benchmarking and load testing tool for PostgreSQL and other databases with built-in benchmarks based on the industry standard TPC-C and TPC-H specifications and native builds for Linux and Windows.</w:t>
      </w:r>
    </w:p>
    <w:p w14:paraId="51208F0A" w14:textId="37161CBF" w:rsidR="00945B42" w:rsidRPr="00945B42" w:rsidRDefault="00945B42" w:rsidP="00945B42">
      <w:pPr>
        <w:pStyle w:val="Heading3"/>
      </w:pPr>
      <w:bookmarkStart w:id="72" w:name="_Toc8671787"/>
      <w:r>
        <w:t>TPC-C</w:t>
      </w:r>
      <w:bookmarkEnd w:id="72"/>
    </w:p>
    <w:p w14:paraId="691C5B75" w14:textId="46F3E45B" w:rsidR="00945B42" w:rsidRDefault="00945B42" w:rsidP="00945B42">
      <w:pPr>
        <w:pStyle w:val="Textbody"/>
        <w:jc w:val="both"/>
        <w:rPr>
          <w:rFonts w:ascii="Segoe UI" w:hAnsi="Segoe UI" w:cs="Segoe UI"/>
          <w:color w:val="000000"/>
        </w:rPr>
      </w:pPr>
      <w:r w:rsidRPr="00945B42">
        <w:rPr>
          <w:rFonts w:ascii="Segoe UI" w:hAnsi="Segoe UI" w:cs="Segoe UI"/>
          <w:color w:val="1C1C1C"/>
        </w:rPr>
        <w:t xml:space="preserve">TPC Benchmark C is an online transaction processing (OLTP) </w:t>
      </w:r>
      <w:proofErr w:type="spellStart"/>
      <w:r w:rsidRPr="00945B42">
        <w:rPr>
          <w:rFonts w:ascii="Segoe UI" w:hAnsi="Segoe UI" w:cs="Segoe UI"/>
          <w:color w:val="1C1C1C"/>
        </w:rPr>
        <w:t>benchmark.</w:t>
      </w:r>
      <w:r w:rsidRPr="00945B42">
        <w:rPr>
          <w:rFonts w:ascii="Segoe UI" w:hAnsi="Segoe UI" w:cs="Segoe UI"/>
          <w:color w:val="000000"/>
        </w:rPr>
        <w:t>TPC</w:t>
      </w:r>
      <w:proofErr w:type="spellEnd"/>
      <w:r w:rsidRPr="00945B42">
        <w:rPr>
          <w:rFonts w:ascii="Segoe UI" w:hAnsi="Segoe UI" w:cs="Segoe UI"/>
          <w:color w:val="000000"/>
        </w:rPr>
        <w:t>-C involves a mix of five concurrent transactions of different types and complexity either executed on-</w:t>
      </w:r>
      <w:r w:rsidRPr="00945B42">
        <w:rPr>
          <w:rFonts w:ascii="Segoe UI" w:hAnsi="Segoe UI" w:cs="Segoe UI"/>
          <w:color w:val="000000"/>
        </w:rPr>
        <w:lastRenderedPageBreak/>
        <w:t>line or queued for deferred execution. The database is comprised of nine types of tables with a wide range of record and population sizes. TPC-C is measured in transactions per minute (</w:t>
      </w:r>
      <w:proofErr w:type="spellStart"/>
      <w:r w:rsidRPr="00945B42">
        <w:rPr>
          <w:rFonts w:ascii="Segoe UI" w:hAnsi="Segoe UI" w:cs="Segoe UI"/>
          <w:color w:val="000000"/>
        </w:rPr>
        <w:t>tpmC</w:t>
      </w:r>
      <w:proofErr w:type="spellEnd"/>
      <w:r w:rsidRPr="00945B42">
        <w:rPr>
          <w:rFonts w:ascii="Segoe UI" w:hAnsi="Segoe UI" w:cs="Segoe UI"/>
          <w:color w:val="000000"/>
        </w:rPr>
        <w:t xml:space="preserve">). While the benchmark portrays the activity of a wholesale supplier, TPC-C is not limited to the activity of any particular business segment, </w:t>
      </w:r>
      <w:proofErr w:type="gramStart"/>
      <w:r w:rsidRPr="00945B42">
        <w:rPr>
          <w:rFonts w:ascii="Segoe UI" w:hAnsi="Segoe UI" w:cs="Segoe UI"/>
          <w:color w:val="000000"/>
        </w:rPr>
        <w:t>but,</w:t>
      </w:r>
      <w:proofErr w:type="gramEnd"/>
      <w:r w:rsidRPr="00945B42">
        <w:rPr>
          <w:rFonts w:ascii="Segoe UI" w:hAnsi="Segoe UI" w:cs="Segoe UI"/>
          <w:color w:val="000000"/>
        </w:rPr>
        <w:t xml:space="preserve"> rather represents any industry that must manage, sell, or distribute a product or service.</w:t>
      </w:r>
    </w:p>
    <w:p w14:paraId="6501F527" w14:textId="77777777" w:rsidR="007B0F57" w:rsidRPr="00945B42" w:rsidRDefault="007B0F57" w:rsidP="00945B42">
      <w:pPr>
        <w:pStyle w:val="Textbody"/>
        <w:jc w:val="both"/>
        <w:rPr>
          <w:rFonts w:ascii="Segoe UI" w:hAnsi="Segoe UI" w:cs="Segoe UI"/>
        </w:rPr>
      </w:pPr>
    </w:p>
    <w:p w14:paraId="7FED8139" w14:textId="77777777" w:rsidR="00945B42" w:rsidRDefault="00945B42" w:rsidP="00945B42">
      <w:pPr>
        <w:pStyle w:val="Heading3"/>
      </w:pPr>
      <w:bookmarkStart w:id="73" w:name="_Toc8671788"/>
      <w:r>
        <w:t>Testing</w:t>
      </w:r>
      <w:bookmarkEnd w:id="73"/>
    </w:p>
    <w:p w14:paraId="2EE833F0" w14:textId="4594DBDF" w:rsidR="00945B42" w:rsidRPr="007B0F57" w:rsidRDefault="00945B42" w:rsidP="00240DD0">
      <w:pPr>
        <w:jc w:val="both"/>
      </w:pPr>
      <w:r>
        <w:t xml:space="preserve">Our testing doesn’t demand database server benchmarking rather </w:t>
      </w:r>
      <w:r w:rsidR="007B0F57">
        <w:t>I</w:t>
      </w:r>
      <w:r>
        <w:t>t</w:t>
      </w:r>
      <w:r w:rsidR="004D6BF6">
        <w:t>’</w:t>
      </w:r>
      <w:r>
        <w:t xml:space="preserve">s a general test which checks the </w:t>
      </w:r>
      <w:proofErr w:type="spellStart"/>
      <w:r>
        <w:t>futex</w:t>
      </w:r>
      <w:proofErr w:type="spellEnd"/>
      <w:r>
        <w:t xml:space="preserve"> calls the server made and what happen when we try to kill the calls</w:t>
      </w:r>
      <w:r w:rsidR="007B0F57">
        <w:t xml:space="preserve"> </w:t>
      </w:r>
      <w:r>
        <w:t xml:space="preserve">during multiple processes. Usage of </w:t>
      </w:r>
      <w:proofErr w:type="spellStart"/>
      <w:r>
        <w:t>hammerdb</w:t>
      </w:r>
      <w:proofErr w:type="spellEnd"/>
      <w:r>
        <w:t xml:space="preserve"> was to give an almost real scenario to the server so we can see the </w:t>
      </w:r>
      <w:proofErr w:type="spellStart"/>
      <w:r>
        <w:t>futex</w:t>
      </w:r>
      <w:proofErr w:type="spellEnd"/>
      <w:r>
        <w:t xml:space="preserve"> calls in the backend. </w:t>
      </w:r>
      <w:proofErr w:type="gramStart"/>
      <w:r>
        <w:t>So</w:t>
      </w:r>
      <w:proofErr w:type="gramEnd"/>
      <w:r>
        <w:t xml:space="preserve"> there is no need to make a reference to </w:t>
      </w:r>
      <w:proofErr w:type="spellStart"/>
      <w:r>
        <w:t>hammerdb’s</w:t>
      </w:r>
      <w:proofErr w:type="spellEnd"/>
      <w:r>
        <w:t xml:space="preserve"> result but we will definitely discuss the scenario under which the datab</w:t>
      </w:r>
      <w:r w:rsidR="0019735E">
        <w:t>a</w:t>
      </w:r>
      <w:r>
        <w:t>se server was tested.</w:t>
      </w:r>
    </w:p>
    <w:p w14:paraId="1D1D5D0D" w14:textId="77777777" w:rsidR="00945B42" w:rsidRPr="007B0F57" w:rsidRDefault="00945B42" w:rsidP="007B0F57">
      <w:pPr>
        <w:pStyle w:val="Heading4"/>
        <w:rPr>
          <w:b/>
          <w:sz w:val="21"/>
          <w:szCs w:val="21"/>
        </w:rPr>
      </w:pPr>
      <w:r w:rsidRPr="007B0F57">
        <w:rPr>
          <w:b/>
        </w:rPr>
        <w:t>Test One – Schema Build</w:t>
      </w:r>
    </w:p>
    <w:p w14:paraId="0A876D8E" w14:textId="7AC3C4A3" w:rsidR="00945B42" w:rsidRDefault="00945B42" w:rsidP="00240DD0">
      <w:pPr>
        <w:jc w:val="both"/>
      </w:pPr>
      <w:r>
        <w:t>Test one comprises of loading schema and raw data into the database. We used 10 warehouses and 4 virtual users to build the schema.</w:t>
      </w:r>
    </w:p>
    <w:p w14:paraId="08828C0C" w14:textId="77777777" w:rsidR="00945B42" w:rsidRPr="007B0F57" w:rsidRDefault="00945B42" w:rsidP="007B0F57">
      <w:pPr>
        <w:pStyle w:val="Heading4"/>
        <w:rPr>
          <w:b/>
        </w:rPr>
      </w:pPr>
      <w:r w:rsidRPr="007B0F57">
        <w:rPr>
          <w:b/>
        </w:rPr>
        <w:t>Test Two – Driver Script</w:t>
      </w:r>
    </w:p>
    <w:p w14:paraId="13436953" w14:textId="71CF1B99" w:rsidR="00945B42" w:rsidRDefault="00945B42" w:rsidP="007B0F57">
      <w:r>
        <w:t>Test two comprises of driver script that make</w:t>
      </w:r>
      <w:r w:rsidR="0019735E">
        <w:t>s</w:t>
      </w:r>
      <w:r>
        <w:t xml:space="preserve"> rigorous queries according to </w:t>
      </w:r>
      <w:proofErr w:type="spellStart"/>
      <w:r>
        <w:t>tpc</w:t>
      </w:r>
      <w:proofErr w:type="spellEnd"/>
      <w:r>
        <w:t>-c standards. We used timed driver script for this testing. Two minutes were allo</w:t>
      </w:r>
      <w:r w:rsidR="0019735E">
        <w:t>t</w:t>
      </w:r>
      <w:r>
        <w:t>ted for ramp</w:t>
      </w:r>
      <w:r w:rsidR="0019735E">
        <w:t>-</w:t>
      </w:r>
      <w:r>
        <w:t xml:space="preserve">up time and five minutes for </w:t>
      </w:r>
      <w:r w:rsidR="0019735E">
        <w:t xml:space="preserve">the </w:t>
      </w:r>
      <w:r>
        <w:t xml:space="preserve">test duration. </w:t>
      </w:r>
      <w:proofErr w:type="gramStart"/>
      <w:r w:rsidR="0019735E">
        <w:t>A n</w:t>
      </w:r>
      <w:r>
        <w:t>umber of</w:t>
      </w:r>
      <w:proofErr w:type="gramEnd"/>
      <w:r>
        <w:t xml:space="preserve"> virtual users for this process were five and total transactions per user w</w:t>
      </w:r>
      <w:r w:rsidR="0019735E">
        <w:t>ere</w:t>
      </w:r>
      <w:r>
        <w:t xml:space="preserve"> 200000.</w:t>
      </w:r>
    </w:p>
    <w:p w14:paraId="1C2C5B23" w14:textId="1726C00C" w:rsidR="00945B42" w:rsidRDefault="00945B42" w:rsidP="00945B42">
      <w:pPr>
        <w:pStyle w:val="Textbody"/>
        <w:jc w:val="both"/>
        <w:rPr>
          <w:rFonts w:ascii="Liberation Sans" w:hAnsi="Liberation Sans"/>
          <w:color w:val="000000"/>
          <w:sz w:val="21"/>
          <w:szCs w:val="21"/>
        </w:rPr>
      </w:pPr>
    </w:p>
    <w:p w14:paraId="664CCDEB" w14:textId="77777777" w:rsidR="007B0F57" w:rsidRDefault="007B0F57" w:rsidP="00945B42">
      <w:pPr>
        <w:pStyle w:val="Textbody"/>
        <w:jc w:val="both"/>
        <w:rPr>
          <w:rFonts w:ascii="Liberation Sans" w:hAnsi="Liberation Sans"/>
          <w:color w:val="000000"/>
          <w:sz w:val="21"/>
          <w:szCs w:val="21"/>
        </w:rPr>
      </w:pPr>
    </w:p>
    <w:p w14:paraId="61479B47" w14:textId="2B84A38A" w:rsidR="00945B42" w:rsidRDefault="00945B42" w:rsidP="007B0F57">
      <w:pPr>
        <w:pStyle w:val="Heading3"/>
      </w:pPr>
      <w:bookmarkStart w:id="74" w:name="_Toc8671789"/>
      <w:r>
        <w:t>Schema Building</w:t>
      </w:r>
      <w:bookmarkEnd w:id="74"/>
    </w:p>
    <w:p w14:paraId="1A829F94" w14:textId="77777777" w:rsidR="007B0F57" w:rsidRPr="007B0F57" w:rsidRDefault="007B0F57" w:rsidP="007B0F57"/>
    <w:p w14:paraId="131CD0D5" w14:textId="77777777" w:rsidR="00945B42" w:rsidRDefault="00945B42" w:rsidP="007B0F57">
      <w:pPr>
        <w:pStyle w:val="Heading4"/>
      </w:pPr>
      <w:r>
        <w:t>Test Case On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599BA99E"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53842D48" w14:textId="77777777" w:rsidR="00945B42" w:rsidRDefault="00945B42" w:rsidP="007B0F57">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10C9FBF3" w14:textId="77777777" w:rsidR="00945B42" w:rsidRDefault="00945B42" w:rsidP="007B0F57">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FD3561F" w14:textId="77777777" w:rsidR="00945B42" w:rsidRDefault="00945B42" w:rsidP="007B0F57">
            <w:r>
              <w:t>Warehouses</w:t>
            </w:r>
          </w:p>
        </w:tc>
      </w:tr>
      <w:tr w:rsidR="00945B42" w14:paraId="56746AFC"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3C701BE" w14:textId="77777777" w:rsidR="00945B42" w:rsidRDefault="00945B42" w:rsidP="007B0F57">
            <w:r>
              <w:t>Not Loaded</w:t>
            </w:r>
          </w:p>
        </w:tc>
        <w:tc>
          <w:tcPr>
            <w:tcW w:w="3330" w:type="dxa"/>
            <w:tcBorders>
              <w:left w:val="single" w:sz="2" w:space="0" w:color="000000"/>
              <w:bottom w:val="single" w:sz="2" w:space="0" w:color="000000"/>
            </w:tcBorders>
            <w:tcMar>
              <w:top w:w="55" w:type="dxa"/>
              <w:left w:w="55" w:type="dxa"/>
              <w:bottom w:w="55" w:type="dxa"/>
              <w:right w:w="55" w:type="dxa"/>
            </w:tcMar>
          </w:tcPr>
          <w:p w14:paraId="449AACB7" w14:textId="77777777" w:rsidR="00945B42" w:rsidRDefault="00945B42" w:rsidP="007B0F57">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7CE0C863" w14:textId="77777777" w:rsidR="00945B42" w:rsidRDefault="00945B42" w:rsidP="007B0F57">
            <w:r>
              <w:t>10</w:t>
            </w:r>
          </w:p>
        </w:tc>
      </w:tr>
    </w:tbl>
    <w:p w14:paraId="4B392A7A" w14:textId="77777777" w:rsidR="00945B42" w:rsidRDefault="00945B42" w:rsidP="00945B42">
      <w:pPr>
        <w:pStyle w:val="Textbody"/>
        <w:jc w:val="both"/>
        <w:rPr>
          <w:rFonts w:ascii="Liberation Sans" w:hAnsi="Liberation Sans"/>
          <w:b/>
          <w:bCs/>
          <w:color w:val="000000"/>
          <w:sz w:val="21"/>
          <w:szCs w:val="21"/>
        </w:rPr>
      </w:pPr>
    </w:p>
    <w:p w14:paraId="6B1F577F" w14:textId="77777777" w:rsidR="00945B42" w:rsidRDefault="00945B42" w:rsidP="007B0F57">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35F9CFB4"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2C6C806D" w14:textId="77777777" w:rsidR="00945B42" w:rsidRDefault="00945B42" w:rsidP="007B0F57">
            <w:r>
              <w:t>Finished</w:t>
            </w:r>
          </w:p>
        </w:tc>
        <w:tc>
          <w:tcPr>
            <w:tcW w:w="3330" w:type="dxa"/>
            <w:tcBorders>
              <w:top w:val="single" w:sz="2" w:space="0" w:color="000000"/>
              <w:left w:val="single" w:sz="2" w:space="0" w:color="000000"/>
            </w:tcBorders>
            <w:tcMar>
              <w:top w:w="55" w:type="dxa"/>
              <w:left w:w="55" w:type="dxa"/>
              <w:bottom w:w="55" w:type="dxa"/>
              <w:right w:w="55" w:type="dxa"/>
            </w:tcMar>
          </w:tcPr>
          <w:p w14:paraId="59878E9E" w14:textId="77777777" w:rsidR="00945B42" w:rsidRDefault="00945B42" w:rsidP="007B0F57">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40772601" w14:textId="77777777" w:rsidR="00945B42" w:rsidRDefault="00945B42" w:rsidP="007B0F57">
            <w:proofErr w:type="spellStart"/>
            <w:r>
              <w:t>Futex</w:t>
            </w:r>
            <w:proofErr w:type="spellEnd"/>
            <w:r>
              <w:t xml:space="preserve"> calls</w:t>
            </w:r>
          </w:p>
        </w:tc>
      </w:tr>
      <w:tr w:rsidR="00945B42" w14:paraId="784D6687"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BA1EFFA" w14:textId="77777777" w:rsidR="00945B42" w:rsidRDefault="00945B42" w:rsidP="007B0F57">
            <w:r>
              <w:lastRenderedPageBreak/>
              <w:t>Yes</w:t>
            </w:r>
          </w:p>
        </w:tc>
        <w:tc>
          <w:tcPr>
            <w:tcW w:w="3330" w:type="dxa"/>
            <w:tcBorders>
              <w:left w:val="single" w:sz="2" w:space="0" w:color="000000"/>
              <w:bottom w:val="single" w:sz="2" w:space="0" w:color="000000"/>
            </w:tcBorders>
            <w:tcMar>
              <w:top w:w="55" w:type="dxa"/>
              <w:left w:w="55" w:type="dxa"/>
              <w:bottom w:w="55" w:type="dxa"/>
              <w:right w:w="55" w:type="dxa"/>
            </w:tcMar>
          </w:tcPr>
          <w:p w14:paraId="1E801D85" w14:textId="77777777" w:rsidR="00945B42" w:rsidRDefault="00945B42" w:rsidP="007B0F57">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33F926AC" w14:textId="77777777" w:rsidR="00945B42" w:rsidRDefault="00945B42" w:rsidP="007B0F57">
            <w:r>
              <w:t>1</w:t>
            </w:r>
          </w:p>
        </w:tc>
      </w:tr>
    </w:tbl>
    <w:p w14:paraId="4C634546" w14:textId="77777777" w:rsidR="00945B42" w:rsidRDefault="00945B42" w:rsidP="00945B42">
      <w:pPr>
        <w:pStyle w:val="Textbody"/>
        <w:jc w:val="both"/>
        <w:rPr>
          <w:rFonts w:ascii="Liberation Sans" w:hAnsi="Liberation Sans"/>
          <w:color w:val="000000"/>
          <w:sz w:val="21"/>
          <w:szCs w:val="21"/>
        </w:rPr>
      </w:pPr>
    </w:p>
    <w:p w14:paraId="17656E91" w14:textId="77777777" w:rsidR="00945B42" w:rsidRDefault="00945B42" w:rsidP="007B0F57">
      <w:pPr>
        <w:pStyle w:val="Heading5"/>
      </w:pPr>
      <w:r>
        <w:t>Comments</w:t>
      </w:r>
    </w:p>
    <w:p w14:paraId="294F65E0"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Everything was perfect.</w:t>
      </w:r>
    </w:p>
    <w:p w14:paraId="66041ADD" w14:textId="77777777" w:rsidR="00945B42" w:rsidRDefault="00945B42" w:rsidP="00945B42">
      <w:pPr>
        <w:pStyle w:val="Textbody"/>
        <w:jc w:val="both"/>
        <w:rPr>
          <w:rFonts w:ascii="Liberation Sans" w:hAnsi="Liberation Sans"/>
          <w:color w:val="000000"/>
          <w:sz w:val="21"/>
          <w:szCs w:val="21"/>
        </w:rPr>
      </w:pPr>
    </w:p>
    <w:p w14:paraId="46877DFB" w14:textId="77777777" w:rsidR="00945B42" w:rsidRDefault="00945B42" w:rsidP="007B0F57">
      <w:pPr>
        <w:pStyle w:val="Heading4"/>
      </w:pPr>
      <w:r>
        <w:t>Test Case Two</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6113C39B"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56F8DD06" w14:textId="77777777" w:rsidR="00945B42" w:rsidRDefault="00945B42" w:rsidP="007B0F57">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24441D07" w14:textId="77777777" w:rsidR="00945B42" w:rsidRDefault="00945B42" w:rsidP="007B0F57">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641A53F5" w14:textId="77777777" w:rsidR="00945B42" w:rsidRDefault="00945B42" w:rsidP="007B0F57">
            <w:r>
              <w:t>Warehouses</w:t>
            </w:r>
          </w:p>
        </w:tc>
      </w:tr>
      <w:tr w:rsidR="00945B42" w14:paraId="080962FA"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E43F6D6" w14:textId="77777777" w:rsidR="00945B42" w:rsidRDefault="00945B42" w:rsidP="007B0F57">
            <w:r>
              <w:t>Loaded with 0 skip count before building schema</w:t>
            </w:r>
          </w:p>
        </w:tc>
        <w:tc>
          <w:tcPr>
            <w:tcW w:w="3330" w:type="dxa"/>
            <w:tcBorders>
              <w:left w:val="single" w:sz="2" w:space="0" w:color="000000"/>
              <w:bottom w:val="single" w:sz="2" w:space="0" w:color="000000"/>
            </w:tcBorders>
            <w:tcMar>
              <w:top w:w="55" w:type="dxa"/>
              <w:left w:w="55" w:type="dxa"/>
              <w:bottom w:w="55" w:type="dxa"/>
              <w:right w:w="55" w:type="dxa"/>
            </w:tcMar>
          </w:tcPr>
          <w:p w14:paraId="20614E4E" w14:textId="77777777" w:rsidR="00945B42" w:rsidRDefault="00945B42" w:rsidP="007B0F57">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005C2A7" w14:textId="77777777" w:rsidR="00945B42" w:rsidRDefault="00945B42" w:rsidP="007B0F57">
            <w:r>
              <w:t>10</w:t>
            </w:r>
          </w:p>
        </w:tc>
      </w:tr>
    </w:tbl>
    <w:p w14:paraId="6B26D048" w14:textId="77777777" w:rsidR="00945B42" w:rsidRDefault="00945B42" w:rsidP="00945B42">
      <w:pPr>
        <w:pStyle w:val="Textbody"/>
        <w:jc w:val="both"/>
        <w:rPr>
          <w:rFonts w:ascii="Liberation Sans" w:hAnsi="Liberation Sans"/>
          <w:b/>
          <w:bCs/>
          <w:color w:val="000000"/>
          <w:sz w:val="21"/>
          <w:szCs w:val="21"/>
        </w:rPr>
      </w:pPr>
    </w:p>
    <w:p w14:paraId="4B115497" w14:textId="77777777" w:rsidR="00945B42" w:rsidRDefault="00945B42" w:rsidP="007B0F57">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1350"/>
        <w:gridCol w:w="5850"/>
        <w:gridCol w:w="2775"/>
      </w:tblGrid>
      <w:tr w:rsidR="00945B42" w14:paraId="0697B08C" w14:textId="77777777" w:rsidTr="00945B42">
        <w:tc>
          <w:tcPr>
            <w:tcW w:w="1350" w:type="dxa"/>
            <w:tcBorders>
              <w:top w:val="single" w:sz="2" w:space="0" w:color="000000"/>
              <w:left w:val="single" w:sz="2" w:space="0" w:color="000000"/>
            </w:tcBorders>
            <w:tcMar>
              <w:top w:w="55" w:type="dxa"/>
              <w:left w:w="55" w:type="dxa"/>
              <w:bottom w:w="55" w:type="dxa"/>
              <w:right w:w="55" w:type="dxa"/>
            </w:tcMar>
          </w:tcPr>
          <w:p w14:paraId="72E6F733" w14:textId="77777777" w:rsidR="00945B42" w:rsidRDefault="00945B42" w:rsidP="00240DD0">
            <w:r>
              <w:t>Finished</w:t>
            </w:r>
          </w:p>
        </w:tc>
        <w:tc>
          <w:tcPr>
            <w:tcW w:w="5850" w:type="dxa"/>
            <w:tcBorders>
              <w:top w:val="single" w:sz="2" w:space="0" w:color="000000"/>
              <w:left w:val="single" w:sz="2" w:space="0" w:color="000000"/>
            </w:tcBorders>
            <w:tcMar>
              <w:top w:w="55" w:type="dxa"/>
              <w:left w:w="55" w:type="dxa"/>
              <w:bottom w:w="55" w:type="dxa"/>
              <w:right w:w="55" w:type="dxa"/>
            </w:tcMar>
          </w:tcPr>
          <w:p w14:paraId="21A65145"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048893B8" w14:textId="77777777" w:rsidR="00945B42" w:rsidRDefault="00945B42" w:rsidP="00240DD0">
            <w:proofErr w:type="spellStart"/>
            <w:r>
              <w:t>Futex</w:t>
            </w:r>
            <w:proofErr w:type="spellEnd"/>
            <w:r>
              <w:t xml:space="preserve"> calls</w:t>
            </w:r>
          </w:p>
        </w:tc>
      </w:tr>
      <w:tr w:rsidR="00945B42" w14:paraId="2928F996" w14:textId="77777777" w:rsidTr="00945B42">
        <w:tc>
          <w:tcPr>
            <w:tcW w:w="1350" w:type="dxa"/>
            <w:tcBorders>
              <w:left w:val="single" w:sz="2" w:space="0" w:color="000000"/>
              <w:bottom w:val="single" w:sz="2" w:space="0" w:color="000000"/>
            </w:tcBorders>
            <w:tcMar>
              <w:top w:w="55" w:type="dxa"/>
              <w:left w:w="55" w:type="dxa"/>
              <w:bottom w:w="55" w:type="dxa"/>
              <w:right w:w="55" w:type="dxa"/>
            </w:tcMar>
          </w:tcPr>
          <w:p w14:paraId="045C8EE7" w14:textId="77777777" w:rsidR="00945B42" w:rsidRDefault="00945B42" w:rsidP="00240DD0">
            <w:r>
              <w:t>Yes</w:t>
            </w:r>
          </w:p>
        </w:tc>
        <w:tc>
          <w:tcPr>
            <w:tcW w:w="5850" w:type="dxa"/>
            <w:tcBorders>
              <w:left w:val="single" w:sz="2" w:space="0" w:color="000000"/>
              <w:bottom w:val="single" w:sz="2" w:space="0" w:color="000000"/>
            </w:tcBorders>
            <w:tcMar>
              <w:top w:w="55" w:type="dxa"/>
              <w:left w:w="55" w:type="dxa"/>
              <w:bottom w:w="55" w:type="dxa"/>
              <w:right w:w="55" w:type="dxa"/>
            </w:tcMar>
          </w:tcPr>
          <w:p w14:paraId="6DE2F58D" w14:textId="77777777" w:rsidR="00945B42" w:rsidRDefault="00945B42" w:rsidP="00240DD0">
            <w:r>
              <w:t>Yes: Error in Virtual User 1: SSL SYSCALL error: EOF detected</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36F326EC" w14:textId="3162A149" w:rsidR="00945B42" w:rsidRDefault="00945B42" w:rsidP="00240DD0">
            <w:r>
              <w:t>0 (</w:t>
            </w:r>
            <w:r w:rsidR="0019735E">
              <w:t xml:space="preserve">the </w:t>
            </w:r>
            <w:r>
              <w:t xml:space="preserve">single </w:t>
            </w:r>
            <w:proofErr w:type="spellStart"/>
            <w:r>
              <w:t>futex</w:t>
            </w:r>
            <w:proofErr w:type="spellEnd"/>
            <w:r>
              <w:t xml:space="preserve"> call was killed)</w:t>
            </w:r>
          </w:p>
        </w:tc>
      </w:tr>
    </w:tbl>
    <w:p w14:paraId="23FBBEC5" w14:textId="77777777" w:rsidR="00945B42" w:rsidRDefault="00945B42" w:rsidP="007B0F57">
      <w:pPr>
        <w:pStyle w:val="Heading5"/>
      </w:pPr>
      <w:r>
        <w:t>Second Try</w:t>
      </w:r>
    </w:p>
    <w:tbl>
      <w:tblPr>
        <w:tblW w:w="9975" w:type="dxa"/>
        <w:tblLayout w:type="fixed"/>
        <w:tblCellMar>
          <w:left w:w="10" w:type="dxa"/>
          <w:right w:w="10" w:type="dxa"/>
        </w:tblCellMar>
        <w:tblLook w:val="04A0" w:firstRow="1" w:lastRow="0" w:firstColumn="1" w:lastColumn="0" w:noHBand="0" w:noVBand="1"/>
      </w:tblPr>
      <w:tblGrid>
        <w:gridCol w:w="1350"/>
        <w:gridCol w:w="5850"/>
        <w:gridCol w:w="2775"/>
      </w:tblGrid>
      <w:tr w:rsidR="00945B42" w14:paraId="756E4110" w14:textId="77777777" w:rsidTr="00945B42">
        <w:tc>
          <w:tcPr>
            <w:tcW w:w="1350" w:type="dxa"/>
            <w:tcBorders>
              <w:top w:val="single" w:sz="2" w:space="0" w:color="000000"/>
              <w:left w:val="single" w:sz="2" w:space="0" w:color="000000"/>
            </w:tcBorders>
            <w:tcMar>
              <w:top w:w="55" w:type="dxa"/>
              <w:left w:w="55" w:type="dxa"/>
              <w:bottom w:w="55" w:type="dxa"/>
              <w:right w:w="55" w:type="dxa"/>
            </w:tcMar>
          </w:tcPr>
          <w:p w14:paraId="0BD245CA" w14:textId="77777777" w:rsidR="00945B42" w:rsidRDefault="00945B42" w:rsidP="00240DD0">
            <w:r>
              <w:t>Finished</w:t>
            </w:r>
          </w:p>
        </w:tc>
        <w:tc>
          <w:tcPr>
            <w:tcW w:w="5850" w:type="dxa"/>
            <w:tcBorders>
              <w:top w:val="single" w:sz="2" w:space="0" w:color="000000"/>
              <w:left w:val="single" w:sz="2" w:space="0" w:color="000000"/>
            </w:tcBorders>
            <w:tcMar>
              <w:top w:w="55" w:type="dxa"/>
              <w:left w:w="55" w:type="dxa"/>
              <w:bottom w:w="55" w:type="dxa"/>
              <w:right w:w="55" w:type="dxa"/>
            </w:tcMar>
          </w:tcPr>
          <w:p w14:paraId="1CCC0F08"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5B6965AB" w14:textId="77777777" w:rsidR="00945B42" w:rsidRDefault="00945B42" w:rsidP="00240DD0">
            <w:proofErr w:type="spellStart"/>
            <w:r>
              <w:t>Futex</w:t>
            </w:r>
            <w:proofErr w:type="spellEnd"/>
            <w:r>
              <w:t xml:space="preserve"> calls</w:t>
            </w:r>
          </w:p>
        </w:tc>
      </w:tr>
      <w:tr w:rsidR="00945B42" w14:paraId="4DECF347" w14:textId="77777777" w:rsidTr="00945B42">
        <w:tc>
          <w:tcPr>
            <w:tcW w:w="1350" w:type="dxa"/>
            <w:tcBorders>
              <w:left w:val="single" w:sz="2" w:space="0" w:color="000000"/>
              <w:bottom w:val="single" w:sz="2" w:space="0" w:color="000000"/>
            </w:tcBorders>
            <w:tcMar>
              <w:top w:w="55" w:type="dxa"/>
              <w:left w:w="55" w:type="dxa"/>
              <w:bottom w:w="55" w:type="dxa"/>
              <w:right w:w="55" w:type="dxa"/>
            </w:tcMar>
          </w:tcPr>
          <w:p w14:paraId="21C2EAE4" w14:textId="77777777" w:rsidR="00945B42" w:rsidRDefault="00945B42" w:rsidP="00240DD0">
            <w:r>
              <w:t>Yes (all the data was loaded)</w:t>
            </w:r>
          </w:p>
        </w:tc>
        <w:tc>
          <w:tcPr>
            <w:tcW w:w="5850" w:type="dxa"/>
            <w:tcBorders>
              <w:left w:val="single" w:sz="2" w:space="0" w:color="000000"/>
              <w:bottom w:val="single" w:sz="2" w:space="0" w:color="000000"/>
            </w:tcBorders>
            <w:tcMar>
              <w:top w:w="55" w:type="dxa"/>
              <w:left w:w="55" w:type="dxa"/>
              <w:bottom w:w="55" w:type="dxa"/>
              <w:right w:w="55" w:type="dxa"/>
            </w:tcMar>
          </w:tcPr>
          <w:p w14:paraId="4DB9EBD8" w14:textId="77777777" w:rsidR="00945B42" w:rsidRDefault="00945B42" w:rsidP="00240DD0">
            <w:r>
              <w:t>Yes: Error in Virtual User 1: SSL SYSCALL error: EOF detected</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70998E17" w14:textId="2FD24C28" w:rsidR="00945B42" w:rsidRDefault="00945B42" w:rsidP="00240DD0">
            <w:r>
              <w:t>0 (</w:t>
            </w:r>
            <w:r w:rsidR="0019735E">
              <w:t xml:space="preserve">the </w:t>
            </w:r>
            <w:r>
              <w:t xml:space="preserve">single </w:t>
            </w:r>
            <w:proofErr w:type="spellStart"/>
            <w:r>
              <w:t>futex</w:t>
            </w:r>
            <w:proofErr w:type="spellEnd"/>
            <w:r>
              <w:t xml:space="preserve"> call was killed)</w:t>
            </w:r>
          </w:p>
        </w:tc>
      </w:tr>
    </w:tbl>
    <w:p w14:paraId="163DCC6D" w14:textId="77777777" w:rsidR="00945B42" w:rsidRDefault="00945B42" w:rsidP="00945B42">
      <w:pPr>
        <w:pStyle w:val="Standard"/>
        <w:jc w:val="both"/>
        <w:rPr>
          <w:rFonts w:ascii="Liberation Sans" w:hAnsi="Liberation Sans"/>
          <w:color w:val="000000"/>
          <w:sz w:val="21"/>
          <w:szCs w:val="21"/>
        </w:rPr>
      </w:pPr>
    </w:p>
    <w:p w14:paraId="5BD83F12" w14:textId="77777777" w:rsidR="00945B42" w:rsidRDefault="00945B42" w:rsidP="007B0F57">
      <w:pPr>
        <w:pStyle w:val="Heading5"/>
      </w:pPr>
      <w:r>
        <w:t>Comments</w:t>
      </w:r>
    </w:p>
    <w:p w14:paraId="11F88EB4" w14:textId="77777777" w:rsidR="00945B42" w:rsidRDefault="00945B42" w:rsidP="00240DD0">
      <w:r>
        <w:t>Everything (data) was in the database and nothing strange was observed.</w:t>
      </w:r>
    </w:p>
    <w:p w14:paraId="078737DB" w14:textId="77777777" w:rsidR="00945B42" w:rsidRDefault="00945B42" w:rsidP="00945B42">
      <w:pPr>
        <w:pStyle w:val="Standard"/>
        <w:jc w:val="both"/>
        <w:rPr>
          <w:rFonts w:ascii="Liberation Sans" w:hAnsi="Liberation Sans"/>
          <w:color w:val="000000"/>
          <w:sz w:val="21"/>
          <w:szCs w:val="21"/>
        </w:rPr>
      </w:pPr>
      <w:r>
        <w:rPr>
          <w:rFonts w:ascii="Liberation Sans" w:hAnsi="Liberation Sans"/>
          <w:noProof/>
          <w:color w:val="000000"/>
          <w:sz w:val="21"/>
          <w:szCs w:val="21"/>
        </w:rPr>
        <w:drawing>
          <wp:anchor distT="0" distB="0" distL="114300" distR="114300" simplePos="0" relativeHeight="251678208" behindDoc="0" locked="0" layoutInCell="1" allowOverlap="1" wp14:anchorId="633E9925" wp14:editId="73861DA5">
            <wp:simplePos x="0" y="0"/>
            <wp:positionH relativeFrom="column">
              <wp:posOffset>0</wp:posOffset>
            </wp:positionH>
            <wp:positionV relativeFrom="paragraph">
              <wp:posOffset>0</wp:posOffset>
            </wp:positionV>
            <wp:extent cx="1500438" cy="620237"/>
            <wp:effectExtent l="0" t="0" r="4512" b="8413"/>
            <wp:wrapSquare wrapText="bothSides"/>
            <wp:docPr id="1"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lum/>
                      <a:alphaModFix/>
                    </a:blip>
                    <a:srcRect/>
                    <a:stretch>
                      <a:fillRect/>
                    </a:stretch>
                  </pic:blipFill>
                  <pic:spPr>
                    <a:xfrm>
                      <a:off x="0" y="0"/>
                      <a:ext cx="1500438" cy="620237"/>
                    </a:xfrm>
                    <a:prstGeom prst="rect">
                      <a:avLst/>
                    </a:prstGeom>
                  </pic:spPr>
                </pic:pic>
              </a:graphicData>
            </a:graphic>
          </wp:anchor>
        </w:drawing>
      </w:r>
      <w:r>
        <w:rPr>
          <w:rFonts w:ascii="Liberation Sans" w:hAnsi="Liberation Sans"/>
          <w:noProof/>
          <w:color w:val="000000"/>
          <w:sz w:val="21"/>
          <w:szCs w:val="21"/>
        </w:rPr>
        <w:drawing>
          <wp:anchor distT="0" distB="0" distL="114300" distR="114300" simplePos="0" relativeHeight="251668992" behindDoc="0" locked="0" layoutInCell="1" allowOverlap="1" wp14:anchorId="7B2C30C8" wp14:editId="695873F2">
            <wp:simplePos x="0" y="0"/>
            <wp:positionH relativeFrom="column">
              <wp:posOffset>1499798</wp:posOffset>
            </wp:positionH>
            <wp:positionV relativeFrom="paragraph">
              <wp:posOffset>34930</wp:posOffset>
            </wp:positionV>
            <wp:extent cx="3209726" cy="585398"/>
            <wp:effectExtent l="0" t="0" r="0" b="5152"/>
            <wp:wrapSquare wrapText="bothSides"/>
            <wp:docPr id="17"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lum/>
                      <a:alphaModFix/>
                    </a:blip>
                    <a:srcRect/>
                    <a:stretch>
                      <a:fillRect/>
                    </a:stretch>
                  </pic:blipFill>
                  <pic:spPr>
                    <a:xfrm>
                      <a:off x="0" y="0"/>
                      <a:ext cx="3209726" cy="585398"/>
                    </a:xfrm>
                    <a:prstGeom prst="rect">
                      <a:avLst/>
                    </a:prstGeom>
                  </pic:spPr>
                </pic:pic>
              </a:graphicData>
            </a:graphic>
          </wp:anchor>
        </w:drawing>
      </w:r>
    </w:p>
    <w:p w14:paraId="69768354" w14:textId="77777777" w:rsidR="00945B42" w:rsidRDefault="00945B42" w:rsidP="00945B42">
      <w:pPr>
        <w:pStyle w:val="Standard"/>
        <w:jc w:val="both"/>
        <w:rPr>
          <w:rFonts w:ascii="Liberation Sans" w:hAnsi="Liberation Sans"/>
          <w:color w:val="000000"/>
          <w:sz w:val="21"/>
          <w:szCs w:val="21"/>
        </w:rPr>
      </w:pPr>
      <w:r>
        <w:rPr>
          <w:rFonts w:ascii="Liberation Sans" w:hAnsi="Liberation Sans"/>
          <w:noProof/>
          <w:color w:val="000000"/>
          <w:sz w:val="21"/>
          <w:szCs w:val="21"/>
        </w:rPr>
        <w:drawing>
          <wp:anchor distT="0" distB="0" distL="114300" distR="114300" simplePos="0" relativeHeight="251679232" behindDoc="0" locked="0" layoutInCell="1" allowOverlap="1" wp14:anchorId="0164FE88" wp14:editId="1A85654D">
            <wp:simplePos x="0" y="0"/>
            <wp:positionH relativeFrom="column">
              <wp:posOffset>0</wp:posOffset>
            </wp:positionH>
            <wp:positionV relativeFrom="paragraph">
              <wp:posOffset>466161</wp:posOffset>
            </wp:positionV>
            <wp:extent cx="4761738" cy="878738"/>
            <wp:effectExtent l="0" t="0" r="762" b="0"/>
            <wp:wrapSquare wrapText="bothSides"/>
            <wp:docPr id="18"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lum/>
                      <a:alphaModFix/>
                    </a:blip>
                    <a:srcRect/>
                    <a:stretch>
                      <a:fillRect/>
                    </a:stretch>
                  </pic:blipFill>
                  <pic:spPr>
                    <a:xfrm>
                      <a:off x="0" y="0"/>
                      <a:ext cx="4761738" cy="878738"/>
                    </a:xfrm>
                    <a:prstGeom prst="rect">
                      <a:avLst/>
                    </a:prstGeom>
                  </pic:spPr>
                </pic:pic>
              </a:graphicData>
            </a:graphic>
          </wp:anchor>
        </w:drawing>
      </w:r>
      <w:r>
        <w:rPr>
          <w:rFonts w:ascii="Liberation Sans" w:hAnsi="Liberation Sans"/>
          <w:color w:val="000000"/>
          <w:sz w:val="21"/>
          <w:szCs w:val="21"/>
        </w:rPr>
        <w:t xml:space="preserve">              </w:t>
      </w:r>
    </w:p>
    <w:p w14:paraId="02992541" w14:textId="77777777" w:rsidR="00945B42" w:rsidRDefault="00945B42" w:rsidP="00945B42">
      <w:pPr>
        <w:pStyle w:val="Standard"/>
        <w:jc w:val="both"/>
        <w:rPr>
          <w:rFonts w:ascii="Liberation Sans" w:hAnsi="Liberation Sans"/>
          <w:color w:val="000000"/>
          <w:sz w:val="21"/>
          <w:szCs w:val="21"/>
        </w:rPr>
      </w:pPr>
    </w:p>
    <w:p w14:paraId="4836EC21" w14:textId="77777777" w:rsidR="00945B42" w:rsidRDefault="00945B42" w:rsidP="00945B42">
      <w:pPr>
        <w:pStyle w:val="Standard"/>
        <w:jc w:val="both"/>
        <w:rPr>
          <w:rFonts w:ascii="Liberation Sans" w:hAnsi="Liberation Sans"/>
          <w:color w:val="000000"/>
          <w:sz w:val="21"/>
          <w:szCs w:val="21"/>
        </w:rPr>
      </w:pPr>
    </w:p>
    <w:p w14:paraId="7E0D8CB2" w14:textId="77777777" w:rsidR="00945B42" w:rsidRDefault="00945B42" w:rsidP="00945B42">
      <w:pPr>
        <w:pStyle w:val="Standard"/>
        <w:jc w:val="both"/>
        <w:rPr>
          <w:rFonts w:ascii="Liberation Sans" w:hAnsi="Liberation Sans"/>
          <w:color w:val="000000"/>
          <w:sz w:val="21"/>
          <w:szCs w:val="21"/>
        </w:rPr>
      </w:pPr>
    </w:p>
    <w:p w14:paraId="68DB9048" w14:textId="77777777" w:rsidR="00945B42" w:rsidRDefault="00945B42" w:rsidP="00945B42">
      <w:pPr>
        <w:pStyle w:val="Standard"/>
        <w:jc w:val="both"/>
        <w:rPr>
          <w:rFonts w:ascii="Liberation Sans" w:hAnsi="Liberation Sans"/>
          <w:color w:val="000000"/>
          <w:sz w:val="21"/>
          <w:szCs w:val="21"/>
        </w:rPr>
      </w:pPr>
    </w:p>
    <w:p w14:paraId="4A3B11AB" w14:textId="77777777" w:rsidR="00945B42" w:rsidRDefault="00945B42" w:rsidP="00945B42">
      <w:pPr>
        <w:pStyle w:val="Standard"/>
        <w:jc w:val="both"/>
        <w:rPr>
          <w:rFonts w:ascii="Liberation Sans" w:hAnsi="Liberation Sans"/>
          <w:color w:val="000000"/>
          <w:sz w:val="21"/>
          <w:szCs w:val="21"/>
        </w:rPr>
      </w:pPr>
    </w:p>
    <w:p w14:paraId="57219C18" w14:textId="77777777" w:rsidR="00945B42" w:rsidRDefault="00945B42" w:rsidP="00945B42">
      <w:pPr>
        <w:pStyle w:val="Standard"/>
        <w:jc w:val="both"/>
        <w:rPr>
          <w:rFonts w:ascii="Liberation Sans" w:hAnsi="Liberation Sans"/>
          <w:color w:val="000000"/>
          <w:sz w:val="21"/>
          <w:szCs w:val="21"/>
        </w:rPr>
      </w:pPr>
    </w:p>
    <w:p w14:paraId="3F6E2FCB" w14:textId="60DE0BB8" w:rsidR="00945B42" w:rsidRDefault="00945B42" w:rsidP="00945B42">
      <w:pPr>
        <w:pStyle w:val="Standard"/>
        <w:jc w:val="both"/>
        <w:rPr>
          <w:rFonts w:ascii="Liberation Sans" w:hAnsi="Liberation Sans"/>
          <w:color w:val="000000"/>
          <w:sz w:val="21"/>
          <w:szCs w:val="21"/>
        </w:rPr>
      </w:pPr>
    </w:p>
    <w:p w14:paraId="417477F9" w14:textId="23B46F46" w:rsidR="00D74F63" w:rsidRDefault="00D74F63" w:rsidP="00945B42">
      <w:pPr>
        <w:pStyle w:val="Standard"/>
        <w:jc w:val="both"/>
        <w:rPr>
          <w:rFonts w:ascii="Liberation Sans" w:hAnsi="Liberation Sans"/>
          <w:color w:val="000000"/>
          <w:sz w:val="21"/>
          <w:szCs w:val="21"/>
        </w:rPr>
      </w:pPr>
    </w:p>
    <w:p w14:paraId="5C1D9A15" w14:textId="2F899308" w:rsidR="00D74F63" w:rsidRDefault="00D74F63" w:rsidP="00D74F63">
      <w:pPr>
        <w:pStyle w:val="Standard"/>
        <w:jc w:val="center"/>
        <w:rPr>
          <w:rFonts w:ascii="Liberation Sans" w:hAnsi="Liberation Sans"/>
          <w:color w:val="000000"/>
          <w:sz w:val="21"/>
          <w:szCs w:val="21"/>
        </w:rPr>
      </w:pPr>
      <w:r>
        <w:rPr>
          <w:rFonts w:ascii="Liberation Sans" w:hAnsi="Liberation Sans"/>
          <w:color w:val="000000"/>
          <w:sz w:val="21"/>
          <w:szCs w:val="21"/>
        </w:rPr>
        <w:t>Figure 6.1</w:t>
      </w:r>
    </w:p>
    <w:p w14:paraId="012C47E1" w14:textId="77777777" w:rsidR="00945B42" w:rsidRDefault="00945B42" w:rsidP="00945B42">
      <w:pPr>
        <w:pStyle w:val="Standard"/>
        <w:jc w:val="both"/>
        <w:rPr>
          <w:rFonts w:ascii="Liberation Sans" w:hAnsi="Liberation Sans"/>
          <w:color w:val="000000"/>
          <w:sz w:val="21"/>
          <w:szCs w:val="21"/>
        </w:rPr>
      </w:pPr>
    </w:p>
    <w:p w14:paraId="1ACE4102" w14:textId="2D4DBAF9" w:rsidR="00945B42" w:rsidRDefault="00945B42" w:rsidP="00240DD0">
      <w:r>
        <w:lastRenderedPageBreak/>
        <w:t xml:space="preserve">stats of </w:t>
      </w:r>
      <w:r w:rsidR="0019735E">
        <w:t xml:space="preserve">the </w:t>
      </w:r>
      <w:r>
        <w:t xml:space="preserve">rest of the two users were </w:t>
      </w:r>
      <w:r w:rsidR="00A0433A">
        <w:t xml:space="preserve">the </w:t>
      </w:r>
      <w:r>
        <w:t>same.</w:t>
      </w:r>
    </w:p>
    <w:p w14:paraId="75A09B07" w14:textId="77777777" w:rsidR="00945B42" w:rsidRDefault="00945B42" w:rsidP="00945B42">
      <w:pPr>
        <w:pStyle w:val="Standard"/>
        <w:jc w:val="both"/>
        <w:rPr>
          <w:rFonts w:ascii="Liberation Sans" w:hAnsi="Liberation Sans"/>
          <w:color w:val="000000"/>
          <w:sz w:val="21"/>
          <w:szCs w:val="21"/>
        </w:rPr>
      </w:pPr>
    </w:p>
    <w:p w14:paraId="2D6854D1" w14:textId="77777777" w:rsidR="00945B42" w:rsidRDefault="00945B42" w:rsidP="00240DD0">
      <w:pPr>
        <w:pStyle w:val="Heading4"/>
        <w:rPr>
          <w:sz w:val="21"/>
        </w:rPr>
      </w:pPr>
      <w:r>
        <w:t>Test Case Three</w:t>
      </w:r>
    </w:p>
    <w:p w14:paraId="168A9C23" w14:textId="77777777" w:rsidR="00945B42" w:rsidRDefault="00945B42" w:rsidP="00945B42">
      <w:pPr>
        <w:pStyle w:val="Standard"/>
        <w:jc w:val="both"/>
        <w:rPr>
          <w:rFonts w:ascii="Liberation Sans" w:hAnsi="Liberation Sans"/>
          <w:b/>
          <w:bCs/>
          <w:color w:val="000000"/>
          <w:sz w:val="26"/>
          <w:szCs w:val="26"/>
        </w:rPr>
      </w:pP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46293F09"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5E94A5C2"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07A7E26A"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4EA5B54E" w14:textId="77777777" w:rsidR="00945B42" w:rsidRDefault="00945B42" w:rsidP="00240DD0">
            <w:r>
              <w:t>Warehouses</w:t>
            </w:r>
          </w:p>
        </w:tc>
      </w:tr>
      <w:tr w:rsidR="00945B42" w14:paraId="07A17FAA" w14:textId="77777777" w:rsidTr="00945B42">
        <w:trPr>
          <w:trHeight w:val="636"/>
        </w:trPr>
        <w:tc>
          <w:tcPr>
            <w:tcW w:w="3870" w:type="dxa"/>
            <w:tcBorders>
              <w:left w:val="single" w:sz="2" w:space="0" w:color="000000"/>
              <w:bottom w:val="single" w:sz="2" w:space="0" w:color="000000"/>
            </w:tcBorders>
            <w:tcMar>
              <w:top w:w="55" w:type="dxa"/>
              <w:left w:w="55" w:type="dxa"/>
              <w:bottom w:w="55" w:type="dxa"/>
              <w:right w:w="55" w:type="dxa"/>
            </w:tcMar>
          </w:tcPr>
          <w:p w14:paraId="376423F9" w14:textId="77777777" w:rsidR="00945B42" w:rsidRDefault="00945B42" w:rsidP="00240DD0">
            <w:r>
              <w:t>Loaded with 0 skip count After 5 seconds of running ‘build schema’.</w:t>
            </w:r>
          </w:p>
        </w:tc>
        <w:tc>
          <w:tcPr>
            <w:tcW w:w="3330" w:type="dxa"/>
            <w:tcBorders>
              <w:left w:val="single" w:sz="2" w:space="0" w:color="000000"/>
              <w:bottom w:val="single" w:sz="2" w:space="0" w:color="000000"/>
            </w:tcBorders>
            <w:tcMar>
              <w:top w:w="55" w:type="dxa"/>
              <w:left w:w="55" w:type="dxa"/>
              <w:bottom w:w="55" w:type="dxa"/>
              <w:right w:w="55" w:type="dxa"/>
            </w:tcMar>
          </w:tcPr>
          <w:p w14:paraId="17C4C9EC" w14:textId="77777777" w:rsidR="00945B42" w:rsidRDefault="00945B42" w:rsidP="00240DD0">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73831AA1" w14:textId="77777777" w:rsidR="00945B42" w:rsidRDefault="00945B42" w:rsidP="00240DD0">
            <w:r>
              <w:t>10</w:t>
            </w:r>
          </w:p>
        </w:tc>
      </w:tr>
    </w:tbl>
    <w:p w14:paraId="59AB42E5" w14:textId="77777777" w:rsidR="00945B42" w:rsidRDefault="00945B42" w:rsidP="00945B42">
      <w:pPr>
        <w:pStyle w:val="Textbody"/>
        <w:jc w:val="both"/>
        <w:rPr>
          <w:rFonts w:ascii="Liberation Sans" w:hAnsi="Liberation Sans"/>
          <w:b/>
          <w:bCs/>
          <w:color w:val="000000"/>
          <w:sz w:val="21"/>
          <w:szCs w:val="21"/>
        </w:rPr>
      </w:pPr>
    </w:p>
    <w:p w14:paraId="1A32367E"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1350"/>
        <w:gridCol w:w="5850"/>
        <w:gridCol w:w="2775"/>
      </w:tblGrid>
      <w:tr w:rsidR="00945B42" w14:paraId="1D8EC735" w14:textId="77777777" w:rsidTr="00945B42">
        <w:tc>
          <w:tcPr>
            <w:tcW w:w="1350" w:type="dxa"/>
            <w:tcBorders>
              <w:top w:val="single" w:sz="2" w:space="0" w:color="000000"/>
              <w:left w:val="single" w:sz="2" w:space="0" w:color="000000"/>
            </w:tcBorders>
            <w:tcMar>
              <w:top w:w="55" w:type="dxa"/>
              <w:left w:w="55" w:type="dxa"/>
              <w:bottom w:w="55" w:type="dxa"/>
              <w:right w:w="55" w:type="dxa"/>
            </w:tcMar>
          </w:tcPr>
          <w:p w14:paraId="13613773" w14:textId="77777777" w:rsidR="00945B42" w:rsidRDefault="00945B42" w:rsidP="00240DD0">
            <w:r>
              <w:t>Finished</w:t>
            </w:r>
          </w:p>
        </w:tc>
        <w:tc>
          <w:tcPr>
            <w:tcW w:w="5850" w:type="dxa"/>
            <w:tcBorders>
              <w:top w:val="single" w:sz="2" w:space="0" w:color="000000"/>
              <w:left w:val="single" w:sz="2" w:space="0" w:color="000000"/>
            </w:tcBorders>
            <w:tcMar>
              <w:top w:w="55" w:type="dxa"/>
              <w:left w:w="55" w:type="dxa"/>
              <w:bottom w:w="55" w:type="dxa"/>
              <w:right w:w="55" w:type="dxa"/>
            </w:tcMar>
          </w:tcPr>
          <w:p w14:paraId="1398E8AF"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C233400" w14:textId="77777777" w:rsidR="00945B42" w:rsidRDefault="00945B42" w:rsidP="00240DD0">
            <w:proofErr w:type="spellStart"/>
            <w:r>
              <w:t>Futex</w:t>
            </w:r>
            <w:proofErr w:type="spellEnd"/>
            <w:r>
              <w:t xml:space="preserve"> calls</w:t>
            </w:r>
          </w:p>
        </w:tc>
      </w:tr>
      <w:tr w:rsidR="00945B42" w14:paraId="5462886E" w14:textId="77777777" w:rsidTr="00945B42">
        <w:tc>
          <w:tcPr>
            <w:tcW w:w="1350" w:type="dxa"/>
            <w:tcBorders>
              <w:left w:val="single" w:sz="2" w:space="0" w:color="000000"/>
              <w:bottom w:val="single" w:sz="2" w:space="0" w:color="000000"/>
            </w:tcBorders>
            <w:tcMar>
              <w:top w:w="55" w:type="dxa"/>
              <w:left w:w="55" w:type="dxa"/>
              <w:bottom w:w="55" w:type="dxa"/>
              <w:right w:w="55" w:type="dxa"/>
            </w:tcMar>
          </w:tcPr>
          <w:p w14:paraId="097D029D" w14:textId="77777777" w:rsidR="00945B42" w:rsidRDefault="00945B42" w:rsidP="00240DD0">
            <w:r>
              <w:t>No</w:t>
            </w:r>
          </w:p>
        </w:tc>
        <w:tc>
          <w:tcPr>
            <w:tcW w:w="5850" w:type="dxa"/>
            <w:tcBorders>
              <w:left w:val="single" w:sz="2" w:space="0" w:color="000000"/>
              <w:bottom w:val="single" w:sz="2" w:space="0" w:color="000000"/>
            </w:tcBorders>
            <w:tcMar>
              <w:top w:w="55" w:type="dxa"/>
              <w:left w:w="55" w:type="dxa"/>
              <w:bottom w:w="55" w:type="dxa"/>
              <w:right w:w="55" w:type="dxa"/>
            </w:tcMar>
          </w:tcPr>
          <w:p w14:paraId="1BDA0A05" w14:textId="77777777" w:rsidR="00945B42" w:rsidRDefault="00945B42" w:rsidP="00240DD0">
            <w:r>
              <w:t xml:space="preserve">Connecting to </w:t>
            </w:r>
            <w:proofErr w:type="spellStart"/>
            <w:r>
              <w:t>HammerDB</w:t>
            </w:r>
            <w:proofErr w:type="spellEnd"/>
            <w:r>
              <w:t xml:space="preserve"> Agent @ localhost:0</w:t>
            </w:r>
          </w:p>
          <w:p w14:paraId="16BF1226" w14:textId="77777777" w:rsidR="00945B42" w:rsidRDefault="00945B42" w:rsidP="00240DD0">
            <w:r>
              <w:t>Testing Agent Connectivity...</w:t>
            </w:r>
            <w:proofErr w:type="spellStart"/>
            <w:r>
              <w:t>SocketError</w:t>
            </w:r>
            <w:proofErr w:type="spellEnd"/>
          </w:p>
          <w:p w14:paraId="3B27F55A" w14:textId="77777777" w:rsidR="00945B42" w:rsidRDefault="00945B42" w:rsidP="00240DD0">
            <w:r>
              <w:t>Connection failed verify hostname and id @ localhost:0</w:t>
            </w:r>
          </w:p>
          <w:p w14:paraId="06FC445B" w14:textId="77777777" w:rsidR="00945B42" w:rsidRDefault="00945B42" w:rsidP="00240DD0">
            <w:r>
              <w:t>Error in Virtual User 1: SSL SYSCALL error: EOF detected</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16D7158D" w14:textId="77777777" w:rsidR="00945B42" w:rsidRDefault="00945B42" w:rsidP="00240DD0">
            <w:r>
              <w:t>N/A</w:t>
            </w:r>
          </w:p>
        </w:tc>
      </w:tr>
    </w:tbl>
    <w:p w14:paraId="6318C55E" w14:textId="77777777" w:rsidR="00945B42" w:rsidRDefault="00945B42" w:rsidP="00945B42">
      <w:pPr>
        <w:pStyle w:val="Textbody"/>
        <w:jc w:val="both"/>
        <w:rPr>
          <w:rFonts w:ascii="Liberation Sans" w:hAnsi="Liberation Sans"/>
          <w:b/>
          <w:color w:val="000000"/>
          <w:sz w:val="21"/>
          <w:szCs w:val="21"/>
        </w:rPr>
      </w:pPr>
    </w:p>
    <w:p w14:paraId="48588615" w14:textId="77777777" w:rsidR="00945B42" w:rsidRDefault="00945B42" w:rsidP="00240DD0">
      <w:pPr>
        <w:pStyle w:val="Heading5"/>
      </w:pPr>
      <w:r>
        <w:t>Second Try</w:t>
      </w:r>
    </w:p>
    <w:tbl>
      <w:tblPr>
        <w:tblW w:w="9975" w:type="dxa"/>
        <w:tblLayout w:type="fixed"/>
        <w:tblCellMar>
          <w:left w:w="10" w:type="dxa"/>
          <w:right w:w="10" w:type="dxa"/>
        </w:tblCellMar>
        <w:tblLook w:val="04A0" w:firstRow="1" w:lastRow="0" w:firstColumn="1" w:lastColumn="0" w:noHBand="0" w:noVBand="1"/>
      </w:tblPr>
      <w:tblGrid>
        <w:gridCol w:w="1890"/>
        <w:gridCol w:w="5310"/>
        <w:gridCol w:w="2775"/>
      </w:tblGrid>
      <w:tr w:rsidR="00945B42" w14:paraId="65549D57" w14:textId="77777777" w:rsidTr="00945B42">
        <w:tc>
          <w:tcPr>
            <w:tcW w:w="1890" w:type="dxa"/>
            <w:tcBorders>
              <w:top w:val="single" w:sz="2" w:space="0" w:color="000000"/>
              <w:left w:val="single" w:sz="2" w:space="0" w:color="000000"/>
            </w:tcBorders>
            <w:tcMar>
              <w:top w:w="55" w:type="dxa"/>
              <w:left w:w="55" w:type="dxa"/>
              <w:bottom w:w="55" w:type="dxa"/>
              <w:right w:w="55" w:type="dxa"/>
            </w:tcMar>
          </w:tcPr>
          <w:p w14:paraId="071CB2CB" w14:textId="77777777" w:rsidR="00945B42" w:rsidRDefault="00945B42" w:rsidP="00240DD0">
            <w:r>
              <w:t>Finished</w:t>
            </w:r>
          </w:p>
        </w:tc>
        <w:tc>
          <w:tcPr>
            <w:tcW w:w="5310" w:type="dxa"/>
            <w:tcBorders>
              <w:top w:val="single" w:sz="2" w:space="0" w:color="000000"/>
              <w:left w:val="single" w:sz="2" w:space="0" w:color="000000"/>
            </w:tcBorders>
            <w:tcMar>
              <w:top w:w="55" w:type="dxa"/>
              <w:left w:w="55" w:type="dxa"/>
              <w:bottom w:w="55" w:type="dxa"/>
              <w:right w:w="55" w:type="dxa"/>
            </w:tcMar>
          </w:tcPr>
          <w:p w14:paraId="7303BD15"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7179B654" w14:textId="77777777" w:rsidR="00945B42" w:rsidRDefault="00945B42" w:rsidP="00240DD0">
            <w:proofErr w:type="spellStart"/>
            <w:r>
              <w:t>Futex</w:t>
            </w:r>
            <w:proofErr w:type="spellEnd"/>
            <w:r>
              <w:t xml:space="preserve"> calls</w:t>
            </w:r>
          </w:p>
        </w:tc>
      </w:tr>
      <w:tr w:rsidR="00945B42" w14:paraId="117D75D0" w14:textId="77777777" w:rsidTr="00945B42">
        <w:trPr>
          <w:trHeight w:val="457"/>
        </w:trPr>
        <w:tc>
          <w:tcPr>
            <w:tcW w:w="1890" w:type="dxa"/>
            <w:tcBorders>
              <w:left w:val="single" w:sz="2" w:space="0" w:color="000000"/>
              <w:bottom w:val="single" w:sz="2" w:space="0" w:color="000000"/>
            </w:tcBorders>
            <w:tcMar>
              <w:top w:w="55" w:type="dxa"/>
              <w:left w:w="55" w:type="dxa"/>
              <w:bottom w:w="55" w:type="dxa"/>
              <w:right w:w="55" w:type="dxa"/>
            </w:tcMar>
          </w:tcPr>
          <w:p w14:paraId="7A24F0F0" w14:textId="77777777" w:rsidR="00945B42" w:rsidRDefault="00945B42" w:rsidP="00240DD0">
            <w:r>
              <w:t>Yes (all the data was loaded)</w:t>
            </w:r>
          </w:p>
        </w:tc>
        <w:tc>
          <w:tcPr>
            <w:tcW w:w="5310" w:type="dxa"/>
            <w:tcBorders>
              <w:left w:val="single" w:sz="2" w:space="0" w:color="000000"/>
              <w:bottom w:val="single" w:sz="2" w:space="0" w:color="000000"/>
            </w:tcBorders>
            <w:tcMar>
              <w:top w:w="55" w:type="dxa"/>
              <w:left w:w="55" w:type="dxa"/>
              <w:bottom w:w="55" w:type="dxa"/>
              <w:right w:w="55" w:type="dxa"/>
            </w:tcMar>
          </w:tcPr>
          <w:p w14:paraId="763C1B53" w14:textId="77777777" w:rsidR="00945B42" w:rsidRDefault="00945B42" w:rsidP="00240DD0">
            <w:r>
              <w:t>Yes: Error in Virtual User 1: SSL SYSCALL error: EOF detected</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7AF12DF8" w14:textId="3BDBF91C" w:rsidR="00945B42" w:rsidRDefault="00945B42" w:rsidP="00240DD0">
            <w:r>
              <w:t>0 (</w:t>
            </w:r>
            <w:r w:rsidR="0019735E">
              <w:t xml:space="preserve">the </w:t>
            </w:r>
            <w:r>
              <w:t xml:space="preserve">single </w:t>
            </w:r>
            <w:proofErr w:type="spellStart"/>
            <w:r>
              <w:t>futex</w:t>
            </w:r>
            <w:proofErr w:type="spellEnd"/>
            <w:r>
              <w:t xml:space="preserve"> call was killed)</w:t>
            </w:r>
          </w:p>
        </w:tc>
      </w:tr>
    </w:tbl>
    <w:p w14:paraId="151D63A3" w14:textId="77777777" w:rsidR="00945B42" w:rsidRDefault="00945B42" w:rsidP="00945B42">
      <w:pPr>
        <w:pStyle w:val="Standard"/>
        <w:jc w:val="both"/>
        <w:rPr>
          <w:rFonts w:ascii="Liberation Sans" w:hAnsi="Liberation Sans"/>
          <w:color w:val="000000"/>
          <w:sz w:val="21"/>
          <w:szCs w:val="21"/>
        </w:rPr>
      </w:pPr>
    </w:p>
    <w:p w14:paraId="23842B19" w14:textId="77777777" w:rsidR="00945B42" w:rsidRDefault="00945B42" w:rsidP="00240DD0">
      <w:pPr>
        <w:pStyle w:val="Heading5"/>
      </w:pPr>
      <w:r>
        <w:t>Comments</w:t>
      </w:r>
    </w:p>
    <w:p w14:paraId="2076317B" w14:textId="77777777" w:rsidR="00945B42" w:rsidRDefault="00945B42" w:rsidP="00240DD0">
      <w:r>
        <w:t>Same as discussed in case two everything (data) was in the database and nothing strange was observed.</w:t>
      </w:r>
    </w:p>
    <w:p w14:paraId="7154F587" w14:textId="77777777" w:rsidR="00945B42" w:rsidRDefault="00945B42" w:rsidP="00945B42">
      <w:pPr>
        <w:pStyle w:val="Standard"/>
        <w:jc w:val="both"/>
        <w:rPr>
          <w:rFonts w:ascii="Liberation Sans" w:hAnsi="Liberation Sans"/>
          <w:color w:val="000000"/>
          <w:sz w:val="21"/>
          <w:szCs w:val="21"/>
        </w:rPr>
      </w:pPr>
    </w:p>
    <w:p w14:paraId="635C1E92" w14:textId="77777777" w:rsidR="00945B42" w:rsidRDefault="00945B42" w:rsidP="00945B42">
      <w:pPr>
        <w:pStyle w:val="Textbody"/>
        <w:jc w:val="both"/>
        <w:rPr>
          <w:rFonts w:ascii="Liberation Sans" w:hAnsi="Liberation Sans"/>
          <w:b/>
          <w:bCs/>
          <w:color w:val="000000"/>
          <w:sz w:val="26"/>
          <w:szCs w:val="26"/>
        </w:rPr>
      </w:pPr>
    </w:p>
    <w:p w14:paraId="600DC1D8" w14:textId="77777777" w:rsidR="00945B42" w:rsidRDefault="00945B42" w:rsidP="00240DD0">
      <w:pPr>
        <w:pStyle w:val="Heading4"/>
      </w:pPr>
      <w:r>
        <w:t>Test Case Four</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104157C0"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0AD27083"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4632FA6D"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CBE0137" w14:textId="77777777" w:rsidR="00945B42" w:rsidRDefault="00945B42" w:rsidP="00240DD0">
            <w:r>
              <w:t>Warehouses</w:t>
            </w:r>
          </w:p>
        </w:tc>
      </w:tr>
      <w:tr w:rsidR="00945B42" w14:paraId="633EC0F9"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35D02024" w14:textId="77777777" w:rsidR="00945B42" w:rsidRDefault="00945B42" w:rsidP="00240DD0">
            <w:r>
              <w:lastRenderedPageBreak/>
              <w:t>Loaded with 1 skip count before building schema</w:t>
            </w:r>
          </w:p>
        </w:tc>
        <w:tc>
          <w:tcPr>
            <w:tcW w:w="3330" w:type="dxa"/>
            <w:tcBorders>
              <w:left w:val="single" w:sz="2" w:space="0" w:color="000000"/>
              <w:bottom w:val="single" w:sz="2" w:space="0" w:color="000000"/>
            </w:tcBorders>
            <w:tcMar>
              <w:top w:w="55" w:type="dxa"/>
              <w:left w:w="55" w:type="dxa"/>
              <w:bottom w:w="55" w:type="dxa"/>
              <w:right w:w="55" w:type="dxa"/>
            </w:tcMar>
          </w:tcPr>
          <w:p w14:paraId="0C6DD22F" w14:textId="77777777" w:rsidR="00945B42" w:rsidRDefault="00945B42" w:rsidP="00240DD0">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6C250507" w14:textId="77777777" w:rsidR="00945B42" w:rsidRDefault="00945B42" w:rsidP="00240DD0">
            <w:r>
              <w:t>10</w:t>
            </w:r>
          </w:p>
        </w:tc>
      </w:tr>
    </w:tbl>
    <w:p w14:paraId="797DEBCB" w14:textId="77777777" w:rsidR="00945B42" w:rsidRDefault="00945B42" w:rsidP="00945B42">
      <w:pPr>
        <w:pStyle w:val="Textbody"/>
        <w:jc w:val="both"/>
        <w:rPr>
          <w:rFonts w:ascii="Liberation Sans" w:hAnsi="Liberation Sans"/>
          <w:b/>
          <w:bCs/>
          <w:color w:val="000000"/>
          <w:sz w:val="21"/>
          <w:szCs w:val="21"/>
        </w:rPr>
      </w:pPr>
    </w:p>
    <w:p w14:paraId="6ECBB4B1"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7781F1CA"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7DFE483" w14:textId="77777777" w:rsidR="00945B42" w:rsidRDefault="00945B42" w:rsidP="00240DD0">
            <w:r>
              <w:t>Finished</w:t>
            </w:r>
          </w:p>
        </w:tc>
        <w:tc>
          <w:tcPr>
            <w:tcW w:w="3330" w:type="dxa"/>
            <w:tcBorders>
              <w:top w:val="single" w:sz="2" w:space="0" w:color="000000"/>
              <w:left w:val="single" w:sz="2" w:space="0" w:color="000000"/>
            </w:tcBorders>
            <w:tcMar>
              <w:top w:w="55" w:type="dxa"/>
              <w:left w:w="55" w:type="dxa"/>
              <w:bottom w:w="55" w:type="dxa"/>
              <w:right w:w="55" w:type="dxa"/>
            </w:tcMar>
          </w:tcPr>
          <w:p w14:paraId="034E32F6"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A05B1C6" w14:textId="77777777" w:rsidR="00945B42" w:rsidRDefault="00945B42" w:rsidP="00240DD0">
            <w:proofErr w:type="spellStart"/>
            <w:r>
              <w:t>Futex</w:t>
            </w:r>
            <w:proofErr w:type="spellEnd"/>
            <w:r>
              <w:t xml:space="preserve"> calls</w:t>
            </w:r>
          </w:p>
        </w:tc>
      </w:tr>
      <w:tr w:rsidR="00945B42" w14:paraId="3B258796"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F25C2B3" w14:textId="77777777" w:rsidR="00945B42" w:rsidRDefault="00945B42" w:rsidP="00240DD0">
            <w:r>
              <w:t>Yes</w:t>
            </w:r>
          </w:p>
        </w:tc>
        <w:tc>
          <w:tcPr>
            <w:tcW w:w="3330" w:type="dxa"/>
            <w:tcBorders>
              <w:left w:val="single" w:sz="2" w:space="0" w:color="000000"/>
              <w:bottom w:val="single" w:sz="2" w:space="0" w:color="000000"/>
            </w:tcBorders>
            <w:tcMar>
              <w:top w:w="55" w:type="dxa"/>
              <w:left w:w="55" w:type="dxa"/>
              <w:bottom w:w="55" w:type="dxa"/>
              <w:right w:w="55" w:type="dxa"/>
            </w:tcMar>
          </w:tcPr>
          <w:p w14:paraId="76AB31A7" w14:textId="77777777" w:rsidR="00945B42" w:rsidRDefault="00945B42" w:rsidP="00240DD0">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209CD1B3" w14:textId="77777777" w:rsidR="00945B42" w:rsidRDefault="00945B42" w:rsidP="00240DD0">
            <w:r>
              <w:t>1</w:t>
            </w:r>
          </w:p>
        </w:tc>
      </w:tr>
    </w:tbl>
    <w:p w14:paraId="29CF4AE1" w14:textId="77777777" w:rsidR="00945B42" w:rsidRDefault="00945B42" w:rsidP="00945B42">
      <w:pPr>
        <w:pStyle w:val="Textbody"/>
        <w:jc w:val="both"/>
        <w:rPr>
          <w:rFonts w:ascii="Liberation Sans" w:hAnsi="Liberation Sans"/>
          <w:color w:val="000000"/>
          <w:sz w:val="21"/>
          <w:szCs w:val="21"/>
        </w:rPr>
      </w:pPr>
    </w:p>
    <w:p w14:paraId="107854DC" w14:textId="77777777" w:rsidR="00945B42" w:rsidRDefault="00945B42" w:rsidP="00240DD0">
      <w:pPr>
        <w:pStyle w:val="Heading5"/>
      </w:pPr>
      <w:r>
        <w:t>Comments</w:t>
      </w:r>
    </w:p>
    <w:p w14:paraId="735C3B75" w14:textId="77777777" w:rsidR="00945B42" w:rsidRDefault="00945B42" w:rsidP="00240DD0">
      <w:r>
        <w:t>Everything was perfect.</w:t>
      </w:r>
    </w:p>
    <w:p w14:paraId="3461F8E8" w14:textId="77777777" w:rsidR="00945B42" w:rsidRDefault="00945B42" w:rsidP="00945B42">
      <w:pPr>
        <w:pStyle w:val="Textbody"/>
        <w:jc w:val="both"/>
        <w:rPr>
          <w:rFonts w:ascii="Liberation Sans" w:hAnsi="Liberation Sans"/>
          <w:color w:val="000000"/>
          <w:sz w:val="21"/>
          <w:szCs w:val="21"/>
        </w:rPr>
      </w:pPr>
    </w:p>
    <w:p w14:paraId="2D96AA6F" w14:textId="77777777" w:rsidR="00945B42" w:rsidRDefault="00945B42" w:rsidP="00240DD0">
      <w:pPr>
        <w:pStyle w:val="Heading4"/>
      </w:pPr>
      <w:r>
        <w:t>Test Case Fiv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2D023972"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0815291D"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2ED6E746"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05732294" w14:textId="77777777" w:rsidR="00945B42" w:rsidRDefault="00945B42" w:rsidP="00240DD0">
            <w:r>
              <w:t>Warehouses</w:t>
            </w:r>
          </w:p>
        </w:tc>
      </w:tr>
      <w:tr w:rsidR="00945B42" w14:paraId="7CA86D75"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9628E4D" w14:textId="77777777" w:rsidR="00945B42" w:rsidRDefault="00945B42" w:rsidP="00240DD0">
            <w:r>
              <w:t>Loaded with 1 skip count After 5 seconds of running ‘build schema’.</w:t>
            </w:r>
          </w:p>
        </w:tc>
        <w:tc>
          <w:tcPr>
            <w:tcW w:w="3330" w:type="dxa"/>
            <w:tcBorders>
              <w:left w:val="single" w:sz="2" w:space="0" w:color="000000"/>
              <w:bottom w:val="single" w:sz="2" w:space="0" w:color="000000"/>
            </w:tcBorders>
            <w:tcMar>
              <w:top w:w="55" w:type="dxa"/>
              <w:left w:w="55" w:type="dxa"/>
              <w:bottom w:w="55" w:type="dxa"/>
              <w:right w:w="55" w:type="dxa"/>
            </w:tcMar>
          </w:tcPr>
          <w:p w14:paraId="64F9E92D" w14:textId="77777777" w:rsidR="00945B42" w:rsidRDefault="00945B42" w:rsidP="00240DD0">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62734EF1" w14:textId="77777777" w:rsidR="00945B42" w:rsidRDefault="00945B42" w:rsidP="00240DD0">
            <w:r>
              <w:t>10</w:t>
            </w:r>
          </w:p>
        </w:tc>
      </w:tr>
    </w:tbl>
    <w:p w14:paraId="647C0FA6" w14:textId="77777777" w:rsidR="00945B42" w:rsidRDefault="00945B42" w:rsidP="00945B42">
      <w:pPr>
        <w:pStyle w:val="Textbody"/>
        <w:jc w:val="both"/>
        <w:rPr>
          <w:rFonts w:ascii="Liberation Sans" w:hAnsi="Liberation Sans"/>
          <w:b/>
          <w:bCs/>
          <w:color w:val="000000"/>
          <w:sz w:val="21"/>
          <w:szCs w:val="21"/>
        </w:rPr>
      </w:pPr>
    </w:p>
    <w:p w14:paraId="06712DBF"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500AC7DB"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3EF4B514" w14:textId="77777777" w:rsidR="00945B42" w:rsidRDefault="00945B42" w:rsidP="00240DD0">
            <w:r>
              <w:t>Finished</w:t>
            </w:r>
          </w:p>
        </w:tc>
        <w:tc>
          <w:tcPr>
            <w:tcW w:w="3330" w:type="dxa"/>
            <w:tcBorders>
              <w:top w:val="single" w:sz="2" w:space="0" w:color="000000"/>
              <w:left w:val="single" w:sz="2" w:space="0" w:color="000000"/>
            </w:tcBorders>
            <w:tcMar>
              <w:top w:w="55" w:type="dxa"/>
              <w:left w:w="55" w:type="dxa"/>
              <w:bottom w:w="55" w:type="dxa"/>
              <w:right w:w="55" w:type="dxa"/>
            </w:tcMar>
          </w:tcPr>
          <w:p w14:paraId="4CD39F0D"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D8986F1" w14:textId="77777777" w:rsidR="00945B42" w:rsidRDefault="00945B42" w:rsidP="00240DD0">
            <w:proofErr w:type="spellStart"/>
            <w:r>
              <w:t>Futex</w:t>
            </w:r>
            <w:proofErr w:type="spellEnd"/>
            <w:r>
              <w:t xml:space="preserve"> calls</w:t>
            </w:r>
          </w:p>
        </w:tc>
      </w:tr>
      <w:tr w:rsidR="00945B42" w14:paraId="6C5FDF47"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8A20396" w14:textId="77777777" w:rsidR="00945B42" w:rsidRDefault="00945B42" w:rsidP="00240DD0">
            <w:r>
              <w:t>Yes</w:t>
            </w:r>
          </w:p>
        </w:tc>
        <w:tc>
          <w:tcPr>
            <w:tcW w:w="3330" w:type="dxa"/>
            <w:tcBorders>
              <w:left w:val="single" w:sz="2" w:space="0" w:color="000000"/>
              <w:bottom w:val="single" w:sz="2" w:space="0" w:color="000000"/>
            </w:tcBorders>
            <w:tcMar>
              <w:top w:w="55" w:type="dxa"/>
              <w:left w:w="55" w:type="dxa"/>
              <w:bottom w:w="55" w:type="dxa"/>
              <w:right w:w="55" w:type="dxa"/>
            </w:tcMar>
          </w:tcPr>
          <w:p w14:paraId="0A7061F8" w14:textId="77777777" w:rsidR="00945B42" w:rsidRDefault="00945B42" w:rsidP="00240DD0">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146B1DB8" w14:textId="77777777" w:rsidR="00945B42" w:rsidRDefault="00945B42" w:rsidP="00240DD0">
            <w:r>
              <w:t>1</w:t>
            </w:r>
          </w:p>
        </w:tc>
      </w:tr>
    </w:tbl>
    <w:p w14:paraId="350592EA" w14:textId="77777777" w:rsidR="00945B42" w:rsidRDefault="00945B42" w:rsidP="00945B42">
      <w:pPr>
        <w:pStyle w:val="Textbody"/>
        <w:jc w:val="both"/>
        <w:rPr>
          <w:rFonts w:ascii="Liberation Sans" w:hAnsi="Liberation Sans"/>
          <w:color w:val="000000"/>
          <w:sz w:val="21"/>
          <w:szCs w:val="21"/>
        </w:rPr>
      </w:pPr>
    </w:p>
    <w:p w14:paraId="31E1F90B" w14:textId="77777777" w:rsidR="00945B42" w:rsidRDefault="00945B42" w:rsidP="00240DD0">
      <w:pPr>
        <w:pStyle w:val="Heading5"/>
      </w:pPr>
      <w:r>
        <w:t>Comments</w:t>
      </w:r>
    </w:p>
    <w:p w14:paraId="451BF343" w14:textId="77777777" w:rsidR="00945B42" w:rsidRDefault="00945B42" w:rsidP="00240DD0">
      <w:r>
        <w:t>Everything was perfect.</w:t>
      </w:r>
    </w:p>
    <w:p w14:paraId="5C502A21" w14:textId="77777777" w:rsidR="00945B42" w:rsidRDefault="00945B42" w:rsidP="00945B42">
      <w:pPr>
        <w:pStyle w:val="Standard"/>
        <w:jc w:val="both"/>
        <w:rPr>
          <w:rFonts w:ascii="Liberation Sans" w:hAnsi="Liberation Sans"/>
          <w:b/>
          <w:bCs/>
          <w:color w:val="000000"/>
          <w:sz w:val="21"/>
          <w:szCs w:val="21"/>
        </w:rPr>
      </w:pPr>
    </w:p>
    <w:p w14:paraId="0A6D1732" w14:textId="77777777" w:rsidR="00945B42" w:rsidRDefault="00945B42" w:rsidP="00240DD0">
      <w:pPr>
        <w:pStyle w:val="Heading4"/>
      </w:pPr>
      <w:r>
        <w:t>Test Case Six</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44F60DE7"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61F9F86"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5637A0A9"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F1B4A17" w14:textId="77777777" w:rsidR="00945B42" w:rsidRDefault="00945B42" w:rsidP="00240DD0">
            <w:r>
              <w:t>Warehouses</w:t>
            </w:r>
          </w:p>
        </w:tc>
      </w:tr>
      <w:tr w:rsidR="00945B42" w14:paraId="605B8B7B"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2E801D94" w14:textId="77777777" w:rsidR="00945B42" w:rsidRDefault="00945B42" w:rsidP="00240DD0">
            <w:r>
              <w:t>Loaded with 2 skip count before building schema</w:t>
            </w:r>
          </w:p>
        </w:tc>
        <w:tc>
          <w:tcPr>
            <w:tcW w:w="3330" w:type="dxa"/>
            <w:tcBorders>
              <w:left w:val="single" w:sz="2" w:space="0" w:color="000000"/>
              <w:bottom w:val="single" w:sz="2" w:space="0" w:color="000000"/>
            </w:tcBorders>
            <w:tcMar>
              <w:top w:w="55" w:type="dxa"/>
              <w:left w:w="55" w:type="dxa"/>
              <w:bottom w:w="55" w:type="dxa"/>
              <w:right w:w="55" w:type="dxa"/>
            </w:tcMar>
          </w:tcPr>
          <w:p w14:paraId="03FB7543" w14:textId="77777777" w:rsidR="00945B42" w:rsidRDefault="00945B42" w:rsidP="00240DD0">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60CE2B2F" w14:textId="77777777" w:rsidR="00945B42" w:rsidRDefault="00945B42" w:rsidP="00240DD0">
            <w:r>
              <w:t>10</w:t>
            </w:r>
          </w:p>
        </w:tc>
      </w:tr>
    </w:tbl>
    <w:p w14:paraId="3302CC9E" w14:textId="77777777" w:rsidR="00945B42" w:rsidRDefault="00945B42" w:rsidP="00945B42">
      <w:pPr>
        <w:pStyle w:val="Textbody"/>
        <w:jc w:val="both"/>
        <w:rPr>
          <w:rFonts w:ascii="Liberation Sans" w:hAnsi="Liberation Sans"/>
          <w:b/>
          <w:bCs/>
          <w:color w:val="000000"/>
          <w:sz w:val="21"/>
          <w:szCs w:val="21"/>
        </w:rPr>
      </w:pPr>
    </w:p>
    <w:p w14:paraId="0D70A890" w14:textId="77777777" w:rsidR="00945B42" w:rsidRDefault="00945B42" w:rsidP="00240DD0">
      <w:pPr>
        <w:pStyle w:val="Heading5"/>
      </w:pPr>
      <w:r>
        <w:lastRenderedPageBreak/>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7FB2D9B2"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35FF43A7" w14:textId="77777777" w:rsidR="00945B42" w:rsidRDefault="00945B42" w:rsidP="00240DD0">
            <w:r>
              <w:t>Finished</w:t>
            </w:r>
          </w:p>
        </w:tc>
        <w:tc>
          <w:tcPr>
            <w:tcW w:w="3330" w:type="dxa"/>
            <w:tcBorders>
              <w:top w:val="single" w:sz="2" w:space="0" w:color="000000"/>
              <w:left w:val="single" w:sz="2" w:space="0" w:color="000000"/>
            </w:tcBorders>
            <w:tcMar>
              <w:top w:w="55" w:type="dxa"/>
              <w:left w:w="55" w:type="dxa"/>
              <w:bottom w:w="55" w:type="dxa"/>
              <w:right w:w="55" w:type="dxa"/>
            </w:tcMar>
          </w:tcPr>
          <w:p w14:paraId="1CD31F02"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A595230" w14:textId="77777777" w:rsidR="00945B42" w:rsidRDefault="00945B42" w:rsidP="00240DD0">
            <w:proofErr w:type="spellStart"/>
            <w:r>
              <w:t>Futex</w:t>
            </w:r>
            <w:proofErr w:type="spellEnd"/>
            <w:r>
              <w:t xml:space="preserve"> calls</w:t>
            </w:r>
          </w:p>
        </w:tc>
      </w:tr>
      <w:tr w:rsidR="00945B42" w14:paraId="3EDC0B53"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0B566ED7" w14:textId="77777777" w:rsidR="00945B42" w:rsidRDefault="00945B42" w:rsidP="00240DD0">
            <w:r>
              <w:t>Yes</w:t>
            </w:r>
          </w:p>
        </w:tc>
        <w:tc>
          <w:tcPr>
            <w:tcW w:w="3330" w:type="dxa"/>
            <w:tcBorders>
              <w:left w:val="single" w:sz="2" w:space="0" w:color="000000"/>
              <w:bottom w:val="single" w:sz="2" w:space="0" w:color="000000"/>
            </w:tcBorders>
            <w:tcMar>
              <w:top w:w="55" w:type="dxa"/>
              <w:left w:w="55" w:type="dxa"/>
              <w:bottom w:w="55" w:type="dxa"/>
              <w:right w:w="55" w:type="dxa"/>
            </w:tcMar>
          </w:tcPr>
          <w:p w14:paraId="0DE6D43F" w14:textId="77777777" w:rsidR="00945B42" w:rsidRDefault="00945B42" w:rsidP="00240DD0">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6B6939D2" w14:textId="77777777" w:rsidR="00945B42" w:rsidRDefault="00945B42" w:rsidP="00240DD0">
            <w:r>
              <w:t>1</w:t>
            </w:r>
          </w:p>
        </w:tc>
      </w:tr>
    </w:tbl>
    <w:p w14:paraId="1AAB477F" w14:textId="77777777" w:rsidR="00945B42" w:rsidRDefault="00945B42" w:rsidP="00945B42">
      <w:pPr>
        <w:pStyle w:val="Textbody"/>
        <w:jc w:val="both"/>
        <w:rPr>
          <w:rFonts w:ascii="Liberation Sans" w:hAnsi="Liberation Sans"/>
          <w:color w:val="000000"/>
          <w:sz w:val="21"/>
          <w:szCs w:val="21"/>
        </w:rPr>
      </w:pPr>
    </w:p>
    <w:p w14:paraId="37E28C88" w14:textId="77777777" w:rsidR="00945B42" w:rsidRDefault="00945B42" w:rsidP="00240DD0">
      <w:pPr>
        <w:pStyle w:val="Heading5"/>
      </w:pPr>
      <w:r>
        <w:t>Comments</w:t>
      </w:r>
    </w:p>
    <w:p w14:paraId="09361C7E" w14:textId="77777777" w:rsidR="00945B42" w:rsidRDefault="00945B42" w:rsidP="00240DD0">
      <w:r>
        <w:t>Everything was perfect.</w:t>
      </w:r>
    </w:p>
    <w:p w14:paraId="7BEFD481" w14:textId="77777777" w:rsidR="00945B42" w:rsidRDefault="00945B42" w:rsidP="00945B42">
      <w:pPr>
        <w:pStyle w:val="Textbody"/>
        <w:jc w:val="both"/>
        <w:rPr>
          <w:rFonts w:ascii="Liberation Sans" w:hAnsi="Liberation Sans"/>
          <w:color w:val="000000"/>
          <w:sz w:val="21"/>
          <w:szCs w:val="21"/>
        </w:rPr>
      </w:pPr>
    </w:p>
    <w:p w14:paraId="3AB844B0" w14:textId="77777777" w:rsidR="00945B42" w:rsidRDefault="00945B42" w:rsidP="00240DD0">
      <w:pPr>
        <w:pStyle w:val="Heading4"/>
      </w:pPr>
      <w:r>
        <w:t>Test Case Seven</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77B25869"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4A2FD619"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283565D5"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39073AC" w14:textId="77777777" w:rsidR="00945B42" w:rsidRDefault="00945B42" w:rsidP="00240DD0">
            <w:r>
              <w:t>Warehouses</w:t>
            </w:r>
          </w:p>
        </w:tc>
      </w:tr>
      <w:tr w:rsidR="00945B42" w14:paraId="43AC0DEC"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0FF6A690" w14:textId="77777777" w:rsidR="00945B42" w:rsidRDefault="00945B42" w:rsidP="00240DD0">
            <w:r>
              <w:t>Loaded with 2 skip count After 5 seconds of running ‘build schema’.</w:t>
            </w:r>
          </w:p>
        </w:tc>
        <w:tc>
          <w:tcPr>
            <w:tcW w:w="3330" w:type="dxa"/>
            <w:tcBorders>
              <w:left w:val="single" w:sz="2" w:space="0" w:color="000000"/>
              <w:bottom w:val="single" w:sz="2" w:space="0" w:color="000000"/>
            </w:tcBorders>
            <w:tcMar>
              <w:top w:w="55" w:type="dxa"/>
              <w:left w:w="55" w:type="dxa"/>
              <w:bottom w:w="55" w:type="dxa"/>
              <w:right w:w="55" w:type="dxa"/>
            </w:tcMar>
          </w:tcPr>
          <w:p w14:paraId="0460A3E1" w14:textId="77777777" w:rsidR="00945B42" w:rsidRDefault="00945B42" w:rsidP="00240DD0">
            <w:r>
              <w:t>4</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0A7B9FBF" w14:textId="77777777" w:rsidR="00945B42" w:rsidRDefault="00945B42" w:rsidP="00240DD0">
            <w:r>
              <w:t>10</w:t>
            </w:r>
          </w:p>
        </w:tc>
      </w:tr>
    </w:tbl>
    <w:p w14:paraId="3A9EDEAB" w14:textId="77777777" w:rsidR="00945B42" w:rsidRDefault="00945B42" w:rsidP="00945B42">
      <w:pPr>
        <w:pStyle w:val="Textbody"/>
        <w:jc w:val="both"/>
        <w:rPr>
          <w:rFonts w:ascii="Liberation Sans" w:hAnsi="Liberation Sans"/>
          <w:b/>
          <w:bCs/>
          <w:color w:val="000000"/>
          <w:sz w:val="21"/>
          <w:szCs w:val="21"/>
        </w:rPr>
      </w:pPr>
    </w:p>
    <w:p w14:paraId="7BD107FB"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772AFE3C"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D2C1B6D" w14:textId="77777777" w:rsidR="00945B42" w:rsidRDefault="00945B42" w:rsidP="00240DD0">
            <w:r>
              <w:t>Finished</w:t>
            </w:r>
          </w:p>
        </w:tc>
        <w:tc>
          <w:tcPr>
            <w:tcW w:w="3330" w:type="dxa"/>
            <w:tcBorders>
              <w:top w:val="single" w:sz="2" w:space="0" w:color="000000"/>
              <w:left w:val="single" w:sz="2" w:space="0" w:color="000000"/>
            </w:tcBorders>
            <w:tcMar>
              <w:top w:w="55" w:type="dxa"/>
              <w:left w:w="55" w:type="dxa"/>
              <w:bottom w:w="55" w:type="dxa"/>
              <w:right w:w="55" w:type="dxa"/>
            </w:tcMar>
          </w:tcPr>
          <w:p w14:paraId="4024E629"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29E8A42" w14:textId="77777777" w:rsidR="00945B42" w:rsidRDefault="00945B42" w:rsidP="00240DD0">
            <w:proofErr w:type="spellStart"/>
            <w:r>
              <w:t>Futex</w:t>
            </w:r>
            <w:proofErr w:type="spellEnd"/>
            <w:r>
              <w:t xml:space="preserve"> calls</w:t>
            </w:r>
          </w:p>
        </w:tc>
      </w:tr>
      <w:tr w:rsidR="00945B42" w14:paraId="2817AF24"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7683217" w14:textId="77777777" w:rsidR="00945B42" w:rsidRDefault="00945B42" w:rsidP="00240DD0">
            <w:r>
              <w:t>Yes</w:t>
            </w:r>
          </w:p>
        </w:tc>
        <w:tc>
          <w:tcPr>
            <w:tcW w:w="3330" w:type="dxa"/>
            <w:tcBorders>
              <w:left w:val="single" w:sz="2" w:space="0" w:color="000000"/>
              <w:bottom w:val="single" w:sz="2" w:space="0" w:color="000000"/>
            </w:tcBorders>
            <w:tcMar>
              <w:top w:w="55" w:type="dxa"/>
              <w:left w:w="55" w:type="dxa"/>
              <w:bottom w:w="55" w:type="dxa"/>
              <w:right w:w="55" w:type="dxa"/>
            </w:tcMar>
          </w:tcPr>
          <w:p w14:paraId="03568496" w14:textId="77777777" w:rsidR="00945B42" w:rsidRDefault="00945B42" w:rsidP="00240DD0">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29291502" w14:textId="77777777" w:rsidR="00945B42" w:rsidRDefault="00945B42" w:rsidP="00240DD0">
            <w:r>
              <w:t>1</w:t>
            </w:r>
          </w:p>
        </w:tc>
      </w:tr>
    </w:tbl>
    <w:p w14:paraId="2FA6C182" w14:textId="77777777" w:rsidR="00945B42" w:rsidRDefault="00945B42" w:rsidP="00945B42">
      <w:pPr>
        <w:pStyle w:val="Textbody"/>
        <w:jc w:val="both"/>
        <w:rPr>
          <w:rFonts w:ascii="Liberation Sans" w:hAnsi="Liberation Sans"/>
          <w:color w:val="000000"/>
          <w:sz w:val="21"/>
          <w:szCs w:val="21"/>
        </w:rPr>
      </w:pPr>
    </w:p>
    <w:p w14:paraId="2B5A725E" w14:textId="77777777" w:rsidR="00945B42" w:rsidRDefault="00945B42" w:rsidP="00240DD0">
      <w:pPr>
        <w:pStyle w:val="Heading5"/>
      </w:pPr>
      <w:r>
        <w:t>Comments</w:t>
      </w:r>
    </w:p>
    <w:p w14:paraId="47E24755"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Everything was perfect.</w:t>
      </w:r>
    </w:p>
    <w:p w14:paraId="4ED750C9" w14:textId="77777777" w:rsidR="00945B42" w:rsidRDefault="00945B42" w:rsidP="00945B42">
      <w:pPr>
        <w:pStyle w:val="Textbody"/>
        <w:jc w:val="both"/>
        <w:rPr>
          <w:rFonts w:ascii="Liberation Sans" w:hAnsi="Liberation Sans"/>
          <w:b/>
          <w:bCs/>
          <w:color w:val="000000"/>
          <w:sz w:val="26"/>
          <w:szCs w:val="26"/>
        </w:rPr>
      </w:pPr>
    </w:p>
    <w:p w14:paraId="3542FEBF" w14:textId="77777777" w:rsidR="00945B42" w:rsidRDefault="00945B42" w:rsidP="00945B42">
      <w:pPr>
        <w:pStyle w:val="Textbody"/>
        <w:jc w:val="both"/>
        <w:rPr>
          <w:rFonts w:ascii="Liberation Sans" w:hAnsi="Liberation Sans"/>
          <w:b/>
          <w:bCs/>
          <w:color w:val="000000"/>
          <w:sz w:val="26"/>
          <w:szCs w:val="26"/>
        </w:rPr>
      </w:pPr>
    </w:p>
    <w:p w14:paraId="6633A30D" w14:textId="77777777" w:rsidR="00945B42" w:rsidRDefault="00945B42" w:rsidP="00240DD0">
      <w:pPr>
        <w:pStyle w:val="Heading3"/>
      </w:pPr>
      <w:bookmarkStart w:id="75" w:name="_Toc8671790"/>
      <w:r>
        <w:t>Pattern</w:t>
      </w:r>
      <w:bookmarkEnd w:id="75"/>
    </w:p>
    <w:p w14:paraId="16A773EC" w14:textId="05884F32" w:rsidR="00945B42" w:rsidRDefault="00945B42" w:rsidP="00240DD0">
      <w:pPr>
        <w:jc w:val="both"/>
      </w:pPr>
      <w:r>
        <w:t xml:space="preserve">Same results were observed for test case eight, nine, ten and eleven. Eight and nine were given skip count 10 whereas ten and eleven were given skip count 100. The scenario and the results were </w:t>
      </w:r>
      <w:r w:rsidR="0019735E">
        <w:t xml:space="preserve">the </w:t>
      </w:r>
      <w:r>
        <w:t xml:space="preserve">same even the number of </w:t>
      </w:r>
      <w:proofErr w:type="spellStart"/>
      <w:r>
        <w:t>futex</w:t>
      </w:r>
      <w:proofErr w:type="spellEnd"/>
      <w:r>
        <w:t xml:space="preserve"> calls were consistent that is One</w:t>
      </w:r>
      <w:r w:rsidR="00240DD0">
        <w:t>.</w:t>
      </w:r>
    </w:p>
    <w:p w14:paraId="3116D13E" w14:textId="73411A1D" w:rsidR="00945B42" w:rsidRDefault="00240DD0" w:rsidP="00240DD0">
      <w:pPr>
        <w:pStyle w:val="Heading3"/>
      </w:pPr>
      <w:r>
        <w:br w:type="page"/>
      </w:r>
      <w:bookmarkStart w:id="76" w:name="_Toc8671791"/>
      <w:r w:rsidR="00945B42">
        <w:lastRenderedPageBreak/>
        <w:t>Driver Script</w:t>
      </w:r>
      <w:bookmarkEnd w:id="76"/>
    </w:p>
    <w:p w14:paraId="53660D51" w14:textId="77777777" w:rsidR="00945B42" w:rsidRDefault="00945B42" w:rsidP="00240DD0">
      <w:pPr>
        <w:pStyle w:val="Heading4"/>
      </w:pPr>
      <w:r>
        <w:t>Test Case On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73D778B2"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0D19B572"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2E5281CD"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E4A4F78" w14:textId="77777777" w:rsidR="00945B42" w:rsidRDefault="00945B42" w:rsidP="00240DD0">
            <w:r>
              <w:t>Warehouses</w:t>
            </w:r>
          </w:p>
        </w:tc>
      </w:tr>
      <w:tr w:rsidR="00945B42" w14:paraId="289EAED5"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2C3E3728" w14:textId="77777777" w:rsidR="00945B42" w:rsidRDefault="00945B42" w:rsidP="00240DD0">
            <w:r>
              <w:t>Not Loaded</w:t>
            </w:r>
          </w:p>
        </w:tc>
        <w:tc>
          <w:tcPr>
            <w:tcW w:w="3330" w:type="dxa"/>
            <w:tcBorders>
              <w:left w:val="single" w:sz="2" w:space="0" w:color="000000"/>
              <w:bottom w:val="single" w:sz="2" w:space="0" w:color="000000"/>
            </w:tcBorders>
            <w:tcMar>
              <w:top w:w="55" w:type="dxa"/>
              <w:left w:w="55" w:type="dxa"/>
              <w:bottom w:w="55" w:type="dxa"/>
              <w:right w:w="55" w:type="dxa"/>
            </w:tcMar>
          </w:tcPr>
          <w:p w14:paraId="69D6C1FC" w14:textId="77777777" w:rsidR="00945B42" w:rsidRDefault="00945B42" w:rsidP="00240DD0">
            <w:r>
              <w:t>Total 5 (One Monitor and 4 Virtual Users)</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6EDCD32F" w14:textId="77777777" w:rsidR="00945B42" w:rsidRDefault="00945B42" w:rsidP="00240DD0">
            <w:r>
              <w:t>10</w:t>
            </w:r>
          </w:p>
        </w:tc>
      </w:tr>
    </w:tbl>
    <w:p w14:paraId="6AA5E57D" w14:textId="77777777" w:rsidR="00945B42" w:rsidRDefault="00945B42" w:rsidP="00945B42">
      <w:pPr>
        <w:pStyle w:val="Textbody"/>
        <w:jc w:val="both"/>
        <w:rPr>
          <w:rFonts w:ascii="Liberation Sans" w:hAnsi="Liberation Sans"/>
          <w:b/>
          <w:bCs/>
          <w:color w:val="000000"/>
          <w:sz w:val="21"/>
          <w:szCs w:val="21"/>
        </w:rPr>
      </w:pPr>
    </w:p>
    <w:p w14:paraId="7961CA84"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600146DF"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37A32F8D" w14:textId="77777777" w:rsidR="00945B42" w:rsidRDefault="00945B42" w:rsidP="00240DD0">
            <w:r>
              <w:t>Finished</w:t>
            </w:r>
          </w:p>
        </w:tc>
        <w:tc>
          <w:tcPr>
            <w:tcW w:w="3330" w:type="dxa"/>
            <w:tcBorders>
              <w:top w:val="single" w:sz="2" w:space="0" w:color="000000"/>
              <w:left w:val="single" w:sz="2" w:space="0" w:color="000000"/>
            </w:tcBorders>
            <w:tcMar>
              <w:top w:w="55" w:type="dxa"/>
              <w:left w:w="55" w:type="dxa"/>
              <w:bottom w:w="55" w:type="dxa"/>
              <w:right w:w="55" w:type="dxa"/>
            </w:tcMar>
          </w:tcPr>
          <w:p w14:paraId="0A6408F8"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3AB8D647" w14:textId="77777777" w:rsidR="00945B42" w:rsidRDefault="00945B42" w:rsidP="00240DD0">
            <w:proofErr w:type="spellStart"/>
            <w:r>
              <w:t>Futex</w:t>
            </w:r>
            <w:proofErr w:type="spellEnd"/>
            <w:r>
              <w:t xml:space="preserve"> calls</w:t>
            </w:r>
          </w:p>
        </w:tc>
      </w:tr>
      <w:tr w:rsidR="00945B42" w14:paraId="57D25D4E"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2C08B420" w14:textId="77777777" w:rsidR="00945B42" w:rsidRDefault="00945B42" w:rsidP="00240DD0">
            <w:r>
              <w:t>Yes</w:t>
            </w:r>
          </w:p>
        </w:tc>
        <w:tc>
          <w:tcPr>
            <w:tcW w:w="3330" w:type="dxa"/>
            <w:tcBorders>
              <w:left w:val="single" w:sz="2" w:space="0" w:color="000000"/>
              <w:bottom w:val="single" w:sz="2" w:space="0" w:color="000000"/>
            </w:tcBorders>
            <w:tcMar>
              <w:top w:w="55" w:type="dxa"/>
              <w:left w:w="55" w:type="dxa"/>
              <w:bottom w:w="55" w:type="dxa"/>
              <w:right w:w="55" w:type="dxa"/>
            </w:tcMar>
          </w:tcPr>
          <w:p w14:paraId="64F304AB" w14:textId="77777777" w:rsidR="00945B42" w:rsidRDefault="00945B42" w:rsidP="00240DD0">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5A06F42E" w14:textId="77777777" w:rsidR="00945B42" w:rsidRDefault="00945B42" w:rsidP="00240DD0">
            <w:r>
              <w:t>4</w:t>
            </w:r>
          </w:p>
        </w:tc>
      </w:tr>
    </w:tbl>
    <w:p w14:paraId="3C5255F3" w14:textId="77777777" w:rsidR="00945B42" w:rsidRDefault="00945B42" w:rsidP="00945B42">
      <w:pPr>
        <w:pStyle w:val="Textbody"/>
        <w:jc w:val="both"/>
        <w:rPr>
          <w:rFonts w:ascii="Liberation Sans" w:hAnsi="Liberation Sans"/>
          <w:color w:val="000000"/>
          <w:sz w:val="21"/>
          <w:szCs w:val="21"/>
        </w:rPr>
      </w:pPr>
    </w:p>
    <w:p w14:paraId="3DB8123C" w14:textId="77777777" w:rsidR="00945B42" w:rsidRDefault="00945B42" w:rsidP="00240DD0">
      <w:pPr>
        <w:pStyle w:val="Heading5"/>
      </w:pPr>
      <w:r>
        <w:t>Comments</w:t>
      </w:r>
    </w:p>
    <w:p w14:paraId="59A06229" w14:textId="77777777" w:rsidR="00945B42" w:rsidRDefault="00945B42" w:rsidP="00240DD0">
      <w:r>
        <w:t>Everything was perfect.</w:t>
      </w:r>
    </w:p>
    <w:p w14:paraId="78E29AFA" w14:textId="77777777" w:rsidR="00945B42" w:rsidRDefault="00945B42" w:rsidP="00945B42">
      <w:pPr>
        <w:pStyle w:val="Textbody"/>
        <w:jc w:val="both"/>
        <w:rPr>
          <w:rFonts w:ascii="Liberation Sans" w:hAnsi="Liberation Sans"/>
          <w:color w:val="000000"/>
          <w:sz w:val="21"/>
          <w:szCs w:val="21"/>
        </w:rPr>
      </w:pPr>
    </w:p>
    <w:p w14:paraId="28607217" w14:textId="77777777" w:rsidR="00945B42" w:rsidRDefault="00945B42" w:rsidP="00240DD0">
      <w:pPr>
        <w:pStyle w:val="Heading4"/>
      </w:pPr>
      <w:r>
        <w:t>Test Case Two</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3711423F"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705AD35"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4FD27D5B"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591FE140" w14:textId="77777777" w:rsidR="00945B42" w:rsidRDefault="00945B42" w:rsidP="00240DD0">
            <w:r>
              <w:t>Warehouses</w:t>
            </w:r>
          </w:p>
        </w:tc>
      </w:tr>
      <w:tr w:rsidR="00945B42" w14:paraId="6C487ECF"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2C27373D" w14:textId="77777777" w:rsidR="00945B42" w:rsidRDefault="00945B42" w:rsidP="00240DD0">
            <w:r>
              <w:t>Loaded with 0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777EFC85" w14:textId="77777777" w:rsidR="00945B42" w:rsidRDefault="00945B42" w:rsidP="00240DD0">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DAA6098" w14:textId="77777777" w:rsidR="00945B42" w:rsidRDefault="00945B42" w:rsidP="00240DD0">
            <w:r>
              <w:t>10</w:t>
            </w:r>
          </w:p>
        </w:tc>
      </w:tr>
    </w:tbl>
    <w:p w14:paraId="3435B200" w14:textId="77777777" w:rsidR="00945B42" w:rsidRDefault="00945B42" w:rsidP="00945B42">
      <w:pPr>
        <w:pStyle w:val="Textbody"/>
        <w:jc w:val="both"/>
        <w:rPr>
          <w:rFonts w:ascii="Liberation Sans" w:hAnsi="Liberation Sans"/>
          <w:b/>
          <w:bCs/>
          <w:color w:val="000000"/>
          <w:sz w:val="21"/>
          <w:szCs w:val="21"/>
        </w:rPr>
      </w:pPr>
    </w:p>
    <w:p w14:paraId="0AFA8BEF"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1710"/>
        <w:gridCol w:w="5490"/>
        <w:gridCol w:w="2775"/>
      </w:tblGrid>
      <w:tr w:rsidR="00945B42" w14:paraId="3C204E14" w14:textId="77777777" w:rsidTr="00945B42">
        <w:tc>
          <w:tcPr>
            <w:tcW w:w="1710" w:type="dxa"/>
            <w:tcBorders>
              <w:top w:val="single" w:sz="2" w:space="0" w:color="000000"/>
              <w:left w:val="single" w:sz="2" w:space="0" w:color="000000"/>
            </w:tcBorders>
            <w:tcMar>
              <w:top w:w="55" w:type="dxa"/>
              <w:left w:w="55" w:type="dxa"/>
              <w:bottom w:w="55" w:type="dxa"/>
              <w:right w:w="55" w:type="dxa"/>
            </w:tcMar>
          </w:tcPr>
          <w:p w14:paraId="48D712CF" w14:textId="77777777" w:rsidR="00945B42" w:rsidRDefault="00945B42" w:rsidP="00240DD0">
            <w:r>
              <w:t>Finished</w:t>
            </w:r>
          </w:p>
        </w:tc>
        <w:tc>
          <w:tcPr>
            <w:tcW w:w="5490" w:type="dxa"/>
            <w:tcBorders>
              <w:top w:val="single" w:sz="2" w:space="0" w:color="000000"/>
              <w:left w:val="single" w:sz="2" w:space="0" w:color="000000"/>
            </w:tcBorders>
            <w:tcMar>
              <w:top w:w="55" w:type="dxa"/>
              <w:left w:w="55" w:type="dxa"/>
              <w:bottom w:w="55" w:type="dxa"/>
              <w:right w:w="55" w:type="dxa"/>
            </w:tcMar>
          </w:tcPr>
          <w:p w14:paraId="7DF977DF" w14:textId="77777777" w:rsidR="00945B42" w:rsidRDefault="00945B42" w:rsidP="00240DD0">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6789CB2" w14:textId="77777777" w:rsidR="00945B42" w:rsidRDefault="00945B42" w:rsidP="00240DD0">
            <w:proofErr w:type="spellStart"/>
            <w:r>
              <w:t>Futex</w:t>
            </w:r>
            <w:proofErr w:type="spellEnd"/>
            <w:r>
              <w:t xml:space="preserve"> calls</w:t>
            </w:r>
          </w:p>
        </w:tc>
      </w:tr>
      <w:tr w:rsidR="00945B42" w14:paraId="66FE7B53" w14:textId="77777777" w:rsidTr="00945B42">
        <w:tc>
          <w:tcPr>
            <w:tcW w:w="1710" w:type="dxa"/>
            <w:tcBorders>
              <w:left w:val="single" w:sz="2" w:space="0" w:color="000000"/>
              <w:bottom w:val="single" w:sz="2" w:space="0" w:color="000000"/>
            </w:tcBorders>
            <w:tcMar>
              <w:top w:w="55" w:type="dxa"/>
              <w:left w:w="55" w:type="dxa"/>
              <w:bottom w:w="55" w:type="dxa"/>
              <w:right w:w="55" w:type="dxa"/>
            </w:tcMar>
          </w:tcPr>
          <w:p w14:paraId="3E6020F2" w14:textId="77777777" w:rsidR="00945B42" w:rsidRDefault="00945B42" w:rsidP="00240DD0">
            <w:r>
              <w:t>No</w:t>
            </w:r>
          </w:p>
        </w:tc>
        <w:tc>
          <w:tcPr>
            <w:tcW w:w="5490" w:type="dxa"/>
            <w:tcBorders>
              <w:left w:val="single" w:sz="2" w:space="0" w:color="000000"/>
              <w:bottom w:val="single" w:sz="2" w:space="0" w:color="000000"/>
            </w:tcBorders>
            <w:tcMar>
              <w:top w:w="55" w:type="dxa"/>
              <w:left w:w="55" w:type="dxa"/>
              <w:bottom w:w="55" w:type="dxa"/>
              <w:right w:w="55" w:type="dxa"/>
            </w:tcMar>
          </w:tcPr>
          <w:p w14:paraId="08DCA8ED" w14:textId="77777777" w:rsidR="00945B42" w:rsidRDefault="00945B42" w:rsidP="00240DD0">
            <w:r>
              <w:t>Error in Virtual User 2: no connection to the server</w:t>
            </w:r>
          </w:p>
          <w:p w14:paraId="14494ABE" w14:textId="77777777" w:rsidR="00945B42" w:rsidRDefault="00945B42" w:rsidP="00240DD0"/>
          <w:p w14:paraId="5AC508CE" w14:textId="77777777" w:rsidR="00945B42" w:rsidRDefault="00945B42" w:rsidP="00240DD0">
            <w:r>
              <w:t>Error in Virtual User 3: Connection to database failed</w:t>
            </w:r>
          </w:p>
          <w:p w14:paraId="53EFA000" w14:textId="77777777" w:rsidR="00945B42" w:rsidRDefault="00945B42" w:rsidP="00240DD0">
            <w:r>
              <w:t>FATAL:  the database system is in recovery mode</w:t>
            </w:r>
          </w:p>
          <w:p w14:paraId="2AD9FFAF" w14:textId="77777777" w:rsidR="00945B42" w:rsidRDefault="00945B42" w:rsidP="00240DD0">
            <w:r>
              <w:t>FATAL:  the database system is in recovery mode</w:t>
            </w:r>
          </w:p>
          <w:p w14:paraId="0832B4B2" w14:textId="77777777" w:rsidR="00945B42" w:rsidRDefault="00945B42" w:rsidP="00240DD0"/>
          <w:p w14:paraId="1C4AB528" w14:textId="77777777" w:rsidR="00945B42" w:rsidRDefault="00945B42" w:rsidP="00240DD0">
            <w:r>
              <w:t>Error in Virtual User 4: Connection to database failed</w:t>
            </w:r>
          </w:p>
          <w:p w14:paraId="7914849D" w14:textId="77777777" w:rsidR="00945B42" w:rsidRDefault="00945B42" w:rsidP="00240DD0">
            <w:r>
              <w:t>FATAL:  the database system is in recovery mode</w:t>
            </w:r>
          </w:p>
          <w:p w14:paraId="23306702" w14:textId="77777777" w:rsidR="00945B42" w:rsidRDefault="00945B42" w:rsidP="00240DD0">
            <w:r>
              <w:t>FATAL:  the database system is in recovery mode</w:t>
            </w:r>
          </w:p>
          <w:p w14:paraId="12EC87D4" w14:textId="77777777" w:rsidR="00945B42" w:rsidRDefault="00945B42" w:rsidP="00240DD0"/>
          <w:p w14:paraId="17238A2A" w14:textId="77777777" w:rsidR="00945B42" w:rsidRDefault="00945B42" w:rsidP="00240DD0">
            <w:r>
              <w:t>Error in Virtual User 5: no connection to the server</w:t>
            </w:r>
          </w:p>
          <w:p w14:paraId="49781EEF" w14:textId="77777777" w:rsidR="00945B42" w:rsidRDefault="00945B42" w:rsidP="00240DD0">
            <w:r>
              <w:t>Error in Virtual User 1: server closed the connection unexpectedly</w:t>
            </w:r>
          </w:p>
          <w:p w14:paraId="2047A113" w14:textId="77777777" w:rsidR="00945B42" w:rsidRDefault="00945B42" w:rsidP="00240DD0">
            <w:r>
              <w:tab/>
              <w:t>This probably means the server terminated abnormally</w:t>
            </w:r>
          </w:p>
          <w:p w14:paraId="76FB1F1B" w14:textId="77777777" w:rsidR="00945B42" w:rsidRDefault="00945B42" w:rsidP="00240DD0">
            <w:r>
              <w:tab/>
              <w:t>before or while processing the request.</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1AE53A69" w14:textId="77777777" w:rsidR="00945B42" w:rsidRDefault="00945B42" w:rsidP="00240DD0">
            <w:r>
              <w:lastRenderedPageBreak/>
              <w:t>0</w:t>
            </w:r>
          </w:p>
        </w:tc>
      </w:tr>
    </w:tbl>
    <w:p w14:paraId="4BCE0D4C" w14:textId="77777777" w:rsidR="00945B42" w:rsidRDefault="00945B42" w:rsidP="00945B42">
      <w:pPr>
        <w:pStyle w:val="Textbody"/>
        <w:jc w:val="both"/>
        <w:rPr>
          <w:rFonts w:ascii="Liberation Sans" w:hAnsi="Liberation Sans"/>
          <w:color w:val="000000"/>
          <w:sz w:val="21"/>
          <w:szCs w:val="21"/>
        </w:rPr>
      </w:pPr>
    </w:p>
    <w:p w14:paraId="3AE0F6E6" w14:textId="77777777" w:rsidR="00945B42" w:rsidRDefault="00945B42" w:rsidP="00240DD0">
      <w:pPr>
        <w:pStyle w:val="Heading5"/>
      </w:pPr>
      <w:r>
        <w:t>Comments</w:t>
      </w:r>
    </w:p>
    <w:p w14:paraId="636CAAAC"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noProof/>
          <w:color w:val="000000"/>
          <w:sz w:val="21"/>
          <w:szCs w:val="21"/>
        </w:rPr>
        <w:drawing>
          <wp:anchor distT="0" distB="0" distL="114300" distR="114300" simplePos="0" relativeHeight="251673088" behindDoc="0" locked="0" layoutInCell="1" allowOverlap="1" wp14:anchorId="3D668A7F" wp14:editId="21DC05ED">
            <wp:simplePos x="0" y="0"/>
            <wp:positionH relativeFrom="column">
              <wp:posOffset>260969</wp:posOffset>
            </wp:positionH>
            <wp:positionV relativeFrom="paragraph">
              <wp:posOffset>0</wp:posOffset>
            </wp:positionV>
            <wp:extent cx="5810371" cy="695126"/>
            <wp:effectExtent l="0" t="0" r="0" b="0"/>
            <wp:wrapSquare wrapText="bothSides"/>
            <wp:docPr id="20"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lum/>
                      <a:alphaModFix/>
                    </a:blip>
                    <a:srcRect/>
                    <a:stretch>
                      <a:fillRect/>
                    </a:stretch>
                  </pic:blipFill>
                  <pic:spPr>
                    <a:xfrm>
                      <a:off x="0" y="0"/>
                      <a:ext cx="5810371" cy="695126"/>
                    </a:xfrm>
                    <a:prstGeom prst="rect">
                      <a:avLst/>
                    </a:prstGeom>
                  </pic:spPr>
                </pic:pic>
              </a:graphicData>
            </a:graphic>
          </wp:anchor>
        </w:drawing>
      </w:r>
      <w:r>
        <w:rPr>
          <w:rFonts w:ascii="Liberation Sans" w:hAnsi="Liberation Sans"/>
          <w:noProof/>
          <w:color w:val="000000"/>
          <w:sz w:val="21"/>
          <w:szCs w:val="21"/>
        </w:rPr>
        <w:drawing>
          <wp:anchor distT="0" distB="0" distL="114300" distR="114300" simplePos="0" relativeHeight="251674112" behindDoc="0" locked="0" layoutInCell="1" allowOverlap="1" wp14:anchorId="10DC1C22" wp14:editId="672FFF51">
            <wp:simplePos x="0" y="0"/>
            <wp:positionH relativeFrom="column">
              <wp:posOffset>241950</wp:posOffset>
            </wp:positionH>
            <wp:positionV relativeFrom="paragraph">
              <wp:posOffset>762152</wp:posOffset>
            </wp:positionV>
            <wp:extent cx="3638489" cy="571682"/>
            <wp:effectExtent l="0" t="0" r="61" b="0"/>
            <wp:wrapSquare wrapText="bothSides"/>
            <wp:docPr id="8" name="Image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lum/>
                      <a:alphaModFix/>
                    </a:blip>
                    <a:srcRect/>
                    <a:stretch>
                      <a:fillRect/>
                    </a:stretch>
                  </pic:blipFill>
                  <pic:spPr>
                    <a:xfrm>
                      <a:off x="0" y="0"/>
                      <a:ext cx="3638489" cy="571682"/>
                    </a:xfrm>
                    <a:prstGeom prst="rect">
                      <a:avLst/>
                    </a:prstGeom>
                  </pic:spPr>
                </pic:pic>
              </a:graphicData>
            </a:graphic>
          </wp:anchor>
        </w:drawing>
      </w:r>
    </w:p>
    <w:p w14:paraId="5ADC6F82" w14:textId="77777777" w:rsidR="00945B42" w:rsidRDefault="00945B42" w:rsidP="00945B42">
      <w:pPr>
        <w:pStyle w:val="Textbody"/>
        <w:jc w:val="both"/>
        <w:rPr>
          <w:rFonts w:ascii="Liberation Sans" w:hAnsi="Liberation Sans"/>
          <w:b/>
          <w:bCs/>
          <w:color w:val="000000"/>
          <w:sz w:val="26"/>
          <w:szCs w:val="26"/>
        </w:rPr>
      </w:pPr>
    </w:p>
    <w:p w14:paraId="55AEC510" w14:textId="4BDA7851" w:rsidR="00945B42" w:rsidRDefault="00945B42" w:rsidP="00945B42">
      <w:pPr>
        <w:pStyle w:val="Textbody"/>
        <w:jc w:val="both"/>
        <w:rPr>
          <w:rFonts w:ascii="Liberation Sans" w:hAnsi="Liberation Sans"/>
          <w:b/>
          <w:bCs/>
          <w:color w:val="000000"/>
          <w:sz w:val="26"/>
          <w:szCs w:val="26"/>
        </w:rPr>
      </w:pPr>
    </w:p>
    <w:p w14:paraId="1746902C" w14:textId="6A769D5E" w:rsidR="00D74F63" w:rsidRDefault="00D74F63" w:rsidP="00D74F63">
      <w:pPr>
        <w:pStyle w:val="Textbody"/>
        <w:jc w:val="center"/>
        <w:rPr>
          <w:rFonts w:ascii="Liberation Sans" w:hAnsi="Liberation Sans"/>
          <w:b/>
          <w:bCs/>
          <w:color w:val="000000"/>
          <w:sz w:val="26"/>
          <w:szCs w:val="26"/>
        </w:rPr>
      </w:pPr>
      <w:r>
        <w:rPr>
          <w:rFonts w:ascii="Liberation Sans" w:hAnsi="Liberation Sans"/>
          <w:b/>
          <w:bCs/>
          <w:color w:val="000000"/>
          <w:sz w:val="26"/>
          <w:szCs w:val="26"/>
        </w:rPr>
        <w:t>Figure 6.2</w:t>
      </w:r>
    </w:p>
    <w:p w14:paraId="2CCAD3CD" w14:textId="03BF50C2" w:rsidR="00945B42" w:rsidRDefault="00945B42" w:rsidP="00D74F63">
      <w:pPr>
        <w:pStyle w:val="Textbody"/>
        <w:jc w:val="center"/>
        <w:rPr>
          <w:rFonts w:ascii="Liberation Sans" w:hAnsi="Liberation Sans"/>
          <w:b/>
          <w:bCs/>
          <w:color w:val="000000"/>
          <w:sz w:val="26"/>
          <w:szCs w:val="26"/>
        </w:rPr>
      </w:pPr>
      <w:r>
        <w:rPr>
          <w:rFonts w:ascii="Liberation Sans" w:hAnsi="Liberation Sans"/>
          <w:b/>
          <w:bCs/>
          <w:noProof/>
          <w:color w:val="000000"/>
          <w:sz w:val="26"/>
          <w:szCs w:val="26"/>
        </w:rPr>
        <w:drawing>
          <wp:anchor distT="0" distB="0" distL="114300" distR="114300" simplePos="0" relativeHeight="251675136" behindDoc="0" locked="0" layoutInCell="1" allowOverlap="1" wp14:anchorId="3762C4C1" wp14:editId="63230364">
            <wp:simplePos x="0" y="0"/>
            <wp:positionH relativeFrom="column">
              <wp:align>center</wp:align>
            </wp:positionH>
            <wp:positionV relativeFrom="paragraph">
              <wp:align>top</wp:align>
            </wp:positionV>
            <wp:extent cx="5848228" cy="1209568"/>
            <wp:effectExtent l="0" t="0" r="122" b="0"/>
            <wp:wrapSquare wrapText="bothSides"/>
            <wp:docPr id="21" name="Image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lum/>
                      <a:alphaModFix/>
                    </a:blip>
                    <a:srcRect/>
                    <a:stretch>
                      <a:fillRect/>
                    </a:stretch>
                  </pic:blipFill>
                  <pic:spPr>
                    <a:xfrm>
                      <a:off x="0" y="0"/>
                      <a:ext cx="5848228" cy="1209568"/>
                    </a:xfrm>
                    <a:prstGeom prst="rect">
                      <a:avLst/>
                    </a:prstGeom>
                  </pic:spPr>
                </pic:pic>
              </a:graphicData>
            </a:graphic>
          </wp:anchor>
        </w:drawing>
      </w:r>
      <w:r w:rsidR="00D74F63">
        <w:rPr>
          <w:rFonts w:ascii="Liberation Sans" w:hAnsi="Liberation Sans"/>
          <w:b/>
          <w:bCs/>
          <w:color w:val="000000"/>
          <w:sz w:val="26"/>
          <w:szCs w:val="26"/>
        </w:rPr>
        <w:t>Figure 6.3</w:t>
      </w:r>
    </w:p>
    <w:p w14:paraId="7C2C22E8" w14:textId="77777777" w:rsidR="00945B42" w:rsidRDefault="00945B42" w:rsidP="00240DD0">
      <w:pPr>
        <w:pStyle w:val="Heading4"/>
      </w:pPr>
      <w:r>
        <w:t>Test Case Thre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4DE92792"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44440A67" w14:textId="77777777" w:rsidR="00945B42" w:rsidRDefault="00945B42" w:rsidP="00240DD0">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014FEF75" w14:textId="77777777" w:rsidR="00945B42" w:rsidRDefault="00945B42" w:rsidP="00240DD0">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72A20D67" w14:textId="77777777" w:rsidR="00945B42" w:rsidRDefault="00945B42" w:rsidP="00240DD0">
            <w:r>
              <w:t>Warehouses</w:t>
            </w:r>
          </w:p>
        </w:tc>
      </w:tr>
      <w:tr w:rsidR="00945B42" w14:paraId="78CF39C4"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049FFADD" w14:textId="77777777" w:rsidR="00945B42" w:rsidRDefault="00945B42" w:rsidP="00240DD0">
            <w:r>
              <w:lastRenderedPageBreak/>
              <w:t>Loaded with 1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08679634" w14:textId="77777777" w:rsidR="00945B42" w:rsidRDefault="00945B42" w:rsidP="00240DD0">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08F9F8EC" w14:textId="77777777" w:rsidR="00945B42" w:rsidRDefault="00945B42" w:rsidP="00240DD0">
            <w:r>
              <w:t>10</w:t>
            </w:r>
          </w:p>
        </w:tc>
      </w:tr>
    </w:tbl>
    <w:p w14:paraId="40E811B5" w14:textId="77777777" w:rsidR="00945B42" w:rsidRDefault="00945B42" w:rsidP="00945B42">
      <w:pPr>
        <w:pStyle w:val="Textbody"/>
        <w:jc w:val="both"/>
        <w:rPr>
          <w:rFonts w:ascii="Liberation Sans" w:hAnsi="Liberation Sans"/>
          <w:b/>
          <w:bCs/>
          <w:color w:val="000000"/>
          <w:sz w:val="21"/>
          <w:szCs w:val="21"/>
        </w:rPr>
      </w:pPr>
    </w:p>
    <w:p w14:paraId="21FC3030" w14:textId="77777777" w:rsidR="00945B42" w:rsidRDefault="00945B42" w:rsidP="00240DD0">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1710"/>
        <w:gridCol w:w="5490"/>
        <w:gridCol w:w="2775"/>
      </w:tblGrid>
      <w:tr w:rsidR="00945B42" w14:paraId="0222A807" w14:textId="77777777" w:rsidTr="00945B42">
        <w:tc>
          <w:tcPr>
            <w:tcW w:w="1710" w:type="dxa"/>
            <w:tcBorders>
              <w:top w:val="single" w:sz="2" w:space="0" w:color="000000"/>
              <w:left w:val="single" w:sz="2" w:space="0" w:color="000000"/>
            </w:tcBorders>
            <w:tcMar>
              <w:top w:w="55" w:type="dxa"/>
              <w:left w:w="55" w:type="dxa"/>
              <w:bottom w:w="55" w:type="dxa"/>
              <w:right w:w="55" w:type="dxa"/>
            </w:tcMar>
          </w:tcPr>
          <w:p w14:paraId="62D15656" w14:textId="77777777" w:rsidR="00945B42" w:rsidRDefault="00945B42" w:rsidP="007075CB">
            <w:r>
              <w:t>Finished</w:t>
            </w:r>
          </w:p>
        </w:tc>
        <w:tc>
          <w:tcPr>
            <w:tcW w:w="5490" w:type="dxa"/>
            <w:tcBorders>
              <w:top w:val="single" w:sz="2" w:space="0" w:color="000000"/>
              <w:left w:val="single" w:sz="2" w:space="0" w:color="000000"/>
            </w:tcBorders>
            <w:tcMar>
              <w:top w:w="55" w:type="dxa"/>
              <w:left w:w="55" w:type="dxa"/>
              <w:bottom w:w="55" w:type="dxa"/>
              <w:right w:w="55" w:type="dxa"/>
            </w:tcMar>
          </w:tcPr>
          <w:p w14:paraId="13EA043A" w14:textId="77777777" w:rsidR="00945B42" w:rsidRDefault="00945B42" w:rsidP="007075CB">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13B0D687" w14:textId="77777777" w:rsidR="00945B42" w:rsidRDefault="00945B42" w:rsidP="007075CB">
            <w:proofErr w:type="spellStart"/>
            <w:r>
              <w:t>Futex</w:t>
            </w:r>
            <w:proofErr w:type="spellEnd"/>
            <w:r>
              <w:t xml:space="preserve"> calls</w:t>
            </w:r>
          </w:p>
        </w:tc>
      </w:tr>
      <w:tr w:rsidR="00945B42" w14:paraId="66999E08" w14:textId="77777777" w:rsidTr="00945B42">
        <w:tc>
          <w:tcPr>
            <w:tcW w:w="1710" w:type="dxa"/>
            <w:tcBorders>
              <w:left w:val="single" w:sz="2" w:space="0" w:color="000000"/>
              <w:bottom w:val="single" w:sz="2" w:space="0" w:color="000000"/>
            </w:tcBorders>
            <w:tcMar>
              <w:top w:w="55" w:type="dxa"/>
              <w:left w:w="55" w:type="dxa"/>
              <w:bottom w:w="55" w:type="dxa"/>
              <w:right w:w="55" w:type="dxa"/>
            </w:tcMar>
          </w:tcPr>
          <w:p w14:paraId="0694C3C0" w14:textId="77777777" w:rsidR="00945B42" w:rsidRDefault="00945B42" w:rsidP="007075CB">
            <w:r>
              <w:t>No</w:t>
            </w:r>
          </w:p>
        </w:tc>
        <w:tc>
          <w:tcPr>
            <w:tcW w:w="5490" w:type="dxa"/>
            <w:tcBorders>
              <w:left w:val="single" w:sz="2" w:space="0" w:color="000000"/>
              <w:bottom w:val="single" w:sz="2" w:space="0" w:color="000000"/>
            </w:tcBorders>
            <w:tcMar>
              <w:top w:w="55" w:type="dxa"/>
              <w:left w:w="55" w:type="dxa"/>
              <w:bottom w:w="55" w:type="dxa"/>
              <w:right w:w="55" w:type="dxa"/>
            </w:tcMar>
          </w:tcPr>
          <w:p w14:paraId="142660DD" w14:textId="77777777" w:rsidR="00945B42" w:rsidRDefault="00945B42" w:rsidP="007075CB">
            <w:r>
              <w:t>Error in Virtual User 2: no connection to the server</w:t>
            </w:r>
          </w:p>
          <w:p w14:paraId="1F5ECD07" w14:textId="77777777" w:rsidR="00945B42" w:rsidRDefault="00945B42" w:rsidP="007075CB"/>
          <w:p w14:paraId="12EC4C77" w14:textId="77777777" w:rsidR="00945B42" w:rsidRDefault="00945B42" w:rsidP="007075CB">
            <w:r>
              <w:t>Error in Virtual User 3: Connection to database failed</w:t>
            </w:r>
          </w:p>
          <w:p w14:paraId="0E3E34EE" w14:textId="77777777" w:rsidR="00945B42" w:rsidRDefault="00945B42" w:rsidP="007075CB">
            <w:r>
              <w:t>FATAL:  the database system is in recovery mode</w:t>
            </w:r>
          </w:p>
          <w:p w14:paraId="0381596E" w14:textId="77777777" w:rsidR="00945B42" w:rsidRDefault="00945B42" w:rsidP="007075CB">
            <w:r>
              <w:t>FATAL:  the database system is in recovery mode</w:t>
            </w:r>
          </w:p>
          <w:p w14:paraId="14508D52" w14:textId="77777777" w:rsidR="00945B42" w:rsidRDefault="00945B42" w:rsidP="007075CB"/>
          <w:p w14:paraId="714A2F08" w14:textId="77777777" w:rsidR="00945B42" w:rsidRDefault="00945B42" w:rsidP="007075CB">
            <w:r>
              <w:t>Error in Virtual User 4: Connection to database failed</w:t>
            </w:r>
          </w:p>
          <w:p w14:paraId="45FB3CDB" w14:textId="77777777" w:rsidR="00945B42" w:rsidRDefault="00945B42" w:rsidP="007075CB">
            <w:r>
              <w:t>FATAL:  the database system is in recovery mode</w:t>
            </w:r>
          </w:p>
          <w:p w14:paraId="525A71DA" w14:textId="77777777" w:rsidR="00945B42" w:rsidRDefault="00945B42" w:rsidP="007075CB">
            <w:r>
              <w:t>FATAL:  the database system is in recovery mode</w:t>
            </w:r>
          </w:p>
          <w:p w14:paraId="72CE9F4B" w14:textId="77777777" w:rsidR="00945B42" w:rsidRDefault="00945B42" w:rsidP="007075CB"/>
          <w:p w14:paraId="7BC1FE0C" w14:textId="77777777" w:rsidR="00945B42" w:rsidRDefault="00945B42" w:rsidP="007075CB">
            <w:r>
              <w:t>Error in Virtual User 5: no connection to the server</w:t>
            </w:r>
          </w:p>
          <w:p w14:paraId="5C3C11A9" w14:textId="77777777" w:rsidR="00945B42" w:rsidRDefault="00945B42" w:rsidP="007075CB">
            <w:r>
              <w:t>Error in Virtual User 1: server closed the connection unexpectedly</w:t>
            </w:r>
          </w:p>
          <w:p w14:paraId="077E719D" w14:textId="77777777" w:rsidR="00945B42" w:rsidRDefault="00945B42" w:rsidP="007075CB">
            <w:r>
              <w:tab/>
              <w:t>This probably means the server terminated abnormally</w:t>
            </w:r>
          </w:p>
          <w:p w14:paraId="18D9591F" w14:textId="77777777" w:rsidR="00945B42" w:rsidRDefault="00945B42" w:rsidP="007075CB">
            <w:r>
              <w:tab/>
              <w:t>before or while processing the request.</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653CBFDE" w14:textId="77777777" w:rsidR="00945B42" w:rsidRDefault="00945B42" w:rsidP="007075CB">
            <w:r>
              <w:t>1</w:t>
            </w:r>
          </w:p>
        </w:tc>
      </w:tr>
    </w:tbl>
    <w:p w14:paraId="2E5098CF" w14:textId="77777777" w:rsidR="00945B42" w:rsidRDefault="00945B42" w:rsidP="00945B42">
      <w:pPr>
        <w:pStyle w:val="Textbody"/>
        <w:jc w:val="both"/>
        <w:rPr>
          <w:rFonts w:ascii="Liberation Sans" w:hAnsi="Liberation Sans"/>
          <w:color w:val="000000"/>
          <w:sz w:val="21"/>
          <w:szCs w:val="21"/>
        </w:rPr>
      </w:pPr>
    </w:p>
    <w:p w14:paraId="6503195C" w14:textId="77777777" w:rsidR="00945B42" w:rsidRDefault="00945B42" w:rsidP="00240DD0">
      <w:pPr>
        <w:pStyle w:val="Heading5"/>
      </w:pPr>
      <w:r>
        <w:t>Comments</w:t>
      </w:r>
    </w:p>
    <w:p w14:paraId="42F0C84C"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N/A</w:t>
      </w:r>
    </w:p>
    <w:p w14:paraId="2A40D856" w14:textId="77777777" w:rsidR="00945B42" w:rsidRDefault="00945B42" w:rsidP="007075CB">
      <w:pPr>
        <w:pStyle w:val="Heading4"/>
      </w:pPr>
      <w:r>
        <w:lastRenderedPageBreak/>
        <w:t>Test Case Four</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638DAD15"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4B83516" w14:textId="77777777" w:rsidR="00945B42" w:rsidRDefault="00945B42" w:rsidP="007075CB">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79D9384C" w14:textId="77777777" w:rsidR="00945B42" w:rsidRDefault="00945B42" w:rsidP="007075CB">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1D51BB5D" w14:textId="77777777" w:rsidR="00945B42" w:rsidRDefault="00945B42" w:rsidP="007075CB">
            <w:r>
              <w:t>Warehouses</w:t>
            </w:r>
          </w:p>
        </w:tc>
      </w:tr>
      <w:tr w:rsidR="00945B42" w14:paraId="538EDA7F"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D35F7B6" w14:textId="77777777" w:rsidR="00945B42" w:rsidRDefault="00945B42" w:rsidP="007075CB">
            <w:r>
              <w:t>Loaded with 2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2A6CEF57" w14:textId="77777777" w:rsidR="00945B42" w:rsidRDefault="00945B42" w:rsidP="007075CB">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30269780" w14:textId="77777777" w:rsidR="00945B42" w:rsidRDefault="00945B42" w:rsidP="007075CB">
            <w:r>
              <w:t>10</w:t>
            </w:r>
          </w:p>
        </w:tc>
      </w:tr>
    </w:tbl>
    <w:p w14:paraId="2A61218A" w14:textId="77777777" w:rsidR="00945B42" w:rsidRDefault="00945B42" w:rsidP="00945B42">
      <w:pPr>
        <w:pStyle w:val="Textbody"/>
        <w:jc w:val="both"/>
        <w:rPr>
          <w:rFonts w:ascii="Liberation Sans" w:hAnsi="Liberation Sans"/>
          <w:b/>
          <w:bCs/>
          <w:color w:val="000000"/>
          <w:sz w:val="21"/>
          <w:szCs w:val="21"/>
        </w:rPr>
      </w:pPr>
    </w:p>
    <w:p w14:paraId="6B507815" w14:textId="77777777" w:rsidR="00945B42" w:rsidRDefault="00945B42" w:rsidP="007075CB">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1710"/>
        <w:gridCol w:w="5490"/>
        <w:gridCol w:w="2775"/>
      </w:tblGrid>
      <w:tr w:rsidR="00945B42" w14:paraId="7EAD2D4B" w14:textId="77777777" w:rsidTr="00945B42">
        <w:tc>
          <w:tcPr>
            <w:tcW w:w="1710" w:type="dxa"/>
            <w:tcBorders>
              <w:top w:val="single" w:sz="2" w:space="0" w:color="000000"/>
              <w:left w:val="single" w:sz="2" w:space="0" w:color="000000"/>
            </w:tcBorders>
            <w:tcMar>
              <w:top w:w="55" w:type="dxa"/>
              <w:left w:w="55" w:type="dxa"/>
              <w:bottom w:w="55" w:type="dxa"/>
              <w:right w:w="55" w:type="dxa"/>
            </w:tcMar>
          </w:tcPr>
          <w:p w14:paraId="091BAC60" w14:textId="77777777" w:rsidR="00945B42" w:rsidRDefault="00945B42" w:rsidP="007075CB">
            <w:r>
              <w:t>Finished</w:t>
            </w:r>
          </w:p>
        </w:tc>
        <w:tc>
          <w:tcPr>
            <w:tcW w:w="5490" w:type="dxa"/>
            <w:tcBorders>
              <w:top w:val="single" w:sz="2" w:space="0" w:color="000000"/>
              <w:left w:val="single" w:sz="2" w:space="0" w:color="000000"/>
            </w:tcBorders>
            <w:tcMar>
              <w:top w:w="55" w:type="dxa"/>
              <w:left w:w="55" w:type="dxa"/>
              <w:bottom w:w="55" w:type="dxa"/>
              <w:right w:w="55" w:type="dxa"/>
            </w:tcMar>
          </w:tcPr>
          <w:p w14:paraId="05B0A456" w14:textId="77777777" w:rsidR="00945B42" w:rsidRDefault="00945B42" w:rsidP="007075CB">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649D3954" w14:textId="77777777" w:rsidR="00945B42" w:rsidRDefault="00945B42" w:rsidP="007075CB">
            <w:proofErr w:type="spellStart"/>
            <w:r>
              <w:t>Futex</w:t>
            </w:r>
            <w:proofErr w:type="spellEnd"/>
            <w:r>
              <w:t xml:space="preserve"> calls</w:t>
            </w:r>
          </w:p>
        </w:tc>
      </w:tr>
      <w:tr w:rsidR="00945B42" w14:paraId="5B6A9334" w14:textId="77777777" w:rsidTr="00945B42">
        <w:tc>
          <w:tcPr>
            <w:tcW w:w="1710" w:type="dxa"/>
            <w:tcBorders>
              <w:left w:val="single" w:sz="2" w:space="0" w:color="000000"/>
              <w:bottom w:val="single" w:sz="2" w:space="0" w:color="000000"/>
            </w:tcBorders>
            <w:tcMar>
              <w:top w:w="55" w:type="dxa"/>
              <w:left w:w="55" w:type="dxa"/>
              <w:bottom w:w="55" w:type="dxa"/>
              <w:right w:w="55" w:type="dxa"/>
            </w:tcMar>
          </w:tcPr>
          <w:p w14:paraId="54AF9805" w14:textId="77777777" w:rsidR="00945B42" w:rsidRDefault="00945B42" w:rsidP="007075CB">
            <w:r>
              <w:t>No</w:t>
            </w:r>
          </w:p>
        </w:tc>
        <w:tc>
          <w:tcPr>
            <w:tcW w:w="5490" w:type="dxa"/>
            <w:tcBorders>
              <w:left w:val="single" w:sz="2" w:space="0" w:color="000000"/>
              <w:bottom w:val="single" w:sz="2" w:space="0" w:color="000000"/>
            </w:tcBorders>
            <w:tcMar>
              <w:top w:w="55" w:type="dxa"/>
              <w:left w:w="55" w:type="dxa"/>
              <w:bottom w:w="55" w:type="dxa"/>
              <w:right w:w="55" w:type="dxa"/>
            </w:tcMar>
          </w:tcPr>
          <w:p w14:paraId="6F67E8BB" w14:textId="77777777" w:rsidR="00945B42" w:rsidRDefault="00945B42" w:rsidP="007075CB">
            <w:r>
              <w:t>Error in Virtual User 2: no connection to the server</w:t>
            </w:r>
          </w:p>
          <w:p w14:paraId="005843E0" w14:textId="77777777" w:rsidR="00945B42" w:rsidRDefault="00945B42" w:rsidP="007075CB"/>
          <w:p w14:paraId="55309841" w14:textId="77777777" w:rsidR="00945B42" w:rsidRDefault="00945B42" w:rsidP="007075CB">
            <w:r>
              <w:t>Error in Virtual User 3: Connection to database failed</w:t>
            </w:r>
          </w:p>
          <w:p w14:paraId="444DD214" w14:textId="77777777" w:rsidR="00945B42" w:rsidRDefault="00945B42" w:rsidP="007075CB">
            <w:r>
              <w:t>FATAL:  the database system is in recovery mode</w:t>
            </w:r>
          </w:p>
          <w:p w14:paraId="788110AB" w14:textId="77777777" w:rsidR="00945B42" w:rsidRDefault="00945B42" w:rsidP="007075CB">
            <w:r>
              <w:t>FATAL:  the database system is in recovery mode</w:t>
            </w:r>
          </w:p>
          <w:p w14:paraId="0A69744C" w14:textId="77777777" w:rsidR="00945B42" w:rsidRDefault="00945B42" w:rsidP="007075CB"/>
          <w:p w14:paraId="0A9F4AF9" w14:textId="77777777" w:rsidR="00945B42" w:rsidRDefault="00945B42" w:rsidP="007075CB">
            <w:r>
              <w:t>Error in Virtual User 4: Connection to database failed</w:t>
            </w:r>
          </w:p>
          <w:p w14:paraId="1C0BF140" w14:textId="77777777" w:rsidR="00945B42" w:rsidRDefault="00945B42" w:rsidP="007075CB">
            <w:r>
              <w:t>FATAL:  the database system is in recovery mode</w:t>
            </w:r>
          </w:p>
          <w:p w14:paraId="1132DFF9" w14:textId="77777777" w:rsidR="00945B42" w:rsidRDefault="00945B42" w:rsidP="007075CB">
            <w:r>
              <w:t>FATAL:  the database system is in recovery mode</w:t>
            </w:r>
          </w:p>
          <w:p w14:paraId="67C6FE04" w14:textId="77777777" w:rsidR="00945B42" w:rsidRDefault="00945B42" w:rsidP="007075CB"/>
          <w:p w14:paraId="580BBFE2" w14:textId="77777777" w:rsidR="00945B42" w:rsidRDefault="00945B42" w:rsidP="007075CB">
            <w:r>
              <w:t>Error in Virtual User 5: no connection to the server</w:t>
            </w:r>
          </w:p>
          <w:p w14:paraId="55CD3889" w14:textId="77777777" w:rsidR="00945B42" w:rsidRDefault="00945B42" w:rsidP="007075CB">
            <w:r>
              <w:t>Error in Virtual User 1: server closed the connection unexpectedly</w:t>
            </w:r>
          </w:p>
          <w:p w14:paraId="3CFECE24" w14:textId="77777777" w:rsidR="00945B42" w:rsidRDefault="00945B42" w:rsidP="007075CB">
            <w:r>
              <w:tab/>
              <w:t>This probably means the server terminated abnormally</w:t>
            </w:r>
          </w:p>
          <w:p w14:paraId="163703E9" w14:textId="77777777" w:rsidR="00945B42" w:rsidRDefault="00945B42" w:rsidP="007075CB">
            <w:r>
              <w:tab/>
              <w:t>before or while processing the request.</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579DCA66" w14:textId="77777777" w:rsidR="00945B42" w:rsidRDefault="00945B42" w:rsidP="007075CB">
            <w:r>
              <w:t>2</w:t>
            </w:r>
          </w:p>
        </w:tc>
      </w:tr>
    </w:tbl>
    <w:p w14:paraId="229E1E2A" w14:textId="77777777" w:rsidR="00945B42" w:rsidRDefault="00945B42" w:rsidP="00945B42">
      <w:pPr>
        <w:pStyle w:val="Textbody"/>
        <w:jc w:val="both"/>
        <w:rPr>
          <w:rFonts w:ascii="Liberation Sans" w:hAnsi="Liberation Sans"/>
          <w:color w:val="000000"/>
          <w:sz w:val="21"/>
          <w:szCs w:val="21"/>
        </w:rPr>
      </w:pPr>
    </w:p>
    <w:p w14:paraId="26F7F6CB" w14:textId="77777777" w:rsidR="00945B42" w:rsidRDefault="00945B42" w:rsidP="007075CB">
      <w:pPr>
        <w:pStyle w:val="Heading5"/>
      </w:pPr>
      <w:r>
        <w:lastRenderedPageBreak/>
        <w:t>Comments</w:t>
      </w:r>
    </w:p>
    <w:p w14:paraId="11C392CE"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N/A</w:t>
      </w:r>
    </w:p>
    <w:p w14:paraId="16E3A023" w14:textId="77777777" w:rsidR="00945B42" w:rsidRDefault="00945B42" w:rsidP="00945B42">
      <w:pPr>
        <w:pStyle w:val="Textbody"/>
        <w:jc w:val="both"/>
        <w:rPr>
          <w:rFonts w:ascii="Liberation Sans" w:hAnsi="Liberation Sans"/>
          <w:color w:val="000000"/>
          <w:sz w:val="21"/>
          <w:szCs w:val="21"/>
        </w:rPr>
      </w:pPr>
    </w:p>
    <w:p w14:paraId="35831424" w14:textId="77777777" w:rsidR="00945B42" w:rsidRDefault="00945B42" w:rsidP="007075CB">
      <w:pPr>
        <w:pStyle w:val="Heading4"/>
      </w:pPr>
      <w:r>
        <w:t>Test Case Fiv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2F9DCAC3"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00A8701D" w14:textId="77777777" w:rsidR="00945B42" w:rsidRDefault="00945B42" w:rsidP="007075CB">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58E1C381" w14:textId="77777777" w:rsidR="00945B42" w:rsidRDefault="00945B42" w:rsidP="007075CB">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681603D4" w14:textId="77777777" w:rsidR="00945B42" w:rsidRDefault="00945B42" w:rsidP="007075CB">
            <w:r>
              <w:t>Warehouses</w:t>
            </w:r>
          </w:p>
        </w:tc>
      </w:tr>
      <w:tr w:rsidR="00945B42" w14:paraId="5E6B9B70"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53786026" w14:textId="77777777" w:rsidR="00945B42" w:rsidRDefault="00945B42" w:rsidP="007075CB">
            <w:r>
              <w:t>Loaded with 3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4C0D6C51" w14:textId="77777777" w:rsidR="00945B42" w:rsidRDefault="00945B42" w:rsidP="007075CB">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3A014973" w14:textId="77777777" w:rsidR="00945B42" w:rsidRDefault="00945B42" w:rsidP="007075CB">
            <w:r>
              <w:t>10</w:t>
            </w:r>
          </w:p>
        </w:tc>
      </w:tr>
    </w:tbl>
    <w:p w14:paraId="61370FA5" w14:textId="77777777" w:rsidR="00945B42" w:rsidRDefault="00945B42" w:rsidP="00945B42">
      <w:pPr>
        <w:pStyle w:val="Textbody"/>
        <w:jc w:val="both"/>
        <w:rPr>
          <w:rFonts w:ascii="Liberation Sans" w:hAnsi="Liberation Sans"/>
          <w:b/>
          <w:bCs/>
          <w:color w:val="000000"/>
          <w:sz w:val="21"/>
          <w:szCs w:val="21"/>
        </w:rPr>
      </w:pPr>
    </w:p>
    <w:p w14:paraId="186025BB" w14:textId="77777777" w:rsidR="00945B42" w:rsidRDefault="00945B42" w:rsidP="007075CB">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1710"/>
        <w:gridCol w:w="5490"/>
        <w:gridCol w:w="2775"/>
      </w:tblGrid>
      <w:tr w:rsidR="00945B42" w14:paraId="57EFC360" w14:textId="77777777" w:rsidTr="00945B42">
        <w:tc>
          <w:tcPr>
            <w:tcW w:w="1710" w:type="dxa"/>
            <w:tcBorders>
              <w:top w:val="single" w:sz="2" w:space="0" w:color="000000"/>
              <w:left w:val="single" w:sz="2" w:space="0" w:color="000000"/>
            </w:tcBorders>
            <w:tcMar>
              <w:top w:w="55" w:type="dxa"/>
              <w:left w:w="55" w:type="dxa"/>
              <w:bottom w:w="55" w:type="dxa"/>
              <w:right w:w="55" w:type="dxa"/>
            </w:tcMar>
          </w:tcPr>
          <w:p w14:paraId="3B9422EB" w14:textId="77777777" w:rsidR="00945B42" w:rsidRDefault="00945B42" w:rsidP="007075CB">
            <w:r>
              <w:t>Finished</w:t>
            </w:r>
          </w:p>
        </w:tc>
        <w:tc>
          <w:tcPr>
            <w:tcW w:w="5490" w:type="dxa"/>
            <w:tcBorders>
              <w:top w:val="single" w:sz="2" w:space="0" w:color="000000"/>
              <w:left w:val="single" w:sz="2" w:space="0" w:color="000000"/>
            </w:tcBorders>
            <w:tcMar>
              <w:top w:w="55" w:type="dxa"/>
              <w:left w:w="55" w:type="dxa"/>
              <w:bottom w:w="55" w:type="dxa"/>
              <w:right w:w="55" w:type="dxa"/>
            </w:tcMar>
          </w:tcPr>
          <w:p w14:paraId="3D0C5CC0" w14:textId="77777777" w:rsidR="00945B42" w:rsidRDefault="00945B42" w:rsidP="007075CB">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1E4F0140" w14:textId="77777777" w:rsidR="00945B42" w:rsidRDefault="00945B42" w:rsidP="007075CB">
            <w:proofErr w:type="spellStart"/>
            <w:r>
              <w:t>Futex</w:t>
            </w:r>
            <w:proofErr w:type="spellEnd"/>
            <w:r>
              <w:t xml:space="preserve"> calls</w:t>
            </w:r>
          </w:p>
        </w:tc>
      </w:tr>
      <w:tr w:rsidR="00945B42" w14:paraId="71FAD698" w14:textId="77777777" w:rsidTr="00945B42">
        <w:tc>
          <w:tcPr>
            <w:tcW w:w="1710" w:type="dxa"/>
            <w:tcBorders>
              <w:left w:val="single" w:sz="2" w:space="0" w:color="000000"/>
              <w:bottom w:val="single" w:sz="2" w:space="0" w:color="000000"/>
            </w:tcBorders>
            <w:tcMar>
              <w:top w:w="55" w:type="dxa"/>
              <w:left w:w="55" w:type="dxa"/>
              <w:bottom w:w="55" w:type="dxa"/>
              <w:right w:w="55" w:type="dxa"/>
            </w:tcMar>
          </w:tcPr>
          <w:p w14:paraId="24270C86" w14:textId="77777777" w:rsidR="00945B42" w:rsidRDefault="00945B42" w:rsidP="007075CB">
            <w:r>
              <w:t>No</w:t>
            </w:r>
          </w:p>
        </w:tc>
        <w:tc>
          <w:tcPr>
            <w:tcW w:w="5490" w:type="dxa"/>
            <w:tcBorders>
              <w:left w:val="single" w:sz="2" w:space="0" w:color="000000"/>
              <w:bottom w:val="single" w:sz="2" w:space="0" w:color="000000"/>
            </w:tcBorders>
            <w:tcMar>
              <w:top w:w="55" w:type="dxa"/>
              <w:left w:w="55" w:type="dxa"/>
              <w:bottom w:w="55" w:type="dxa"/>
              <w:right w:w="55" w:type="dxa"/>
            </w:tcMar>
          </w:tcPr>
          <w:p w14:paraId="09183192" w14:textId="77777777" w:rsidR="00945B42" w:rsidRDefault="00945B42" w:rsidP="007075CB">
            <w:r>
              <w:t>Error in Virtual User 2: no connection to the server</w:t>
            </w:r>
          </w:p>
          <w:p w14:paraId="00326D0F" w14:textId="77777777" w:rsidR="00945B42" w:rsidRDefault="00945B42" w:rsidP="007075CB"/>
          <w:p w14:paraId="298E82B6" w14:textId="77777777" w:rsidR="00945B42" w:rsidRDefault="00945B42" w:rsidP="007075CB">
            <w:r>
              <w:t>Error in Virtual User 3: Connection to database failed</w:t>
            </w:r>
          </w:p>
          <w:p w14:paraId="5B3944AD" w14:textId="77777777" w:rsidR="00945B42" w:rsidRDefault="00945B42" w:rsidP="007075CB">
            <w:r>
              <w:t>FATAL:  the database system is in recovery mode</w:t>
            </w:r>
          </w:p>
          <w:p w14:paraId="3F0C90CA" w14:textId="77777777" w:rsidR="00945B42" w:rsidRDefault="00945B42" w:rsidP="007075CB">
            <w:r>
              <w:t>FATAL:  the database system is in recovery mode</w:t>
            </w:r>
          </w:p>
          <w:p w14:paraId="601B7D75" w14:textId="77777777" w:rsidR="00945B42" w:rsidRDefault="00945B42" w:rsidP="007075CB"/>
          <w:p w14:paraId="19A8D6CF" w14:textId="77777777" w:rsidR="00945B42" w:rsidRDefault="00945B42" w:rsidP="007075CB">
            <w:r>
              <w:t>Error in Virtual User 4: Connection to database failed</w:t>
            </w:r>
          </w:p>
          <w:p w14:paraId="7D458CDA" w14:textId="77777777" w:rsidR="00945B42" w:rsidRDefault="00945B42" w:rsidP="007075CB">
            <w:r>
              <w:t>FATAL:  the database system is in recovery mode</w:t>
            </w:r>
          </w:p>
          <w:p w14:paraId="7039763D" w14:textId="77777777" w:rsidR="00945B42" w:rsidRDefault="00945B42" w:rsidP="007075CB">
            <w:r>
              <w:t>FATAL:  the database system is in recovery mode</w:t>
            </w:r>
          </w:p>
          <w:p w14:paraId="6779E37D" w14:textId="77777777" w:rsidR="00945B42" w:rsidRDefault="00945B42" w:rsidP="007075CB"/>
          <w:p w14:paraId="4A1930D0" w14:textId="77777777" w:rsidR="00945B42" w:rsidRDefault="00945B42" w:rsidP="007075CB">
            <w:r>
              <w:t>Error in Virtual User 5: no connection to the server</w:t>
            </w:r>
          </w:p>
          <w:p w14:paraId="437285D0" w14:textId="77777777" w:rsidR="00945B42" w:rsidRDefault="00945B42" w:rsidP="007075CB">
            <w:r>
              <w:t>Error in Virtual User 1: server closed the connection unexpectedly</w:t>
            </w:r>
          </w:p>
          <w:p w14:paraId="1B8445C5" w14:textId="77777777" w:rsidR="00945B42" w:rsidRDefault="00945B42" w:rsidP="007075CB">
            <w:r>
              <w:tab/>
              <w:t>This probably means the server terminated abnormally</w:t>
            </w:r>
          </w:p>
          <w:p w14:paraId="3C755BCD" w14:textId="77777777" w:rsidR="00945B42" w:rsidRDefault="00945B42" w:rsidP="007075CB">
            <w:r>
              <w:lastRenderedPageBreak/>
              <w:tab/>
              <w:t>before or while processing the request.</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7D4F9B04" w14:textId="77777777" w:rsidR="00945B42" w:rsidRDefault="00945B42" w:rsidP="007075CB">
            <w:r>
              <w:lastRenderedPageBreak/>
              <w:t>3</w:t>
            </w:r>
          </w:p>
        </w:tc>
      </w:tr>
    </w:tbl>
    <w:p w14:paraId="3F078605" w14:textId="77777777" w:rsidR="00945B42" w:rsidRDefault="00945B42" w:rsidP="00945B42">
      <w:pPr>
        <w:pStyle w:val="Textbody"/>
        <w:jc w:val="both"/>
        <w:rPr>
          <w:rFonts w:ascii="Liberation Sans" w:hAnsi="Liberation Sans"/>
          <w:color w:val="000000"/>
          <w:sz w:val="21"/>
          <w:szCs w:val="21"/>
        </w:rPr>
      </w:pPr>
    </w:p>
    <w:p w14:paraId="1EAD50F3" w14:textId="77777777" w:rsidR="00945B42" w:rsidRDefault="00945B42" w:rsidP="007075CB">
      <w:pPr>
        <w:pStyle w:val="Heading5"/>
      </w:pPr>
      <w:r>
        <w:t>Comments</w:t>
      </w:r>
    </w:p>
    <w:p w14:paraId="7A0739AA"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N/A</w:t>
      </w:r>
    </w:p>
    <w:p w14:paraId="023C223A" w14:textId="77777777" w:rsidR="00945B42" w:rsidRDefault="00945B42" w:rsidP="00945B42">
      <w:pPr>
        <w:pStyle w:val="Textbody"/>
        <w:jc w:val="both"/>
        <w:rPr>
          <w:rFonts w:ascii="Liberation Sans" w:hAnsi="Liberation Sans"/>
          <w:color w:val="000000"/>
          <w:sz w:val="21"/>
          <w:szCs w:val="21"/>
        </w:rPr>
      </w:pPr>
    </w:p>
    <w:p w14:paraId="57F9BB19" w14:textId="77777777" w:rsidR="00945B42" w:rsidRDefault="00945B42" w:rsidP="00552BA1">
      <w:pPr>
        <w:pStyle w:val="Heading4"/>
      </w:pPr>
      <w:r>
        <w:t>Test Case Six</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33ED7C75"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228B987C"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606594D4"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340B634E" w14:textId="77777777" w:rsidR="00945B42" w:rsidRDefault="00945B42" w:rsidP="00552BA1">
            <w:r>
              <w:t>Warehouses</w:t>
            </w:r>
          </w:p>
        </w:tc>
      </w:tr>
      <w:tr w:rsidR="00945B42" w14:paraId="66BEDF30"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38CC552B" w14:textId="77777777" w:rsidR="00945B42" w:rsidRDefault="00945B42" w:rsidP="00552BA1">
            <w:r>
              <w:t>Loaded with 4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11EC2319"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2B0B2CB5" w14:textId="77777777" w:rsidR="00945B42" w:rsidRDefault="00945B42" w:rsidP="00552BA1">
            <w:r>
              <w:t>10</w:t>
            </w:r>
          </w:p>
        </w:tc>
      </w:tr>
    </w:tbl>
    <w:p w14:paraId="4385208F" w14:textId="77777777" w:rsidR="00945B42" w:rsidRDefault="00945B42" w:rsidP="00945B42">
      <w:pPr>
        <w:pStyle w:val="Textbody"/>
        <w:jc w:val="both"/>
        <w:rPr>
          <w:rFonts w:ascii="Liberation Sans" w:hAnsi="Liberation Sans"/>
          <w:b/>
          <w:bCs/>
          <w:color w:val="000000"/>
          <w:sz w:val="21"/>
          <w:szCs w:val="21"/>
        </w:rPr>
      </w:pPr>
    </w:p>
    <w:p w14:paraId="653EEBE8" w14:textId="77777777" w:rsidR="00945B42" w:rsidRDefault="00945B42" w:rsidP="00552BA1">
      <w:pPr>
        <w:pStyle w:val="Heading6"/>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52C015E8"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39ED1AF1"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582F6C76"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2E60CDB3" w14:textId="77777777" w:rsidR="00945B42" w:rsidRDefault="00945B42" w:rsidP="00552BA1">
            <w:proofErr w:type="spellStart"/>
            <w:r>
              <w:t>Futex</w:t>
            </w:r>
            <w:proofErr w:type="spellEnd"/>
            <w:r>
              <w:t xml:space="preserve"> calls</w:t>
            </w:r>
          </w:p>
        </w:tc>
      </w:tr>
      <w:tr w:rsidR="00945B42" w14:paraId="755C5958"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2E1542DE"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00B31379"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70FEADBF" w14:textId="77777777" w:rsidR="00945B42" w:rsidRDefault="00945B42" w:rsidP="00552BA1">
            <w:r>
              <w:t>4</w:t>
            </w:r>
          </w:p>
        </w:tc>
      </w:tr>
    </w:tbl>
    <w:p w14:paraId="72DC6BFE" w14:textId="77777777" w:rsidR="00945B42" w:rsidRDefault="00945B42" w:rsidP="00945B42">
      <w:pPr>
        <w:pStyle w:val="Textbody"/>
        <w:jc w:val="both"/>
        <w:rPr>
          <w:rFonts w:ascii="Liberation Sans" w:hAnsi="Liberation Sans"/>
          <w:color w:val="000000"/>
          <w:sz w:val="21"/>
          <w:szCs w:val="21"/>
        </w:rPr>
      </w:pPr>
    </w:p>
    <w:p w14:paraId="0D27E630" w14:textId="77777777" w:rsidR="00945B42" w:rsidRDefault="00945B42" w:rsidP="00552BA1">
      <w:pPr>
        <w:pStyle w:val="Heading6"/>
      </w:pPr>
      <w:r>
        <w:t>Comments</w:t>
      </w:r>
    </w:p>
    <w:p w14:paraId="4EB67D1A" w14:textId="77777777" w:rsidR="00945B42" w:rsidRDefault="00945B42" w:rsidP="00945B42">
      <w:pPr>
        <w:pStyle w:val="Textbody"/>
        <w:jc w:val="both"/>
        <w:rPr>
          <w:rFonts w:ascii="Liberation Sans" w:hAnsi="Liberation Sans"/>
          <w:b/>
          <w:bCs/>
          <w:color w:val="000000"/>
          <w:sz w:val="21"/>
          <w:szCs w:val="21"/>
        </w:rPr>
      </w:pPr>
      <w:r>
        <w:rPr>
          <w:rFonts w:ascii="Liberation Sans" w:hAnsi="Liberation Sans"/>
          <w:b/>
          <w:bCs/>
          <w:noProof/>
          <w:color w:val="000000"/>
          <w:sz w:val="21"/>
          <w:szCs w:val="21"/>
        </w:rPr>
        <w:drawing>
          <wp:anchor distT="0" distB="0" distL="114300" distR="114300" simplePos="0" relativeHeight="251677184" behindDoc="0" locked="0" layoutInCell="1" allowOverlap="1" wp14:anchorId="51460704" wp14:editId="06880FAE">
            <wp:simplePos x="0" y="0"/>
            <wp:positionH relativeFrom="column">
              <wp:align>center</wp:align>
            </wp:positionH>
            <wp:positionV relativeFrom="paragraph">
              <wp:align>top</wp:align>
            </wp:positionV>
            <wp:extent cx="6332402" cy="1303568"/>
            <wp:effectExtent l="0" t="0" r="0" b="0"/>
            <wp:wrapSquare wrapText="bothSides"/>
            <wp:docPr id="10" name="Image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lum/>
                      <a:alphaModFix/>
                    </a:blip>
                    <a:srcRect/>
                    <a:stretch>
                      <a:fillRect/>
                    </a:stretch>
                  </pic:blipFill>
                  <pic:spPr>
                    <a:xfrm>
                      <a:off x="0" y="0"/>
                      <a:ext cx="6332402" cy="1303568"/>
                    </a:xfrm>
                    <a:prstGeom prst="rect">
                      <a:avLst/>
                    </a:prstGeom>
                  </pic:spPr>
                </pic:pic>
              </a:graphicData>
            </a:graphic>
          </wp:anchor>
        </w:drawing>
      </w:r>
    </w:p>
    <w:p w14:paraId="49EA3B17"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noProof/>
          <w:color w:val="000000"/>
          <w:sz w:val="21"/>
          <w:szCs w:val="21"/>
        </w:rPr>
        <w:drawing>
          <wp:anchor distT="0" distB="0" distL="114300" distR="114300" simplePos="0" relativeHeight="251676160" behindDoc="0" locked="0" layoutInCell="1" allowOverlap="1" wp14:anchorId="2CCE36EA" wp14:editId="7E1D8B64">
            <wp:simplePos x="0" y="0"/>
            <wp:positionH relativeFrom="column">
              <wp:align>center</wp:align>
            </wp:positionH>
            <wp:positionV relativeFrom="paragraph">
              <wp:align>top</wp:align>
            </wp:positionV>
            <wp:extent cx="5877031" cy="847831"/>
            <wp:effectExtent l="0" t="0" r="9419" b="9419"/>
            <wp:wrapSquare wrapText="bothSides"/>
            <wp:docPr id="22" name="Image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lum/>
                      <a:alphaModFix/>
                    </a:blip>
                    <a:srcRect/>
                    <a:stretch>
                      <a:fillRect/>
                    </a:stretch>
                  </pic:blipFill>
                  <pic:spPr>
                    <a:xfrm>
                      <a:off x="0" y="0"/>
                      <a:ext cx="5877031" cy="847831"/>
                    </a:xfrm>
                    <a:prstGeom prst="rect">
                      <a:avLst/>
                    </a:prstGeom>
                  </pic:spPr>
                </pic:pic>
              </a:graphicData>
            </a:graphic>
          </wp:anchor>
        </w:drawing>
      </w:r>
    </w:p>
    <w:p w14:paraId="39E9C9BB" w14:textId="7A6B0567" w:rsidR="00945B42" w:rsidRDefault="00D74F63" w:rsidP="00D74F63">
      <w:pPr>
        <w:pStyle w:val="Textbody"/>
        <w:ind w:left="864"/>
        <w:jc w:val="center"/>
        <w:rPr>
          <w:rFonts w:ascii="Liberation Sans" w:hAnsi="Liberation Sans"/>
          <w:color w:val="000000"/>
          <w:sz w:val="21"/>
          <w:szCs w:val="21"/>
        </w:rPr>
      </w:pPr>
      <w:r>
        <w:rPr>
          <w:rFonts w:ascii="Liberation Sans" w:hAnsi="Liberation Sans"/>
          <w:color w:val="000000"/>
          <w:sz w:val="21"/>
          <w:szCs w:val="21"/>
        </w:rPr>
        <w:t>Figure 6.4</w:t>
      </w:r>
    </w:p>
    <w:p w14:paraId="58ECE5BF" w14:textId="77777777" w:rsidR="00945B42" w:rsidRDefault="00945B42" w:rsidP="00552BA1">
      <w:pPr>
        <w:pStyle w:val="Heading4"/>
      </w:pPr>
      <w:r>
        <w:t>Test Case Seven</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6BB1AE24"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336AFEC"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3407BAEA"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79A761B" w14:textId="77777777" w:rsidR="00945B42" w:rsidRDefault="00945B42" w:rsidP="00552BA1">
            <w:r>
              <w:t>Warehouses</w:t>
            </w:r>
          </w:p>
        </w:tc>
      </w:tr>
      <w:tr w:rsidR="00945B42" w14:paraId="69E1CA35"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1A728E18" w14:textId="77777777" w:rsidR="00945B42" w:rsidRDefault="00945B42" w:rsidP="00552BA1">
            <w:r>
              <w:lastRenderedPageBreak/>
              <w:t>Loaded with 10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37C201AA"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28C6B385" w14:textId="77777777" w:rsidR="00945B42" w:rsidRDefault="00945B42" w:rsidP="00552BA1">
            <w:r>
              <w:t>10</w:t>
            </w:r>
          </w:p>
        </w:tc>
      </w:tr>
    </w:tbl>
    <w:p w14:paraId="16174BBE" w14:textId="77777777" w:rsidR="00945B42" w:rsidRDefault="00945B42" w:rsidP="00945B42">
      <w:pPr>
        <w:pStyle w:val="Textbody"/>
        <w:jc w:val="both"/>
        <w:rPr>
          <w:rFonts w:ascii="Liberation Sans" w:hAnsi="Liberation Sans"/>
          <w:b/>
          <w:bCs/>
          <w:color w:val="000000"/>
          <w:sz w:val="21"/>
          <w:szCs w:val="21"/>
        </w:rPr>
      </w:pPr>
    </w:p>
    <w:p w14:paraId="16C16E80"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3F9F38F5"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5B8DA00"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6F8FFFFF"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025CDD37" w14:textId="77777777" w:rsidR="00945B42" w:rsidRDefault="00945B42" w:rsidP="00552BA1">
            <w:proofErr w:type="spellStart"/>
            <w:r>
              <w:t>Futex</w:t>
            </w:r>
            <w:proofErr w:type="spellEnd"/>
            <w:r>
              <w:t xml:space="preserve"> calls</w:t>
            </w:r>
          </w:p>
        </w:tc>
      </w:tr>
      <w:tr w:rsidR="00945B42" w14:paraId="5CD84445"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5A58EEC3"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20CCA4EE"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65DFFC20" w14:textId="77777777" w:rsidR="00945B42" w:rsidRDefault="00945B42" w:rsidP="00552BA1">
            <w:r>
              <w:t>4</w:t>
            </w:r>
          </w:p>
        </w:tc>
      </w:tr>
    </w:tbl>
    <w:p w14:paraId="6FBFF370" w14:textId="77777777" w:rsidR="00945B42" w:rsidRDefault="00945B42" w:rsidP="00945B42">
      <w:pPr>
        <w:pStyle w:val="Textbody"/>
        <w:jc w:val="both"/>
        <w:rPr>
          <w:rFonts w:ascii="Liberation Sans" w:hAnsi="Liberation Sans"/>
          <w:color w:val="000000"/>
          <w:sz w:val="21"/>
          <w:szCs w:val="21"/>
        </w:rPr>
      </w:pPr>
    </w:p>
    <w:p w14:paraId="31EB10DD" w14:textId="77777777" w:rsidR="00945B42" w:rsidRDefault="00945B42" w:rsidP="00552BA1">
      <w:pPr>
        <w:pStyle w:val="Heading5"/>
      </w:pPr>
      <w:r>
        <w:t>Comments</w:t>
      </w:r>
    </w:p>
    <w:p w14:paraId="21F2CDD2"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N/A</w:t>
      </w:r>
    </w:p>
    <w:p w14:paraId="7ACEBB77" w14:textId="77777777" w:rsidR="00945B42" w:rsidRDefault="00945B42" w:rsidP="00945B42">
      <w:pPr>
        <w:pStyle w:val="Textbody"/>
        <w:jc w:val="both"/>
        <w:rPr>
          <w:rFonts w:ascii="Liberation Sans" w:hAnsi="Liberation Sans"/>
          <w:color w:val="000000"/>
          <w:sz w:val="21"/>
          <w:szCs w:val="21"/>
        </w:rPr>
      </w:pPr>
    </w:p>
    <w:p w14:paraId="67FABDB0" w14:textId="77777777" w:rsidR="00945B42" w:rsidRDefault="00945B42" w:rsidP="00552BA1">
      <w:pPr>
        <w:pStyle w:val="Heading4"/>
      </w:pPr>
      <w:r>
        <w:t>Test Case Eight</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4537EF50"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194BF3B7"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11D160BE"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8790169" w14:textId="77777777" w:rsidR="00945B42" w:rsidRDefault="00945B42" w:rsidP="00552BA1">
            <w:r>
              <w:t>Warehouses</w:t>
            </w:r>
          </w:p>
        </w:tc>
      </w:tr>
      <w:tr w:rsidR="00945B42" w14:paraId="5E7BD95A"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0DE4A58F" w14:textId="77777777" w:rsidR="00945B42" w:rsidRDefault="00945B42" w:rsidP="00552BA1">
            <w:r>
              <w:t>Loaded with 100 skip count before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17B01C18"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5A328096" w14:textId="77777777" w:rsidR="00945B42" w:rsidRDefault="00945B42" w:rsidP="00552BA1">
            <w:r>
              <w:t>10</w:t>
            </w:r>
          </w:p>
        </w:tc>
      </w:tr>
    </w:tbl>
    <w:p w14:paraId="504E29E3" w14:textId="77777777" w:rsidR="00945B42" w:rsidRDefault="00945B42" w:rsidP="00945B42">
      <w:pPr>
        <w:pStyle w:val="Textbody"/>
        <w:jc w:val="both"/>
        <w:rPr>
          <w:rFonts w:ascii="Liberation Sans" w:hAnsi="Liberation Sans"/>
          <w:b/>
          <w:bCs/>
          <w:color w:val="000000"/>
          <w:sz w:val="21"/>
          <w:szCs w:val="21"/>
        </w:rPr>
      </w:pPr>
    </w:p>
    <w:p w14:paraId="61A9BB49"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45071EF8"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4782C6D8"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7F1338D0"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1F77766E" w14:textId="77777777" w:rsidR="00945B42" w:rsidRDefault="00945B42" w:rsidP="00552BA1">
            <w:proofErr w:type="spellStart"/>
            <w:r>
              <w:t>Futex</w:t>
            </w:r>
            <w:proofErr w:type="spellEnd"/>
            <w:r>
              <w:t xml:space="preserve"> calls</w:t>
            </w:r>
          </w:p>
        </w:tc>
      </w:tr>
      <w:tr w:rsidR="00945B42" w14:paraId="4683337B"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3D3BF519"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4036943A"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08E14E3D" w14:textId="77777777" w:rsidR="00945B42" w:rsidRDefault="00945B42" w:rsidP="00552BA1">
            <w:r>
              <w:t>4</w:t>
            </w:r>
          </w:p>
        </w:tc>
      </w:tr>
    </w:tbl>
    <w:p w14:paraId="325ACDCD" w14:textId="77777777" w:rsidR="00945B42" w:rsidRDefault="00945B42" w:rsidP="00945B42">
      <w:pPr>
        <w:pStyle w:val="Textbody"/>
        <w:jc w:val="both"/>
        <w:rPr>
          <w:rFonts w:ascii="Liberation Sans" w:hAnsi="Liberation Sans"/>
          <w:color w:val="000000"/>
          <w:sz w:val="21"/>
          <w:szCs w:val="21"/>
        </w:rPr>
      </w:pPr>
    </w:p>
    <w:p w14:paraId="6095FC53" w14:textId="77777777" w:rsidR="00945B42" w:rsidRDefault="00945B42" w:rsidP="00552BA1">
      <w:r>
        <w:t>Comments</w:t>
      </w:r>
    </w:p>
    <w:p w14:paraId="74FDE799"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N/A</w:t>
      </w:r>
    </w:p>
    <w:p w14:paraId="3DBB5915" w14:textId="77777777" w:rsidR="00945B42" w:rsidRDefault="00945B42" w:rsidP="00945B42">
      <w:pPr>
        <w:pStyle w:val="Textbody"/>
        <w:jc w:val="both"/>
        <w:rPr>
          <w:rFonts w:ascii="Liberation Sans" w:hAnsi="Liberation Sans"/>
          <w:color w:val="000000"/>
          <w:sz w:val="21"/>
          <w:szCs w:val="21"/>
        </w:rPr>
      </w:pPr>
    </w:p>
    <w:p w14:paraId="575552AB" w14:textId="77777777" w:rsidR="00945B42" w:rsidRDefault="00945B42" w:rsidP="00552BA1">
      <w:pPr>
        <w:pStyle w:val="Heading4"/>
      </w:pPr>
      <w:r>
        <w:t>Test Case Nin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2DE93BC2"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7F51545E"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6E1E89B7"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4961D28" w14:textId="77777777" w:rsidR="00945B42" w:rsidRDefault="00945B42" w:rsidP="00552BA1">
            <w:r>
              <w:t>Warehouses</w:t>
            </w:r>
          </w:p>
        </w:tc>
      </w:tr>
      <w:tr w:rsidR="00945B42" w14:paraId="4603B32C"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67A64C1A" w14:textId="77777777" w:rsidR="00945B42" w:rsidRDefault="00945B42" w:rsidP="00552BA1">
            <w:r>
              <w:lastRenderedPageBreak/>
              <w:t>Loaded with 0 skip count After 3 sec of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71C27E59"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4D7614AB" w14:textId="77777777" w:rsidR="00945B42" w:rsidRDefault="00945B42" w:rsidP="00552BA1">
            <w:r>
              <w:t>10</w:t>
            </w:r>
          </w:p>
        </w:tc>
      </w:tr>
    </w:tbl>
    <w:p w14:paraId="16FD6AAA" w14:textId="77777777" w:rsidR="00945B42" w:rsidRDefault="00945B42" w:rsidP="00945B42">
      <w:pPr>
        <w:pStyle w:val="Textbody"/>
        <w:jc w:val="both"/>
        <w:rPr>
          <w:rFonts w:ascii="Liberation Sans" w:hAnsi="Liberation Sans"/>
          <w:b/>
          <w:bCs/>
          <w:color w:val="000000"/>
          <w:sz w:val="21"/>
          <w:szCs w:val="21"/>
        </w:rPr>
      </w:pPr>
    </w:p>
    <w:p w14:paraId="12F1C0C5"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09AA5F08"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5F7D0434"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5A173966"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4801D738" w14:textId="77777777" w:rsidR="00945B42" w:rsidRDefault="00945B42" w:rsidP="00552BA1">
            <w:proofErr w:type="spellStart"/>
            <w:r>
              <w:t>Futex</w:t>
            </w:r>
            <w:proofErr w:type="spellEnd"/>
            <w:r>
              <w:t xml:space="preserve"> calls</w:t>
            </w:r>
          </w:p>
        </w:tc>
      </w:tr>
      <w:tr w:rsidR="00945B42" w14:paraId="38AAA5DA"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680C67A8"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3EF18940"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532B2155" w14:textId="77777777" w:rsidR="00945B42" w:rsidRDefault="00945B42" w:rsidP="00552BA1">
            <w:r>
              <w:t>0</w:t>
            </w:r>
          </w:p>
        </w:tc>
      </w:tr>
    </w:tbl>
    <w:p w14:paraId="05A96C39" w14:textId="77777777" w:rsidR="00945B42" w:rsidRDefault="00945B42" w:rsidP="00945B42">
      <w:pPr>
        <w:pStyle w:val="Textbody"/>
        <w:jc w:val="both"/>
        <w:rPr>
          <w:rFonts w:ascii="Liberation Sans" w:hAnsi="Liberation Sans"/>
          <w:color w:val="000000"/>
          <w:sz w:val="21"/>
          <w:szCs w:val="21"/>
        </w:rPr>
      </w:pPr>
    </w:p>
    <w:p w14:paraId="4FA979E2" w14:textId="77777777" w:rsidR="00945B42" w:rsidRDefault="00945B42" w:rsidP="00552BA1">
      <w:pPr>
        <w:pStyle w:val="Heading5"/>
      </w:pPr>
      <w:r>
        <w:t>Comments</w:t>
      </w:r>
    </w:p>
    <w:p w14:paraId="33B5AF44" w14:textId="4E54FBD3"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 xml:space="preserve">The 3 seconds we delayed is the time, I presume, </w:t>
      </w:r>
      <w:proofErr w:type="spellStart"/>
      <w:r>
        <w:rPr>
          <w:rFonts w:ascii="Liberation Sans" w:hAnsi="Liberation Sans"/>
          <w:color w:val="000000"/>
          <w:sz w:val="21"/>
          <w:szCs w:val="21"/>
        </w:rPr>
        <w:t>Hammerdb</w:t>
      </w:r>
      <w:proofErr w:type="spellEnd"/>
      <w:r>
        <w:rPr>
          <w:rFonts w:ascii="Liberation Sans" w:hAnsi="Liberation Sans"/>
          <w:color w:val="000000"/>
          <w:sz w:val="21"/>
          <w:szCs w:val="21"/>
        </w:rPr>
        <w:t xml:space="preserve"> requires to make </w:t>
      </w:r>
      <w:r w:rsidR="00A0433A">
        <w:rPr>
          <w:rFonts w:ascii="Liberation Sans" w:hAnsi="Liberation Sans"/>
          <w:color w:val="000000"/>
          <w:sz w:val="21"/>
          <w:szCs w:val="21"/>
        </w:rPr>
        <w:t xml:space="preserve">the </w:t>
      </w:r>
      <w:r>
        <w:rPr>
          <w:rFonts w:ascii="Liberation Sans" w:hAnsi="Liberation Sans"/>
          <w:color w:val="000000"/>
          <w:sz w:val="21"/>
          <w:szCs w:val="21"/>
        </w:rPr>
        <w:t xml:space="preserve">connection of virtual users with </w:t>
      </w:r>
      <w:r w:rsidR="00A0433A">
        <w:rPr>
          <w:rFonts w:ascii="Liberation Sans" w:hAnsi="Liberation Sans"/>
          <w:color w:val="000000"/>
          <w:sz w:val="21"/>
          <w:szCs w:val="21"/>
        </w:rPr>
        <w:t xml:space="preserve">the </w:t>
      </w:r>
      <w:r>
        <w:rPr>
          <w:rFonts w:ascii="Liberation Sans" w:hAnsi="Liberation Sans"/>
          <w:color w:val="000000"/>
          <w:sz w:val="21"/>
          <w:szCs w:val="21"/>
        </w:rPr>
        <w:t>database server.</w:t>
      </w:r>
    </w:p>
    <w:p w14:paraId="5C118736" w14:textId="77777777" w:rsidR="00945B42" w:rsidRDefault="00945B42" w:rsidP="00945B42">
      <w:pPr>
        <w:pStyle w:val="Textbody"/>
        <w:jc w:val="both"/>
        <w:rPr>
          <w:rFonts w:ascii="Liberation Sans" w:hAnsi="Liberation Sans"/>
          <w:color w:val="000000"/>
          <w:sz w:val="21"/>
          <w:szCs w:val="21"/>
        </w:rPr>
      </w:pPr>
    </w:p>
    <w:p w14:paraId="277D15B5" w14:textId="77777777" w:rsidR="00945B42" w:rsidRDefault="00945B42" w:rsidP="00552BA1">
      <w:pPr>
        <w:pStyle w:val="Heading4"/>
      </w:pPr>
      <w:r>
        <w:t>Test Case Ten</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21CD00A5"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04B69A99"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6C558AE3"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28BE2638" w14:textId="77777777" w:rsidR="00945B42" w:rsidRDefault="00945B42" w:rsidP="00552BA1">
            <w:r>
              <w:t>Warehouses</w:t>
            </w:r>
          </w:p>
        </w:tc>
      </w:tr>
      <w:tr w:rsidR="00945B42" w14:paraId="41409B65"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509E8CA9" w14:textId="77777777" w:rsidR="00945B42" w:rsidRDefault="00945B42" w:rsidP="00552BA1">
            <w:r>
              <w:t>Loaded with 1 skip count After 3 sec of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6D871D9D"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7387F14A" w14:textId="77777777" w:rsidR="00945B42" w:rsidRDefault="00945B42" w:rsidP="00552BA1">
            <w:r>
              <w:t>10</w:t>
            </w:r>
          </w:p>
        </w:tc>
      </w:tr>
    </w:tbl>
    <w:p w14:paraId="669640BD" w14:textId="77777777" w:rsidR="00945B42" w:rsidRDefault="00945B42" w:rsidP="00945B42">
      <w:pPr>
        <w:pStyle w:val="Textbody"/>
        <w:jc w:val="both"/>
        <w:rPr>
          <w:rFonts w:ascii="Liberation Sans" w:hAnsi="Liberation Sans"/>
          <w:b/>
          <w:bCs/>
          <w:color w:val="000000"/>
          <w:sz w:val="21"/>
          <w:szCs w:val="21"/>
        </w:rPr>
      </w:pPr>
    </w:p>
    <w:p w14:paraId="2D3E84B4"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5AE21F62"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5275B266"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0849D810"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13F28B99" w14:textId="77777777" w:rsidR="00945B42" w:rsidRDefault="00945B42" w:rsidP="00552BA1">
            <w:proofErr w:type="spellStart"/>
            <w:r>
              <w:t>Futex</w:t>
            </w:r>
            <w:proofErr w:type="spellEnd"/>
            <w:r>
              <w:t xml:space="preserve"> calls</w:t>
            </w:r>
          </w:p>
        </w:tc>
      </w:tr>
      <w:tr w:rsidR="00945B42" w14:paraId="038EF1B4"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2FDAD249"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78C212A2"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4851C211" w14:textId="77777777" w:rsidR="00945B42" w:rsidRDefault="00945B42" w:rsidP="00552BA1">
            <w:r>
              <w:t>0</w:t>
            </w:r>
          </w:p>
        </w:tc>
      </w:tr>
    </w:tbl>
    <w:p w14:paraId="1DDB2C9B" w14:textId="77777777" w:rsidR="00945B42" w:rsidRDefault="00945B42" w:rsidP="00945B42">
      <w:pPr>
        <w:pStyle w:val="Textbody"/>
        <w:jc w:val="both"/>
        <w:rPr>
          <w:rFonts w:ascii="Liberation Sans" w:hAnsi="Liberation Sans"/>
          <w:color w:val="000000"/>
          <w:sz w:val="21"/>
          <w:szCs w:val="21"/>
        </w:rPr>
      </w:pPr>
    </w:p>
    <w:p w14:paraId="7C4B0235" w14:textId="77777777" w:rsidR="00945B42" w:rsidRDefault="00945B42" w:rsidP="00552BA1">
      <w:pPr>
        <w:pStyle w:val="Heading6"/>
      </w:pPr>
      <w:r>
        <w:t>Comments</w:t>
      </w:r>
    </w:p>
    <w:p w14:paraId="64A0AB87" w14:textId="77777777" w:rsidR="00945B42" w:rsidRDefault="00945B42" w:rsidP="00945B42">
      <w:pPr>
        <w:pStyle w:val="Textbody"/>
        <w:jc w:val="both"/>
        <w:rPr>
          <w:rFonts w:ascii="Liberation Sans" w:hAnsi="Liberation Sans"/>
          <w:color w:val="000000"/>
          <w:sz w:val="21"/>
          <w:szCs w:val="21"/>
        </w:rPr>
      </w:pPr>
      <w:r>
        <w:rPr>
          <w:rFonts w:ascii="Liberation Sans" w:hAnsi="Liberation Sans"/>
          <w:color w:val="000000"/>
          <w:sz w:val="21"/>
          <w:szCs w:val="21"/>
        </w:rPr>
        <w:t>N/A</w:t>
      </w:r>
    </w:p>
    <w:p w14:paraId="02E1590D" w14:textId="77777777" w:rsidR="00945B42" w:rsidRDefault="00945B42" w:rsidP="00945B42">
      <w:pPr>
        <w:pStyle w:val="Textbody"/>
        <w:jc w:val="both"/>
        <w:rPr>
          <w:rFonts w:ascii="Liberation Sans" w:hAnsi="Liberation Sans"/>
          <w:color w:val="000000"/>
          <w:sz w:val="21"/>
          <w:szCs w:val="21"/>
        </w:rPr>
      </w:pPr>
    </w:p>
    <w:p w14:paraId="1A21F6A1" w14:textId="77777777" w:rsidR="00945B42" w:rsidRDefault="00945B42" w:rsidP="00552BA1">
      <w:pPr>
        <w:pStyle w:val="Heading4"/>
      </w:pPr>
      <w:r>
        <w:t>Test Case Eleven</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14219343"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23FF4D18"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143D4A98"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0E635787" w14:textId="77777777" w:rsidR="00945B42" w:rsidRDefault="00945B42" w:rsidP="00552BA1">
            <w:r>
              <w:t>Warehouses</w:t>
            </w:r>
          </w:p>
        </w:tc>
      </w:tr>
      <w:tr w:rsidR="00945B42" w14:paraId="56D77540"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671B342C" w14:textId="77777777" w:rsidR="00945B42" w:rsidRDefault="00945B42" w:rsidP="00552BA1">
            <w:r>
              <w:lastRenderedPageBreak/>
              <w:t>Loaded with 2 skip count After 3 sec of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19AD7D17"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2FA48D8F" w14:textId="77777777" w:rsidR="00945B42" w:rsidRDefault="00945B42" w:rsidP="00552BA1">
            <w:r>
              <w:t>10</w:t>
            </w:r>
          </w:p>
        </w:tc>
      </w:tr>
    </w:tbl>
    <w:p w14:paraId="22B9EAF9" w14:textId="77777777" w:rsidR="00945B42" w:rsidRDefault="00945B42" w:rsidP="00552BA1"/>
    <w:p w14:paraId="51781A50"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15F92430"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07965053"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2C942ACA"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4B3A486C" w14:textId="77777777" w:rsidR="00945B42" w:rsidRDefault="00945B42" w:rsidP="00552BA1">
            <w:proofErr w:type="spellStart"/>
            <w:r>
              <w:t>Futex</w:t>
            </w:r>
            <w:proofErr w:type="spellEnd"/>
            <w:r>
              <w:t xml:space="preserve"> calls</w:t>
            </w:r>
          </w:p>
        </w:tc>
      </w:tr>
      <w:tr w:rsidR="00945B42" w14:paraId="535350BE"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11EE0DD2"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7494F698"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11C52619" w14:textId="77777777" w:rsidR="00945B42" w:rsidRDefault="00945B42" w:rsidP="00552BA1">
            <w:r>
              <w:t>0</w:t>
            </w:r>
          </w:p>
        </w:tc>
      </w:tr>
    </w:tbl>
    <w:p w14:paraId="3E4D63B0" w14:textId="77777777" w:rsidR="00945B42" w:rsidRDefault="00945B42" w:rsidP="00552BA1"/>
    <w:p w14:paraId="39F62889" w14:textId="77777777" w:rsidR="00945B42" w:rsidRDefault="00945B42" w:rsidP="00552BA1">
      <w:pPr>
        <w:pStyle w:val="Heading5"/>
      </w:pPr>
      <w:r>
        <w:t>Comments</w:t>
      </w:r>
    </w:p>
    <w:p w14:paraId="337DE231" w14:textId="77777777" w:rsidR="00945B42" w:rsidRDefault="00945B42" w:rsidP="00552BA1">
      <w:r>
        <w:t>N/A</w:t>
      </w:r>
    </w:p>
    <w:p w14:paraId="7F5B4425" w14:textId="77777777" w:rsidR="00945B42" w:rsidRDefault="00945B42" w:rsidP="00945B42">
      <w:pPr>
        <w:pStyle w:val="Textbody"/>
        <w:jc w:val="both"/>
        <w:rPr>
          <w:rFonts w:ascii="Liberation Sans" w:hAnsi="Liberation Sans"/>
          <w:color w:val="000000"/>
          <w:sz w:val="21"/>
          <w:szCs w:val="21"/>
        </w:rPr>
      </w:pPr>
    </w:p>
    <w:p w14:paraId="6B52312E" w14:textId="77777777" w:rsidR="00945B42" w:rsidRDefault="00945B42" w:rsidP="00552BA1">
      <w:pPr>
        <w:pStyle w:val="Heading4"/>
      </w:pPr>
      <w:r>
        <w:t>Test Case Twelve</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0AD2537D"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4B35A7B9"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64704157"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41879E57" w14:textId="77777777" w:rsidR="00945B42" w:rsidRDefault="00945B42" w:rsidP="00552BA1">
            <w:r>
              <w:t>Warehouses</w:t>
            </w:r>
          </w:p>
        </w:tc>
      </w:tr>
      <w:tr w:rsidR="00945B42" w14:paraId="20FFDE37"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1D99AC2" w14:textId="77777777" w:rsidR="00945B42" w:rsidRDefault="00945B42" w:rsidP="00552BA1">
            <w:r>
              <w:t>Loaded with 5 skip count After 3 sec of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5412CEBB"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7091B5FF" w14:textId="77777777" w:rsidR="00945B42" w:rsidRDefault="00945B42" w:rsidP="00552BA1">
            <w:r>
              <w:t>10</w:t>
            </w:r>
          </w:p>
        </w:tc>
      </w:tr>
    </w:tbl>
    <w:p w14:paraId="12FCB116" w14:textId="77777777" w:rsidR="00945B42" w:rsidRDefault="00945B42" w:rsidP="00945B42">
      <w:pPr>
        <w:pStyle w:val="Textbody"/>
        <w:jc w:val="both"/>
        <w:rPr>
          <w:rFonts w:ascii="Liberation Sans" w:hAnsi="Liberation Sans"/>
          <w:b/>
          <w:bCs/>
          <w:color w:val="000000"/>
          <w:sz w:val="21"/>
          <w:szCs w:val="21"/>
        </w:rPr>
      </w:pPr>
    </w:p>
    <w:p w14:paraId="032248F3"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5303F29F"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55554F58"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44D1BE3C"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3D7BD76B" w14:textId="77777777" w:rsidR="00945B42" w:rsidRDefault="00945B42" w:rsidP="00552BA1">
            <w:proofErr w:type="spellStart"/>
            <w:r>
              <w:t>Futex</w:t>
            </w:r>
            <w:proofErr w:type="spellEnd"/>
            <w:r>
              <w:t xml:space="preserve"> calls</w:t>
            </w:r>
          </w:p>
        </w:tc>
      </w:tr>
      <w:tr w:rsidR="00945B42" w14:paraId="4E6E27AC"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597F93EE"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0E5AE6F5"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505B0225" w14:textId="77777777" w:rsidR="00945B42" w:rsidRDefault="00945B42" w:rsidP="00552BA1">
            <w:r>
              <w:t>0</w:t>
            </w:r>
          </w:p>
        </w:tc>
      </w:tr>
    </w:tbl>
    <w:p w14:paraId="72F4D057" w14:textId="77777777" w:rsidR="00945B42" w:rsidRDefault="00945B42" w:rsidP="00945B42">
      <w:pPr>
        <w:pStyle w:val="Textbody"/>
        <w:jc w:val="both"/>
        <w:rPr>
          <w:rFonts w:ascii="Liberation Sans" w:hAnsi="Liberation Sans"/>
          <w:color w:val="000000"/>
          <w:sz w:val="21"/>
          <w:szCs w:val="21"/>
        </w:rPr>
      </w:pPr>
    </w:p>
    <w:p w14:paraId="34E99829" w14:textId="77777777" w:rsidR="00945B42" w:rsidRDefault="00945B42" w:rsidP="00552BA1">
      <w:pPr>
        <w:pStyle w:val="Heading5"/>
      </w:pPr>
      <w:r>
        <w:t>Comments</w:t>
      </w:r>
    </w:p>
    <w:p w14:paraId="007F2ECC" w14:textId="77777777" w:rsidR="00945B42" w:rsidRDefault="00945B42" w:rsidP="00552BA1">
      <w:r>
        <w:t>N/A</w:t>
      </w:r>
    </w:p>
    <w:p w14:paraId="2A32E9AE" w14:textId="77777777" w:rsidR="00945B42" w:rsidRDefault="00945B42" w:rsidP="00945B42">
      <w:pPr>
        <w:pStyle w:val="Textbody"/>
        <w:jc w:val="both"/>
        <w:rPr>
          <w:rFonts w:ascii="Liberation Sans" w:hAnsi="Liberation Sans"/>
          <w:color w:val="000000"/>
          <w:sz w:val="21"/>
          <w:szCs w:val="21"/>
        </w:rPr>
      </w:pPr>
    </w:p>
    <w:p w14:paraId="7E3B7A12" w14:textId="01C8B3BE" w:rsidR="00945B42" w:rsidRDefault="00945B42" w:rsidP="00552BA1">
      <w:pPr>
        <w:pStyle w:val="Heading4"/>
      </w:pPr>
      <w:r>
        <w:t>Test Case T</w:t>
      </w:r>
      <w:r w:rsidR="00552BA1">
        <w:t>hirteen</w:t>
      </w:r>
    </w:p>
    <w:tbl>
      <w:tblPr>
        <w:tblW w:w="9990" w:type="dxa"/>
        <w:tblLayout w:type="fixed"/>
        <w:tblCellMar>
          <w:left w:w="10" w:type="dxa"/>
          <w:right w:w="10" w:type="dxa"/>
        </w:tblCellMar>
        <w:tblLook w:val="04A0" w:firstRow="1" w:lastRow="0" w:firstColumn="1" w:lastColumn="0" w:noHBand="0" w:noVBand="1"/>
      </w:tblPr>
      <w:tblGrid>
        <w:gridCol w:w="3870"/>
        <w:gridCol w:w="3330"/>
        <w:gridCol w:w="2790"/>
      </w:tblGrid>
      <w:tr w:rsidR="00945B42" w14:paraId="4F31DC4D"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4AC70348" w14:textId="77777777" w:rsidR="00945B42" w:rsidRDefault="00945B42" w:rsidP="00552BA1">
            <w:r>
              <w:t xml:space="preserve">Kernel Module </w:t>
            </w:r>
            <w:proofErr w:type="spellStart"/>
            <w:r>
              <w:t>Jprobefutexwakekill</w:t>
            </w:r>
            <w:proofErr w:type="spellEnd"/>
          </w:p>
        </w:tc>
        <w:tc>
          <w:tcPr>
            <w:tcW w:w="3330" w:type="dxa"/>
            <w:tcBorders>
              <w:top w:val="single" w:sz="2" w:space="0" w:color="000000"/>
              <w:left w:val="single" w:sz="2" w:space="0" w:color="000000"/>
            </w:tcBorders>
            <w:tcMar>
              <w:top w:w="55" w:type="dxa"/>
              <w:left w:w="55" w:type="dxa"/>
              <w:bottom w:w="55" w:type="dxa"/>
              <w:right w:w="55" w:type="dxa"/>
            </w:tcMar>
          </w:tcPr>
          <w:p w14:paraId="4FD5B141" w14:textId="77777777" w:rsidR="00945B42" w:rsidRDefault="00945B42" w:rsidP="00552BA1">
            <w:r>
              <w:t>Virtual Users</w:t>
            </w:r>
          </w:p>
        </w:tc>
        <w:tc>
          <w:tcPr>
            <w:tcW w:w="2790" w:type="dxa"/>
            <w:tcBorders>
              <w:top w:val="single" w:sz="2" w:space="0" w:color="000000"/>
              <w:left w:val="single" w:sz="2" w:space="0" w:color="000000"/>
              <w:right w:val="single" w:sz="2" w:space="0" w:color="000000"/>
            </w:tcBorders>
            <w:tcMar>
              <w:top w:w="55" w:type="dxa"/>
              <w:left w:w="55" w:type="dxa"/>
              <w:bottom w:w="55" w:type="dxa"/>
              <w:right w:w="55" w:type="dxa"/>
            </w:tcMar>
          </w:tcPr>
          <w:p w14:paraId="53FDEB1F" w14:textId="77777777" w:rsidR="00945B42" w:rsidRDefault="00945B42" w:rsidP="00552BA1">
            <w:r>
              <w:t>Warehouses</w:t>
            </w:r>
          </w:p>
        </w:tc>
      </w:tr>
      <w:tr w:rsidR="00945B42" w14:paraId="7992E711"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46DD6039" w14:textId="77777777" w:rsidR="00945B42" w:rsidRDefault="00945B42" w:rsidP="00552BA1">
            <w:r>
              <w:lastRenderedPageBreak/>
              <w:t>Loaded with 100 skip count After 3 sec of running virtual users with driver script.</w:t>
            </w:r>
          </w:p>
        </w:tc>
        <w:tc>
          <w:tcPr>
            <w:tcW w:w="3330" w:type="dxa"/>
            <w:tcBorders>
              <w:left w:val="single" w:sz="2" w:space="0" w:color="000000"/>
              <w:bottom w:val="single" w:sz="2" w:space="0" w:color="000000"/>
            </w:tcBorders>
            <w:tcMar>
              <w:top w:w="55" w:type="dxa"/>
              <w:left w:w="55" w:type="dxa"/>
              <w:bottom w:w="55" w:type="dxa"/>
              <w:right w:w="55" w:type="dxa"/>
            </w:tcMar>
          </w:tcPr>
          <w:p w14:paraId="35C133EA" w14:textId="77777777" w:rsidR="00945B42" w:rsidRDefault="00945B42" w:rsidP="00552BA1">
            <w:r>
              <w:t>5</w:t>
            </w:r>
          </w:p>
        </w:tc>
        <w:tc>
          <w:tcPr>
            <w:tcW w:w="2790" w:type="dxa"/>
            <w:tcBorders>
              <w:left w:val="single" w:sz="2" w:space="0" w:color="000000"/>
              <w:bottom w:val="single" w:sz="2" w:space="0" w:color="000000"/>
              <w:right w:val="single" w:sz="2" w:space="0" w:color="000000"/>
            </w:tcBorders>
            <w:tcMar>
              <w:top w:w="55" w:type="dxa"/>
              <w:left w:w="55" w:type="dxa"/>
              <w:bottom w:w="55" w:type="dxa"/>
              <w:right w:w="55" w:type="dxa"/>
            </w:tcMar>
          </w:tcPr>
          <w:p w14:paraId="4FF15D3E" w14:textId="77777777" w:rsidR="00945B42" w:rsidRDefault="00945B42" w:rsidP="00552BA1">
            <w:r>
              <w:t>10</w:t>
            </w:r>
          </w:p>
        </w:tc>
      </w:tr>
    </w:tbl>
    <w:p w14:paraId="13B76553" w14:textId="77777777" w:rsidR="00945B42" w:rsidRDefault="00945B42" w:rsidP="00552BA1"/>
    <w:p w14:paraId="7DB6D539" w14:textId="77777777" w:rsidR="00945B42" w:rsidRDefault="00945B42" w:rsidP="00552BA1">
      <w:pPr>
        <w:pStyle w:val="Heading5"/>
      </w:pPr>
      <w:r>
        <w:t>Results</w:t>
      </w:r>
    </w:p>
    <w:tbl>
      <w:tblPr>
        <w:tblW w:w="9975" w:type="dxa"/>
        <w:tblLayout w:type="fixed"/>
        <w:tblCellMar>
          <w:left w:w="10" w:type="dxa"/>
          <w:right w:w="10" w:type="dxa"/>
        </w:tblCellMar>
        <w:tblLook w:val="04A0" w:firstRow="1" w:lastRow="0" w:firstColumn="1" w:lastColumn="0" w:noHBand="0" w:noVBand="1"/>
      </w:tblPr>
      <w:tblGrid>
        <w:gridCol w:w="3870"/>
        <w:gridCol w:w="3330"/>
        <w:gridCol w:w="2775"/>
      </w:tblGrid>
      <w:tr w:rsidR="00945B42" w14:paraId="60583BDF" w14:textId="77777777" w:rsidTr="00945B42">
        <w:tc>
          <w:tcPr>
            <w:tcW w:w="3870" w:type="dxa"/>
            <w:tcBorders>
              <w:top w:val="single" w:sz="2" w:space="0" w:color="000000"/>
              <w:left w:val="single" w:sz="2" w:space="0" w:color="000000"/>
            </w:tcBorders>
            <w:tcMar>
              <w:top w:w="55" w:type="dxa"/>
              <w:left w:w="55" w:type="dxa"/>
              <w:bottom w:w="55" w:type="dxa"/>
              <w:right w:w="55" w:type="dxa"/>
            </w:tcMar>
          </w:tcPr>
          <w:p w14:paraId="6A1EF520" w14:textId="77777777" w:rsidR="00945B42" w:rsidRDefault="00945B42" w:rsidP="00552BA1">
            <w:r>
              <w:t>Finished</w:t>
            </w:r>
          </w:p>
        </w:tc>
        <w:tc>
          <w:tcPr>
            <w:tcW w:w="3330" w:type="dxa"/>
            <w:tcBorders>
              <w:top w:val="single" w:sz="2" w:space="0" w:color="000000"/>
              <w:left w:val="single" w:sz="2" w:space="0" w:color="000000"/>
            </w:tcBorders>
            <w:tcMar>
              <w:top w:w="55" w:type="dxa"/>
              <w:left w:w="55" w:type="dxa"/>
              <w:bottom w:w="55" w:type="dxa"/>
              <w:right w:w="55" w:type="dxa"/>
            </w:tcMar>
          </w:tcPr>
          <w:p w14:paraId="40AEAB8F" w14:textId="77777777" w:rsidR="00945B42" w:rsidRDefault="00945B42" w:rsidP="00552BA1">
            <w:r>
              <w:t>Errors/Abnormalities</w:t>
            </w:r>
          </w:p>
        </w:tc>
        <w:tc>
          <w:tcPr>
            <w:tcW w:w="2775" w:type="dxa"/>
            <w:tcBorders>
              <w:top w:val="single" w:sz="2" w:space="0" w:color="000000"/>
              <w:left w:val="single" w:sz="2" w:space="0" w:color="000000"/>
              <w:right w:val="single" w:sz="2" w:space="0" w:color="000000"/>
            </w:tcBorders>
            <w:tcMar>
              <w:top w:w="55" w:type="dxa"/>
              <w:left w:w="55" w:type="dxa"/>
              <w:bottom w:w="55" w:type="dxa"/>
              <w:right w:w="55" w:type="dxa"/>
            </w:tcMar>
          </w:tcPr>
          <w:p w14:paraId="07F86C1D" w14:textId="77777777" w:rsidR="00945B42" w:rsidRDefault="00945B42" w:rsidP="00552BA1">
            <w:proofErr w:type="spellStart"/>
            <w:r>
              <w:t>Futex</w:t>
            </w:r>
            <w:proofErr w:type="spellEnd"/>
            <w:r>
              <w:t xml:space="preserve"> calls</w:t>
            </w:r>
          </w:p>
        </w:tc>
      </w:tr>
      <w:tr w:rsidR="00945B42" w14:paraId="6578045E" w14:textId="77777777" w:rsidTr="00945B42">
        <w:tc>
          <w:tcPr>
            <w:tcW w:w="3870" w:type="dxa"/>
            <w:tcBorders>
              <w:left w:val="single" w:sz="2" w:space="0" w:color="000000"/>
              <w:bottom w:val="single" w:sz="2" w:space="0" w:color="000000"/>
            </w:tcBorders>
            <w:tcMar>
              <w:top w:w="55" w:type="dxa"/>
              <w:left w:w="55" w:type="dxa"/>
              <w:bottom w:w="55" w:type="dxa"/>
              <w:right w:w="55" w:type="dxa"/>
            </w:tcMar>
          </w:tcPr>
          <w:p w14:paraId="33FDC1B7" w14:textId="77777777" w:rsidR="00945B42" w:rsidRDefault="00945B42" w:rsidP="00552BA1">
            <w:r>
              <w:t>Yes</w:t>
            </w:r>
          </w:p>
        </w:tc>
        <w:tc>
          <w:tcPr>
            <w:tcW w:w="3330" w:type="dxa"/>
            <w:tcBorders>
              <w:left w:val="single" w:sz="2" w:space="0" w:color="000000"/>
              <w:bottom w:val="single" w:sz="2" w:space="0" w:color="000000"/>
            </w:tcBorders>
            <w:tcMar>
              <w:top w:w="55" w:type="dxa"/>
              <w:left w:w="55" w:type="dxa"/>
              <w:bottom w:w="55" w:type="dxa"/>
              <w:right w:w="55" w:type="dxa"/>
            </w:tcMar>
          </w:tcPr>
          <w:p w14:paraId="28FD4BF2" w14:textId="77777777" w:rsidR="00945B42" w:rsidRDefault="00945B42" w:rsidP="00552BA1">
            <w:r>
              <w:t>No</w:t>
            </w:r>
          </w:p>
        </w:tc>
        <w:tc>
          <w:tcPr>
            <w:tcW w:w="2775" w:type="dxa"/>
            <w:tcBorders>
              <w:left w:val="single" w:sz="2" w:space="0" w:color="000000"/>
              <w:bottom w:val="single" w:sz="2" w:space="0" w:color="000000"/>
              <w:right w:val="single" w:sz="2" w:space="0" w:color="000000"/>
            </w:tcBorders>
            <w:tcMar>
              <w:top w:w="55" w:type="dxa"/>
              <w:left w:w="55" w:type="dxa"/>
              <w:bottom w:w="55" w:type="dxa"/>
              <w:right w:w="55" w:type="dxa"/>
            </w:tcMar>
          </w:tcPr>
          <w:p w14:paraId="18573AD0" w14:textId="77777777" w:rsidR="00945B42" w:rsidRDefault="00945B42" w:rsidP="00552BA1">
            <w:r>
              <w:t>0</w:t>
            </w:r>
          </w:p>
        </w:tc>
      </w:tr>
    </w:tbl>
    <w:p w14:paraId="484C7CF0" w14:textId="77777777" w:rsidR="00945B42" w:rsidRDefault="00945B42" w:rsidP="00552BA1"/>
    <w:p w14:paraId="3961E784" w14:textId="77777777" w:rsidR="00945B42" w:rsidRDefault="00945B42" w:rsidP="00552BA1">
      <w:pPr>
        <w:pStyle w:val="Heading5"/>
      </w:pPr>
      <w:r>
        <w:t>Comments</w:t>
      </w:r>
    </w:p>
    <w:p w14:paraId="7BFB951B" w14:textId="77777777" w:rsidR="00945B42" w:rsidRDefault="00945B42" w:rsidP="00552BA1">
      <w:r>
        <w:t>N/A</w:t>
      </w:r>
    </w:p>
    <w:p w14:paraId="7D942B0F" w14:textId="77777777" w:rsidR="00945B42" w:rsidRDefault="00945B42" w:rsidP="00945B42">
      <w:pPr>
        <w:pStyle w:val="Textbody"/>
        <w:jc w:val="both"/>
        <w:rPr>
          <w:rFonts w:ascii="Liberation Sans" w:hAnsi="Liberation Sans"/>
          <w:color w:val="000000"/>
          <w:sz w:val="21"/>
          <w:szCs w:val="21"/>
        </w:rPr>
      </w:pPr>
    </w:p>
    <w:p w14:paraId="3844E133" w14:textId="77777777" w:rsidR="00945B42" w:rsidRDefault="00945B42" w:rsidP="00552BA1">
      <w:pPr>
        <w:pStyle w:val="Heading3"/>
      </w:pPr>
      <w:bookmarkStart w:id="77" w:name="_Toc8671792"/>
      <w:r>
        <w:t>Pattern</w:t>
      </w:r>
      <w:bookmarkEnd w:id="77"/>
    </w:p>
    <w:p w14:paraId="29B2A117" w14:textId="4F3B81C3" w:rsidR="00552BA1" w:rsidRDefault="00945B42" w:rsidP="00552BA1">
      <w:pPr>
        <w:jc w:val="both"/>
      </w:pPr>
      <w:r>
        <w:t xml:space="preserve">Four Virtual users only need 4 </w:t>
      </w:r>
      <w:proofErr w:type="spellStart"/>
      <w:r>
        <w:t>futex</w:t>
      </w:r>
      <w:proofErr w:type="spellEnd"/>
      <w:r>
        <w:t xml:space="preserve"> call</w:t>
      </w:r>
      <w:r w:rsidR="00A0433A">
        <w:t>s</w:t>
      </w:r>
      <w:r>
        <w:t xml:space="preserve"> to make connections with the database server. No system </w:t>
      </w:r>
      <w:proofErr w:type="spellStart"/>
      <w:r>
        <w:t>futex</w:t>
      </w:r>
      <w:proofErr w:type="spellEnd"/>
      <w:r>
        <w:t xml:space="preserve"> call</w:t>
      </w:r>
      <w:r w:rsidR="00A0433A">
        <w:t>s</w:t>
      </w:r>
      <w:r>
        <w:t xml:space="preserve"> were made while the driver script was running. I tested with five virtual users and saw Five </w:t>
      </w:r>
      <w:proofErr w:type="spellStart"/>
      <w:r>
        <w:t>futex</w:t>
      </w:r>
      <w:proofErr w:type="spellEnd"/>
      <w:r>
        <w:t xml:space="preserve"> calls in the summary of strace</w:t>
      </w:r>
      <w:r w:rsidR="00552BA1">
        <w:t>.</w:t>
      </w:r>
    </w:p>
    <w:p w14:paraId="25B105ED" w14:textId="133D2D84" w:rsidR="00C53B2A" w:rsidRDefault="00C53B2A" w:rsidP="00552BA1">
      <w:pPr>
        <w:jc w:val="both"/>
      </w:pPr>
    </w:p>
    <w:p w14:paraId="2D07E151" w14:textId="225BBB64" w:rsidR="00C53B2A" w:rsidRDefault="00C53B2A" w:rsidP="00552BA1">
      <w:pPr>
        <w:jc w:val="both"/>
      </w:pPr>
    </w:p>
    <w:p w14:paraId="29902714" w14:textId="270FE1F7" w:rsidR="003E6641" w:rsidRDefault="003E6641" w:rsidP="003E6641">
      <w:pPr>
        <w:pStyle w:val="Heading2"/>
      </w:pPr>
      <w:bookmarkStart w:id="78" w:name="_Toc8671793"/>
      <w:r w:rsidRPr="3BD4C970">
        <w:t>Apache Tomcat</w:t>
      </w:r>
      <w:bookmarkEnd w:id="78"/>
    </w:p>
    <w:p w14:paraId="1A37F652" w14:textId="77777777" w:rsidR="003E6641" w:rsidRDefault="003E6641" w:rsidP="003E6641">
      <w:r w:rsidRPr="6D4B38FE">
        <w:t>Apache Tomcat (or simply Tomcat) is an open source web server and servlet container developed by the Apache Software Foundation (ASF).</w:t>
      </w:r>
    </w:p>
    <w:p w14:paraId="6FF16946" w14:textId="275C9494" w:rsidR="003E6641" w:rsidRDefault="003E6641" w:rsidP="003E6641">
      <w:pPr>
        <w:pStyle w:val="Heading3"/>
      </w:pPr>
      <w:bookmarkStart w:id="79" w:name="_Toc8671794"/>
      <w:r w:rsidRPr="3BD4C970">
        <w:t>Testing Pre-requisites</w:t>
      </w:r>
      <w:bookmarkEnd w:id="79"/>
    </w:p>
    <w:p w14:paraId="1B609932" w14:textId="2A3B403B" w:rsidR="003E6641" w:rsidRDefault="003E6641" w:rsidP="003E6641">
      <w:pPr>
        <w:pStyle w:val="Heading4"/>
      </w:pPr>
      <w:r w:rsidRPr="3BD4C970">
        <w:t>Installation</w:t>
      </w:r>
    </w:p>
    <w:p w14:paraId="63E1C2E4" w14:textId="192AEDBE" w:rsidR="003E6641" w:rsidRDefault="003E6641" w:rsidP="003E6641">
      <w:r w:rsidRPr="07B5309B">
        <w:t xml:space="preserve">Installation of </w:t>
      </w:r>
      <w:r w:rsidR="00A0433A">
        <w:t>T</w:t>
      </w:r>
      <w:r w:rsidRPr="07B5309B">
        <w:t xml:space="preserve">omcat and setting apache tomcat’s configurations. </w:t>
      </w:r>
    </w:p>
    <w:p w14:paraId="66FE99B7" w14:textId="4F6D6B0E" w:rsidR="003E6641" w:rsidRDefault="003E6641" w:rsidP="003E6641">
      <w:pPr>
        <w:pStyle w:val="Heading4"/>
      </w:pPr>
      <w:r w:rsidRPr="3BD4C970">
        <w:t>Sample Servlet</w:t>
      </w:r>
    </w:p>
    <w:p w14:paraId="505BE91B" w14:textId="33B0E316" w:rsidR="003E6641" w:rsidRDefault="003E6641" w:rsidP="003E6641">
      <w:r w:rsidRPr="3BD4C970">
        <w:t xml:space="preserve">Sample servlet can be installed from </w:t>
      </w:r>
      <w:hyperlink r:id="rId31">
        <w:r w:rsidRPr="3BD4C970">
          <w:rPr>
            <w:rStyle w:val="Hyperlink"/>
          </w:rPr>
          <w:t>here</w:t>
        </w:r>
      </w:hyperlink>
      <w:r w:rsidRPr="3BD4C970">
        <w:t>.</w:t>
      </w:r>
    </w:p>
    <w:p w14:paraId="710A92AA" w14:textId="413297EF" w:rsidR="003E6641" w:rsidRDefault="003E6641" w:rsidP="003E6641">
      <w:pPr>
        <w:pStyle w:val="Heading3"/>
      </w:pPr>
      <w:bookmarkStart w:id="80" w:name="_Toc8671795"/>
      <w:r w:rsidRPr="3BD4C970">
        <w:t>Pre-testing Info</w:t>
      </w:r>
      <w:bookmarkEnd w:id="80"/>
    </w:p>
    <w:p w14:paraId="3DA96624" w14:textId="0A969CE2" w:rsidR="003E6641" w:rsidRDefault="003E6641" w:rsidP="003E6641">
      <w:pPr>
        <w:jc w:val="both"/>
      </w:pPr>
      <w:r w:rsidRPr="3BD4C970">
        <w:t>Inserting the module require</w:t>
      </w:r>
      <w:r w:rsidR="00A0433A">
        <w:t>s</w:t>
      </w:r>
      <w:r w:rsidRPr="3BD4C970">
        <w:t xml:space="preserve"> a name. Since tomcat is a </w:t>
      </w:r>
      <w:r w:rsidR="00A0433A">
        <w:t>J</w:t>
      </w:r>
      <w:r w:rsidRPr="3BD4C970">
        <w:t xml:space="preserve">ava-based application it is started using java binary, so always </w:t>
      </w:r>
      <w:proofErr w:type="spellStart"/>
      <w:r w:rsidRPr="3BD4C970">
        <w:t>ps</w:t>
      </w:r>
      <w:proofErr w:type="spellEnd"/>
      <w:r w:rsidRPr="3BD4C970">
        <w:t xml:space="preserve"> will show it as a java process. Adding the name of tomcat in </w:t>
      </w:r>
      <w:proofErr w:type="spellStart"/>
      <w:r w:rsidRPr="3BD4C970">
        <w:t>mycommand</w:t>
      </w:r>
      <w:proofErr w:type="spellEnd"/>
      <w:r w:rsidRPr="3BD4C970">
        <w:t xml:space="preserve"> attribute of </w:t>
      </w:r>
      <w:proofErr w:type="spellStart"/>
      <w:r w:rsidRPr="3BD4C970">
        <w:t>kprobefutexwakekill</w:t>
      </w:r>
      <w:proofErr w:type="spellEnd"/>
      <w:r w:rsidRPr="3BD4C970">
        <w:t xml:space="preserve"> is not possible else we have to give “java” </w:t>
      </w:r>
      <w:r w:rsidRPr="3BD4C970">
        <w:lastRenderedPageBreak/>
        <w:t xml:space="preserve">in the </w:t>
      </w:r>
      <w:proofErr w:type="spellStart"/>
      <w:r w:rsidRPr="3BD4C970">
        <w:t>kprobefutexwakekill’s</w:t>
      </w:r>
      <w:proofErr w:type="spellEnd"/>
      <w:r w:rsidRPr="3BD4C970">
        <w:t xml:space="preserve"> </w:t>
      </w:r>
      <w:proofErr w:type="spellStart"/>
      <w:r w:rsidRPr="3BD4C970">
        <w:t>mycommand</w:t>
      </w:r>
      <w:proofErr w:type="spellEnd"/>
      <w:r w:rsidRPr="3BD4C970">
        <w:t xml:space="preserve"> attribute. Worth mentioning that even when you install application servers like </w:t>
      </w:r>
      <w:r w:rsidR="00A0433A">
        <w:t>WebS</w:t>
      </w:r>
      <w:r w:rsidRPr="3BD4C970">
        <w:t xml:space="preserve">phere or </w:t>
      </w:r>
      <w:proofErr w:type="gramStart"/>
      <w:r w:rsidR="00A0433A">
        <w:t>WebL</w:t>
      </w:r>
      <w:r w:rsidRPr="3BD4C970">
        <w:t>ogic</w:t>
      </w:r>
      <w:proofErr w:type="gramEnd"/>
      <w:r w:rsidRPr="3BD4C970">
        <w:t xml:space="preserve"> they too are java programs so </w:t>
      </w:r>
      <w:proofErr w:type="spellStart"/>
      <w:r w:rsidR="00A0433A">
        <w:t>L</w:t>
      </w:r>
      <w:r w:rsidRPr="3BD4C970">
        <w:t>inux</w:t>
      </w:r>
      <w:proofErr w:type="spellEnd"/>
      <w:r w:rsidRPr="3BD4C970">
        <w:t xml:space="preserve"> will identify them as java process only because that's how java virtual machines are identified. Although in server.xml of </w:t>
      </w:r>
      <w:r w:rsidR="00A0433A">
        <w:t>WebS</w:t>
      </w:r>
      <w:r w:rsidRPr="3BD4C970">
        <w:t xml:space="preserve">phere there is an option to change the executable name to whatever you like which is java by default. I didn’t come across this sort of setting for tomcat. </w:t>
      </w:r>
    </w:p>
    <w:p w14:paraId="26C03996" w14:textId="51468679" w:rsidR="003E6641" w:rsidRDefault="003E6641" w:rsidP="003E6641">
      <w:pPr>
        <w:pStyle w:val="Heading3"/>
      </w:pPr>
      <w:bookmarkStart w:id="81" w:name="_Toc8671796"/>
      <w:r w:rsidRPr="3BD4C970">
        <w:t>Test Summary</w:t>
      </w:r>
      <w:bookmarkEnd w:id="81"/>
    </w:p>
    <w:p w14:paraId="376E0669" w14:textId="77777777" w:rsidR="003E6641" w:rsidRDefault="003E6641" w:rsidP="003E6641">
      <w:r w:rsidRPr="3BD4C970">
        <w:t xml:space="preserve">It needs 3000 plus </w:t>
      </w:r>
      <w:proofErr w:type="spellStart"/>
      <w:r w:rsidRPr="3BD4C970">
        <w:t>futex</w:t>
      </w:r>
      <w:proofErr w:type="spellEnd"/>
      <w:r w:rsidRPr="3BD4C970">
        <w:t xml:space="preserve"> calls to start and if any of it gets kill by our </w:t>
      </w:r>
      <w:proofErr w:type="spellStart"/>
      <w:r w:rsidRPr="3BD4C970">
        <w:t>kprobefutexwakekill</w:t>
      </w:r>
      <w:proofErr w:type="spellEnd"/>
      <w:r w:rsidRPr="3BD4C970">
        <w:t xml:space="preserve"> module then tomcat won’t start. Operating the sample and example apps don’t make any calls. </w:t>
      </w:r>
    </w:p>
    <w:p w14:paraId="12F8B899" w14:textId="71347430" w:rsidR="003E6641" w:rsidRDefault="003E6641" w:rsidP="003E6641">
      <w:pPr>
        <w:pStyle w:val="Heading3"/>
      </w:pPr>
      <w:bookmarkStart w:id="82" w:name="_Toc8671797"/>
      <w:r w:rsidRPr="3BD4C970">
        <w:t>Testing Detail</w:t>
      </w:r>
      <w:bookmarkEnd w:id="82"/>
    </w:p>
    <w:p w14:paraId="6ACE7FE0" w14:textId="01B5BF76" w:rsidR="003E6641" w:rsidRDefault="003E6641" w:rsidP="003E6641">
      <w:r w:rsidRPr="3BD4C970">
        <w:rPr>
          <w:rFonts w:ascii="Calibri" w:eastAsia="Calibri" w:hAnsi="Calibri" w:cs="Calibri"/>
          <w:sz w:val="22"/>
        </w:rPr>
        <w:t>Inserted module with count 50 while tomcat was running and when I did ‘</w:t>
      </w:r>
      <w:proofErr w:type="spellStart"/>
      <w:r w:rsidRPr="3BD4C970">
        <w:rPr>
          <w:rFonts w:ascii="Calibri" w:eastAsia="Calibri" w:hAnsi="Calibri" w:cs="Calibri"/>
          <w:i/>
          <w:iCs/>
          <w:sz w:val="22"/>
        </w:rPr>
        <w:t>dmesg</w:t>
      </w:r>
      <w:proofErr w:type="spellEnd"/>
      <w:r w:rsidRPr="3BD4C970">
        <w:rPr>
          <w:rFonts w:ascii="Calibri" w:eastAsia="Calibri" w:hAnsi="Calibri" w:cs="Calibri"/>
          <w:sz w:val="22"/>
        </w:rPr>
        <w:t>’ to check I got 50 calls that were skipped and after some time 25 more counts that were killed. Surpri</w:t>
      </w:r>
      <w:r w:rsidR="00A0433A">
        <w:rPr>
          <w:rFonts w:ascii="Calibri" w:eastAsia="Calibri" w:hAnsi="Calibri" w:cs="Calibri"/>
          <w:sz w:val="22"/>
        </w:rPr>
        <w:t>s</w:t>
      </w:r>
      <w:r w:rsidRPr="3BD4C970">
        <w:rPr>
          <w:rFonts w:ascii="Calibri" w:eastAsia="Calibri" w:hAnsi="Calibri" w:cs="Calibri"/>
          <w:sz w:val="22"/>
        </w:rPr>
        <w:t>ingly the tomcat server was running fine in the backend and I tried to refresh</w:t>
      </w:r>
      <w:r w:rsidR="00A0433A">
        <w:rPr>
          <w:rFonts w:ascii="Calibri" w:eastAsia="Calibri" w:hAnsi="Calibri" w:cs="Calibri"/>
          <w:sz w:val="22"/>
        </w:rPr>
        <w:t xml:space="preserve"> the</w:t>
      </w:r>
      <w:r w:rsidRPr="3BD4C970">
        <w:rPr>
          <w:rFonts w:ascii="Calibri" w:eastAsia="Calibri" w:hAnsi="Calibri" w:cs="Calibri"/>
          <w:sz w:val="22"/>
        </w:rPr>
        <w:t xml:space="preserve"> sample website that I hosted locally on tomcat and it was working fine and soon after 5 minute</w:t>
      </w:r>
      <w:r w:rsidR="00A0433A">
        <w:rPr>
          <w:rFonts w:ascii="Calibri" w:eastAsia="Calibri" w:hAnsi="Calibri" w:cs="Calibri"/>
          <w:sz w:val="22"/>
        </w:rPr>
        <w:t>s,</w:t>
      </w:r>
      <w:r w:rsidRPr="3BD4C970">
        <w:rPr>
          <w:rFonts w:ascii="Calibri" w:eastAsia="Calibri" w:hAnsi="Calibri" w:cs="Calibri"/>
          <w:sz w:val="22"/>
        </w:rPr>
        <w:t xml:space="preserve"> I see 5 more calls that</w:t>
      </w:r>
      <w:r w:rsidR="00A0433A">
        <w:rPr>
          <w:rFonts w:ascii="Calibri" w:eastAsia="Calibri" w:hAnsi="Calibri" w:cs="Calibri"/>
          <w:sz w:val="22"/>
        </w:rPr>
        <w:t xml:space="preserve"> </w:t>
      </w:r>
      <w:r w:rsidRPr="3BD4C970">
        <w:rPr>
          <w:rFonts w:ascii="Calibri" w:eastAsia="Calibri" w:hAnsi="Calibri" w:cs="Calibri"/>
          <w:sz w:val="22"/>
        </w:rPr>
        <w:t>w</w:t>
      </w:r>
      <w:r w:rsidR="00A0433A">
        <w:rPr>
          <w:rFonts w:ascii="Calibri" w:eastAsia="Calibri" w:hAnsi="Calibri" w:cs="Calibri"/>
          <w:sz w:val="22"/>
        </w:rPr>
        <w:t>ere</w:t>
      </w:r>
      <w:r w:rsidRPr="3BD4C970">
        <w:rPr>
          <w:rFonts w:ascii="Calibri" w:eastAsia="Calibri" w:hAnsi="Calibri" w:cs="Calibri"/>
          <w:sz w:val="22"/>
        </w:rPr>
        <w:t xml:space="preserve"> kill</w:t>
      </w:r>
      <w:r w:rsidR="00A0433A">
        <w:rPr>
          <w:rFonts w:ascii="Calibri" w:eastAsia="Calibri" w:hAnsi="Calibri" w:cs="Calibri"/>
          <w:sz w:val="22"/>
        </w:rPr>
        <w:t>ed</w:t>
      </w:r>
      <w:r w:rsidRPr="3BD4C970">
        <w:rPr>
          <w:rFonts w:ascii="Calibri" w:eastAsia="Calibri" w:hAnsi="Calibri" w:cs="Calibri"/>
          <w:sz w:val="22"/>
        </w:rPr>
        <w:t xml:space="preserve"> by our module which made the tomcat server die.</w:t>
      </w:r>
    </w:p>
    <w:p w14:paraId="0F0C9A5B" w14:textId="17B18CCD" w:rsidR="003E6641" w:rsidRDefault="003E6641" w:rsidP="003E6641">
      <w:pPr>
        <w:rPr>
          <w:rFonts w:ascii="Calibri" w:eastAsia="Calibri" w:hAnsi="Calibri" w:cs="Calibri"/>
        </w:rPr>
      </w:pPr>
      <w:r w:rsidRPr="3BD4C970">
        <w:rPr>
          <w:rFonts w:ascii="Calibri" w:eastAsia="Calibri" w:hAnsi="Calibri" w:cs="Calibri"/>
          <w:sz w:val="22"/>
        </w:rPr>
        <w:t>Tried this again with more than 5000 skip counts. At first</w:t>
      </w:r>
      <w:r w:rsidR="00A0433A">
        <w:rPr>
          <w:rFonts w:ascii="Calibri" w:eastAsia="Calibri" w:hAnsi="Calibri" w:cs="Calibri"/>
          <w:sz w:val="22"/>
        </w:rPr>
        <w:t>,</w:t>
      </w:r>
      <w:r w:rsidRPr="3BD4C970">
        <w:rPr>
          <w:rFonts w:ascii="Calibri" w:eastAsia="Calibri" w:hAnsi="Calibri" w:cs="Calibri"/>
          <w:sz w:val="22"/>
        </w:rPr>
        <w:t xml:space="preserve"> killed the tomcat server via ‘Kill –9 pid’ and restarted it again. Recorded 5000 calls in a minute and after it reached the skip</w:t>
      </w:r>
      <w:r w:rsidR="00A0433A">
        <w:rPr>
          <w:rFonts w:ascii="Calibri" w:eastAsia="Calibri" w:hAnsi="Calibri" w:cs="Calibri"/>
          <w:sz w:val="22"/>
        </w:rPr>
        <w:t>ping</w:t>
      </w:r>
      <w:r w:rsidRPr="3BD4C970">
        <w:rPr>
          <w:rFonts w:ascii="Calibri" w:eastAsia="Calibri" w:hAnsi="Calibri" w:cs="Calibri"/>
          <w:sz w:val="22"/>
        </w:rPr>
        <w:t xml:space="preserve"> </w:t>
      </w:r>
      <w:proofErr w:type="gramStart"/>
      <w:r w:rsidRPr="3BD4C970">
        <w:rPr>
          <w:rFonts w:ascii="Calibri" w:eastAsia="Calibri" w:hAnsi="Calibri" w:cs="Calibri"/>
          <w:sz w:val="22"/>
        </w:rPr>
        <w:t>threshold</w:t>
      </w:r>
      <w:proofErr w:type="gramEnd"/>
      <w:r w:rsidRPr="3BD4C970">
        <w:rPr>
          <w:rFonts w:ascii="Calibri" w:eastAsia="Calibri" w:hAnsi="Calibri" w:cs="Calibri"/>
          <w:sz w:val="22"/>
        </w:rPr>
        <w:t xml:space="preserve"> we got recor</w:t>
      </w:r>
      <w:r w:rsidR="00A0433A">
        <w:rPr>
          <w:rFonts w:ascii="Calibri" w:eastAsia="Calibri" w:hAnsi="Calibri" w:cs="Calibri"/>
          <w:sz w:val="22"/>
        </w:rPr>
        <w:t>d</w:t>
      </w:r>
      <w:r w:rsidRPr="3BD4C970">
        <w:rPr>
          <w:rFonts w:ascii="Calibri" w:eastAsia="Calibri" w:hAnsi="Calibri" w:cs="Calibri"/>
          <w:sz w:val="22"/>
        </w:rPr>
        <w:t>ed 66 calls that w</w:t>
      </w:r>
      <w:r w:rsidR="00A0433A">
        <w:rPr>
          <w:rFonts w:ascii="Calibri" w:eastAsia="Calibri" w:hAnsi="Calibri" w:cs="Calibri"/>
          <w:sz w:val="22"/>
        </w:rPr>
        <w:t>ere</w:t>
      </w:r>
      <w:r w:rsidRPr="3BD4C970">
        <w:rPr>
          <w:rFonts w:ascii="Calibri" w:eastAsia="Calibri" w:hAnsi="Calibri" w:cs="Calibri"/>
          <w:sz w:val="22"/>
        </w:rPr>
        <w:t xml:space="preserve"> killed by </w:t>
      </w:r>
      <w:proofErr w:type="spellStart"/>
      <w:r w:rsidRPr="3BD4C970">
        <w:rPr>
          <w:rFonts w:ascii="Calibri" w:eastAsia="Calibri" w:hAnsi="Calibri" w:cs="Calibri"/>
          <w:sz w:val="22"/>
        </w:rPr>
        <w:t>kprobefutexwakekill</w:t>
      </w:r>
      <w:proofErr w:type="spellEnd"/>
      <w:r w:rsidRPr="3BD4C970">
        <w:rPr>
          <w:rFonts w:ascii="Calibri" w:eastAsia="Calibri" w:hAnsi="Calibri" w:cs="Calibri"/>
          <w:sz w:val="22"/>
        </w:rPr>
        <w:t xml:space="preserve"> module. I got surprised because the tomcat was running in the background. Removed the module and inserted it again and the recorded no </w:t>
      </w:r>
      <w:proofErr w:type="spellStart"/>
      <w:r w:rsidRPr="3BD4C970">
        <w:rPr>
          <w:rFonts w:ascii="Calibri" w:eastAsia="Calibri" w:hAnsi="Calibri" w:cs="Calibri"/>
          <w:sz w:val="22"/>
        </w:rPr>
        <w:t>futex</w:t>
      </w:r>
      <w:proofErr w:type="spellEnd"/>
      <w:r w:rsidRPr="3BD4C970">
        <w:rPr>
          <w:rFonts w:ascii="Calibri" w:eastAsia="Calibri" w:hAnsi="Calibri" w:cs="Calibri"/>
          <w:sz w:val="22"/>
        </w:rPr>
        <w:t xml:space="preserve"> calls.</w:t>
      </w:r>
    </w:p>
    <w:p w14:paraId="718A50C6" w14:textId="12E6158D" w:rsidR="003E6641" w:rsidRDefault="003E6641" w:rsidP="003E6641">
      <w:r w:rsidRPr="3BD4C970">
        <w:rPr>
          <w:rFonts w:ascii="Calibri" w:eastAsia="Calibri" w:hAnsi="Calibri" w:cs="Calibri"/>
          <w:sz w:val="22"/>
        </w:rPr>
        <w:t xml:space="preserve">Restarting needs 3000 calls to and if any of it gets killed the program won't start but if we remove the module and then just </w:t>
      </w:r>
      <w:proofErr w:type="gramStart"/>
      <w:r w:rsidRPr="3BD4C970">
        <w:rPr>
          <w:rFonts w:ascii="Calibri" w:eastAsia="Calibri" w:hAnsi="Calibri" w:cs="Calibri"/>
          <w:sz w:val="22"/>
        </w:rPr>
        <w:t>observer</w:t>
      </w:r>
      <w:proofErr w:type="gramEnd"/>
      <w:r w:rsidRPr="3BD4C970">
        <w:rPr>
          <w:rFonts w:ascii="Calibri" w:eastAsia="Calibri" w:hAnsi="Calibri" w:cs="Calibri"/>
          <w:sz w:val="22"/>
        </w:rPr>
        <w:t xml:space="preserve"> we see that the program tomcat</w:t>
      </w:r>
      <w:r w:rsidR="00A0433A">
        <w:rPr>
          <w:rFonts w:ascii="Calibri" w:eastAsia="Calibri" w:hAnsi="Calibri" w:cs="Calibri"/>
          <w:sz w:val="22"/>
        </w:rPr>
        <w:t xml:space="preserve"> </w:t>
      </w:r>
      <w:r w:rsidRPr="3BD4C970">
        <w:rPr>
          <w:rFonts w:ascii="Calibri" w:eastAsia="Calibri" w:hAnsi="Calibri" w:cs="Calibri"/>
          <w:sz w:val="22"/>
        </w:rPr>
        <w:t xml:space="preserve">service automatically starts with almost 1500+ more calls. </w:t>
      </w:r>
    </w:p>
    <w:p w14:paraId="6249B337" w14:textId="77777777" w:rsidR="003E6641" w:rsidRDefault="003E6641" w:rsidP="003E6641">
      <w:pPr>
        <w:rPr>
          <w:rFonts w:ascii="Calibri" w:eastAsia="Calibri" w:hAnsi="Calibri" w:cs="Calibri"/>
        </w:rPr>
      </w:pPr>
      <w:r w:rsidRPr="3BD4C970">
        <w:t xml:space="preserve">Then ran all the servlet examples given at </w:t>
      </w:r>
      <w:hyperlink r:id="rId32">
        <w:r w:rsidRPr="3BD4C970">
          <w:rPr>
            <w:rStyle w:val="Hyperlink"/>
          </w:rPr>
          <w:t>http://localhost:8080/examples/servlets/</w:t>
        </w:r>
      </w:hyperlink>
      <w:r w:rsidRPr="3BD4C970">
        <w:t xml:space="preserve"> and found no further </w:t>
      </w:r>
      <w:proofErr w:type="spellStart"/>
      <w:r w:rsidRPr="3BD4C970">
        <w:t>futex</w:t>
      </w:r>
      <w:proofErr w:type="spellEnd"/>
      <w:r w:rsidRPr="3BD4C970">
        <w:t xml:space="preserve"> calls.</w:t>
      </w:r>
    </w:p>
    <w:p w14:paraId="406D256A" w14:textId="258AA1BA" w:rsidR="003E6641" w:rsidRDefault="003E6641" w:rsidP="003E6641">
      <w:r>
        <w:rPr>
          <w:noProof/>
        </w:rPr>
        <w:drawing>
          <wp:inline distT="0" distB="0" distL="0" distR="0" wp14:anchorId="5B5AFE9D" wp14:editId="2AE16FCC">
            <wp:extent cx="4206240" cy="2024253"/>
            <wp:effectExtent l="0" t="0" r="3810" b="0"/>
            <wp:docPr id="19936964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08044" cy="2025121"/>
                    </a:xfrm>
                    <a:prstGeom prst="rect">
                      <a:avLst/>
                    </a:prstGeom>
                  </pic:spPr>
                </pic:pic>
              </a:graphicData>
            </a:graphic>
          </wp:inline>
        </w:drawing>
      </w:r>
    </w:p>
    <w:p w14:paraId="75C58F4E" w14:textId="77777777" w:rsidR="00536FB7" w:rsidRDefault="00536FB7" w:rsidP="00536FB7">
      <w:pPr>
        <w:jc w:val="center"/>
      </w:pPr>
      <w:r>
        <w:lastRenderedPageBreak/>
        <w:t>Figure 6.5</w:t>
      </w:r>
    </w:p>
    <w:p w14:paraId="526B3463" w14:textId="77777777" w:rsidR="00536FB7" w:rsidRDefault="00536FB7" w:rsidP="003E6641"/>
    <w:p w14:paraId="36412495" w14:textId="742C4702" w:rsidR="003E6641" w:rsidRDefault="003E6641" w:rsidP="003E6641">
      <w:r>
        <w:rPr>
          <w:noProof/>
        </w:rPr>
        <w:drawing>
          <wp:inline distT="0" distB="0" distL="0" distR="0" wp14:anchorId="49C1B858" wp14:editId="27C9F3DE">
            <wp:extent cx="4572000" cy="1104900"/>
            <wp:effectExtent l="0" t="0" r="0" b="0"/>
            <wp:docPr id="179468700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4">
                      <a:extLst>
                        <a:ext uri="{28A0092B-C50C-407E-A947-70E740481C1C}">
                          <a14:useLocalDpi xmlns:a14="http://schemas.microsoft.com/office/drawing/2010/main" val="0"/>
                        </a:ext>
                      </a:extLst>
                    </a:blip>
                    <a:stretch>
                      <a:fillRect/>
                    </a:stretch>
                  </pic:blipFill>
                  <pic:spPr>
                    <a:xfrm>
                      <a:off x="0" y="0"/>
                      <a:ext cx="4572000" cy="1104900"/>
                    </a:xfrm>
                    <a:prstGeom prst="rect">
                      <a:avLst/>
                    </a:prstGeom>
                  </pic:spPr>
                </pic:pic>
              </a:graphicData>
            </a:graphic>
          </wp:inline>
        </w:drawing>
      </w:r>
    </w:p>
    <w:p w14:paraId="61AD0C17" w14:textId="767BF7A0" w:rsidR="00536FB7" w:rsidRDefault="00536FB7" w:rsidP="00536FB7">
      <w:pPr>
        <w:jc w:val="center"/>
      </w:pPr>
      <w:r>
        <w:t>Figure 6.6</w:t>
      </w:r>
    </w:p>
    <w:p w14:paraId="7C253022" w14:textId="63DB8FF3" w:rsidR="003E6641" w:rsidRDefault="003E6641" w:rsidP="003E6641">
      <w:pPr>
        <w:pStyle w:val="Heading3"/>
      </w:pPr>
      <w:bookmarkStart w:id="83" w:name="_Toc8671798"/>
      <w:r w:rsidRPr="3BD4C970">
        <w:t>In Further Iteration</w:t>
      </w:r>
      <w:bookmarkEnd w:id="83"/>
    </w:p>
    <w:p w14:paraId="39B4778C" w14:textId="6546300A" w:rsidR="003E6641" w:rsidRDefault="003E6641" w:rsidP="003E6641">
      <w:r w:rsidRPr="07B5309B">
        <w:t xml:space="preserve">I have written a custom servlet that store and read data from </w:t>
      </w:r>
      <w:r w:rsidR="00A0433A">
        <w:t xml:space="preserve">the </w:t>
      </w:r>
      <w:r w:rsidRPr="07B5309B">
        <w:t xml:space="preserve">database. I have tested this site and got the same results as above. In </w:t>
      </w:r>
      <w:r w:rsidR="00A0433A">
        <w:t xml:space="preserve">the </w:t>
      </w:r>
      <w:r w:rsidRPr="07B5309B">
        <w:t>next phase</w:t>
      </w:r>
      <w:r w:rsidR="00A0433A">
        <w:t>,</w:t>
      </w:r>
      <w:r w:rsidRPr="07B5309B">
        <w:t xml:space="preserve"> I would test tomcat while benchmarking that site.</w:t>
      </w:r>
    </w:p>
    <w:p w14:paraId="36407350" w14:textId="072E44FA" w:rsidR="00C53B2A" w:rsidRDefault="00C53B2A" w:rsidP="00552BA1">
      <w:pPr>
        <w:jc w:val="both"/>
      </w:pPr>
    </w:p>
    <w:p w14:paraId="3EEA2D55" w14:textId="4C9C824A" w:rsidR="003E6641" w:rsidRDefault="003E6641" w:rsidP="00944C38">
      <w:pPr>
        <w:pStyle w:val="Heading2"/>
        <w:rPr>
          <w:rFonts w:ascii="Calibri" w:eastAsia="Calibri" w:hAnsi="Calibri" w:cs="Calibri"/>
        </w:rPr>
      </w:pPr>
      <w:bookmarkStart w:id="84" w:name="_Toc8671799"/>
      <w:r w:rsidRPr="07B5309B">
        <w:t>FUSE</w:t>
      </w:r>
      <w:bookmarkEnd w:id="84"/>
    </w:p>
    <w:p w14:paraId="38D9F929" w14:textId="50ADDB3B" w:rsidR="003E6641" w:rsidRDefault="003E6641" w:rsidP="003E6641">
      <w:r w:rsidRPr="3BD4C970">
        <w:t xml:space="preserve">FUSE is the Filesystem in </w:t>
      </w:r>
      <w:proofErr w:type="spellStart"/>
      <w:r w:rsidRPr="3BD4C970">
        <w:t>Userspace</w:t>
      </w:r>
      <w:proofErr w:type="spellEnd"/>
      <w:r w:rsidRPr="3BD4C970">
        <w:t>, a</w:t>
      </w:r>
      <w:r w:rsidR="00A0433A">
        <w:t>n</w:t>
      </w:r>
      <w:r w:rsidRPr="3BD4C970">
        <w:t xml:space="preserve"> operating system extension that allows non-root users to create mountable filesystems. FUSE is available for most UNIX-like operating systems, including OS X.</w:t>
      </w:r>
    </w:p>
    <w:p w14:paraId="1D386739" w14:textId="440E9922" w:rsidR="003E6641" w:rsidRDefault="003E6641" w:rsidP="00944C38">
      <w:pPr>
        <w:pStyle w:val="Heading3"/>
      </w:pPr>
      <w:bookmarkStart w:id="85" w:name="_Toc8671800"/>
      <w:r w:rsidRPr="52282435">
        <w:t>Testing Pre-requisites</w:t>
      </w:r>
      <w:bookmarkEnd w:id="85"/>
    </w:p>
    <w:p w14:paraId="17DCBA92" w14:textId="77777777" w:rsidR="003E6641" w:rsidRDefault="003E6641" w:rsidP="003E6641">
      <w:r w:rsidRPr="52282435">
        <w:t xml:space="preserve">To test fuse we needed a model, so we chose SSHFS. It is a </w:t>
      </w:r>
      <w:hyperlink r:id="rId35">
        <w:r w:rsidRPr="52282435">
          <w:rPr>
            <w:rStyle w:val="Hyperlink"/>
          </w:rPr>
          <w:t>FUSE</w:t>
        </w:r>
      </w:hyperlink>
      <w:r w:rsidRPr="52282435">
        <w:t xml:space="preserve"> filesystem uses the </w:t>
      </w:r>
      <w:hyperlink r:id="rId36">
        <w:r w:rsidRPr="52282435">
          <w:rPr>
            <w:rStyle w:val="Hyperlink"/>
          </w:rPr>
          <w:t>SSH File Transfer Protocol</w:t>
        </w:r>
      </w:hyperlink>
      <w:r w:rsidRPr="52282435">
        <w:t xml:space="preserve"> (SFTP) as it’s backend. The short of it is that you can mount a remote directory on your local machine with nothing more than SSH access.</w:t>
      </w:r>
    </w:p>
    <w:p w14:paraId="09EE23BF" w14:textId="21B4E421" w:rsidR="003E6641" w:rsidRDefault="003E6641" w:rsidP="00944C38">
      <w:pPr>
        <w:pStyle w:val="Heading3"/>
      </w:pPr>
      <w:bookmarkStart w:id="86" w:name="_Toc8671801"/>
      <w:r w:rsidRPr="52282435">
        <w:t>Test Summary</w:t>
      </w:r>
      <w:bookmarkEnd w:id="86"/>
    </w:p>
    <w:p w14:paraId="0FDE0C6A" w14:textId="58AF4733" w:rsidR="003E6641" w:rsidRDefault="003E6641" w:rsidP="003E6641">
      <w:pPr>
        <w:rPr>
          <w:rFonts w:ascii="Arial" w:eastAsia="Arial" w:hAnsi="Arial" w:cs="Arial"/>
          <w:i/>
          <w:iCs/>
        </w:rPr>
      </w:pPr>
      <w:r w:rsidRPr="3BD4C970">
        <w:t>SSHFS; a fuse utility use</w:t>
      </w:r>
      <w:r w:rsidR="00A0433A">
        <w:t>d</w:t>
      </w:r>
      <w:r w:rsidRPr="3BD4C970">
        <w:t xml:space="preserve"> to access files remotely. It makes </w:t>
      </w:r>
      <w:proofErr w:type="spellStart"/>
      <w:r w:rsidRPr="3BD4C970">
        <w:t>futex</w:t>
      </w:r>
      <w:proofErr w:type="spellEnd"/>
      <w:r w:rsidRPr="3BD4C970">
        <w:t xml:space="preserve"> calls on every step and when any of the call</w:t>
      </w:r>
      <w:r w:rsidR="00A0433A">
        <w:t>s</w:t>
      </w:r>
      <w:r w:rsidRPr="3BD4C970">
        <w:t xml:space="preserve"> get killed our connection is aborted with an error that is </w:t>
      </w:r>
      <w:r w:rsidRPr="3BD4C970">
        <w:rPr>
          <w:rFonts w:ascii="Times New Roman" w:eastAsia="Times New Roman" w:hAnsi="Times New Roman" w:cs="Times New Roman"/>
          <w:color w:val="FF0000"/>
          <w:sz w:val="22"/>
        </w:rPr>
        <w:t>Transport endpoint is not connected.</w:t>
      </w:r>
    </w:p>
    <w:p w14:paraId="548EF08F" w14:textId="064A51F0" w:rsidR="003E6641" w:rsidRDefault="003E6641" w:rsidP="00944C38">
      <w:pPr>
        <w:pStyle w:val="Heading3"/>
      </w:pPr>
      <w:bookmarkStart w:id="87" w:name="_Toc8671802"/>
      <w:r w:rsidRPr="52282435">
        <w:t>Testing Detail</w:t>
      </w:r>
      <w:bookmarkEnd w:id="87"/>
    </w:p>
    <w:p w14:paraId="0AAF84AE" w14:textId="50CCDBEF" w:rsidR="003E6641" w:rsidRDefault="003E6641" w:rsidP="003E6641">
      <w:pPr>
        <w:rPr>
          <w:rFonts w:ascii="Calibri" w:eastAsia="Calibri" w:hAnsi="Calibri" w:cs="Calibri"/>
        </w:rPr>
      </w:pPr>
      <w:r w:rsidRPr="3BD4C970">
        <w:t xml:space="preserve">To start the testing, we inserted </w:t>
      </w:r>
      <w:r w:rsidR="00A0433A">
        <w:t xml:space="preserve">the </w:t>
      </w:r>
      <w:r w:rsidRPr="3BD4C970">
        <w:t>module with the skip count of 500. At first</w:t>
      </w:r>
      <w:r w:rsidR="00A0433A">
        <w:t>,</w:t>
      </w:r>
      <w:r w:rsidRPr="3BD4C970">
        <w:t xml:space="preserve"> we observed 6 </w:t>
      </w:r>
      <w:proofErr w:type="spellStart"/>
      <w:r w:rsidRPr="3BD4C970">
        <w:t>futex</w:t>
      </w:r>
      <w:proofErr w:type="spellEnd"/>
      <w:r w:rsidRPr="3BD4C970">
        <w:t xml:space="preserve"> calls and then a minute later 4 more. We mounted the remote directory with the following command.</w:t>
      </w:r>
    </w:p>
    <w:p w14:paraId="0A81BBD0" w14:textId="77777777" w:rsidR="003E6641" w:rsidRDefault="003E6641" w:rsidP="003E6641">
      <w:pPr>
        <w:rPr>
          <w:rFonts w:ascii="Calibri" w:eastAsia="Calibri" w:hAnsi="Calibri" w:cs="Calibri"/>
        </w:rPr>
      </w:pPr>
      <w:proofErr w:type="spellStart"/>
      <w:r w:rsidRPr="3BD4C970">
        <w:rPr>
          <w:rFonts w:ascii="Times New Roman" w:eastAsia="Times New Roman" w:hAnsi="Times New Roman" w:cs="Times New Roman"/>
          <w:i/>
          <w:iCs/>
          <w:color w:val="000000" w:themeColor="text1"/>
          <w:sz w:val="22"/>
        </w:rPr>
        <w:t>geek@linux</w:t>
      </w:r>
      <w:proofErr w:type="spellEnd"/>
      <w:r w:rsidRPr="3BD4C970">
        <w:rPr>
          <w:rFonts w:ascii="Times New Roman" w:eastAsia="Times New Roman" w:hAnsi="Times New Roman" w:cs="Times New Roman"/>
          <w:i/>
          <w:iCs/>
          <w:color w:val="000000" w:themeColor="text1"/>
          <w:sz w:val="22"/>
        </w:rPr>
        <w:t xml:space="preserve">: </w:t>
      </w:r>
      <w:proofErr w:type="spellStart"/>
      <w:r w:rsidRPr="3BD4C970">
        <w:rPr>
          <w:rFonts w:ascii="Times New Roman" w:eastAsia="Times New Roman" w:hAnsi="Times New Roman" w:cs="Times New Roman"/>
          <w:i/>
          <w:iCs/>
          <w:color w:val="000000" w:themeColor="text1"/>
          <w:sz w:val="22"/>
        </w:rPr>
        <w:t>sshfs</w:t>
      </w:r>
      <w:proofErr w:type="spellEnd"/>
      <w:r w:rsidRPr="3BD4C970">
        <w:rPr>
          <w:rFonts w:ascii="Times New Roman" w:eastAsia="Times New Roman" w:hAnsi="Times New Roman" w:cs="Times New Roman"/>
          <w:i/>
          <w:iCs/>
          <w:color w:val="000000" w:themeColor="text1"/>
          <w:sz w:val="22"/>
        </w:rPr>
        <w:t xml:space="preserve"> -o </w:t>
      </w:r>
      <w:proofErr w:type="spellStart"/>
      <w:r w:rsidRPr="3BD4C970">
        <w:rPr>
          <w:rFonts w:ascii="Times New Roman" w:eastAsia="Times New Roman" w:hAnsi="Times New Roman" w:cs="Times New Roman"/>
          <w:i/>
          <w:iCs/>
          <w:color w:val="000000" w:themeColor="text1"/>
          <w:sz w:val="22"/>
        </w:rPr>
        <w:t>allow_other</w:t>
      </w:r>
      <w:proofErr w:type="spellEnd"/>
      <w:r w:rsidRPr="3BD4C970">
        <w:rPr>
          <w:rFonts w:ascii="Times New Roman" w:eastAsia="Times New Roman" w:hAnsi="Times New Roman" w:cs="Times New Roman"/>
          <w:i/>
          <w:iCs/>
          <w:color w:val="000000" w:themeColor="text1"/>
          <w:sz w:val="22"/>
        </w:rPr>
        <w:t xml:space="preserve"> </w:t>
      </w:r>
      <w:hyperlink r:id="rId37">
        <w:r w:rsidRPr="3BD4C970">
          <w:rPr>
            <w:rStyle w:val="Hyperlink"/>
            <w:rFonts w:ascii="Times New Roman" w:eastAsia="Times New Roman" w:hAnsi="Times New Roman" w:cs="Times New Roman"/>
            <w:i/>
            <w:iCs/>
            <w:color w:val="000000" w:themeColor="text1"/>
            <w:sz w:val="22"/>
          </w:rPr>
          <w:t>keeg@172.19.0.4:/</w:t>
        </w:r>
      </w:hyperlink>
      <w:r w:rsidRPr="3BD4C970">
        <w:rPr>
          <w:rFonts w:ascii="Times New Roman" w:eastAsia="Times New Roman" w:hAnsi="Times New Roman" w:cs="Times New Roman"/>
          <w:i/>
          <w:iCs/>
          <w:color w:val="000000" w:themeColor="text1"/>
          <w:sz w:val="22"/>
        </w:rPr>
        <w:t xml:space="preserve"> /</w:t>
      </w:r>
      <w:proofErr w:type="spellStart"/>
      <w:r w:rsidRPr="3BD4C970">
        <w:rPr>
          <w:rFonts w:ascii="Times New Roman" w:eastAsia="Times New Roman" w:hAnsi="Times New Roman" w:cs="Times New Roman"/>
          <w:i/>
          <w:iCs/>
          <w:color w:val="000000" w:themeColor="text1"/>
          <w:sz w:val="22"/>
        </w:rPr>
        <w:t>mnt</w:t>
      </w:r>
      <w:proofErr w:type="spellEnd"/>
      <w:r w:rsidRPr="3BD4C970">
        <w:rPr>
          <w:rFonts w:ascii="Times New Roman" w:eastAsia="Times New Roman" w:hAnsi="Times New Roman" w:cs="Times New Roman"/>
          <w:i/>
          <w:iCs/>
          <w:color w:val="000000" w:themeColor="text1"/>
          <w:sz w:val="22"/>
        </w:rPr>
        <w:t>/droplet</w:t>
      </w:r>
    </w:p>
    <w:p w14:paraId="2E0EE1AC" w14:textId="77777777" w:rsidR="003E6641" w:rsidRDefault="003E6641" w:rsidP="003E6641">
      <w:pPr>
        <w:rPr>
          <w:rFonts w:ascii="Calibri" w:eastAsia="Calibri" w:hAnsi="Calibri" w:cs="Calibri"/>
        </w:rPr>
      </w:pPr>
      <w:r w:rsidRPr="3BD4C970">
        <w:rPr>
          <w:rFonts w:ascii="Arial" w:eastAsia="Arial" w:hAnsi="Arial" w:cs="Arial"/>
          <w:i/>
          <w:iCs/>
          <w:color w:val="3B3838" w:themeColor="background2" w:themeShade="40"/>
          <w:sz w:val="22"/>
        </w:rPr>
        <w:lastRenderedPageBreak/>
        <w:t>Where</w:t>
      </w:r>
      <w:r w:rsidRPr="3BD4C970">
        <w:rPr>
          <w:rFonts w:ascii="Arial" w:eastAsia="Arial" w:hAnsi="Arial" w:cs="Arial"/>
          <w:i/>
          <w:iCs/>
          <w:color w:val="161616" w:themeColor="background2" w:themeShade="19"/>
          <w:sz w:val="22"/>
        </w:rPr>
        <w:t xml:space="preserve"> 172.19.0.4</w:t>
      </w:r>
      <w:r w:rsidRPr="3BD4C970">
        <w:rPr>
          <w:rFonts w:ascii="Arial" w:eastAsia="Arial" w:hAnsi="Arial" w:cs="Arial"/>
          <w:i/>
          <w:iCs/>
          <w:sz w:val="22"/>
        </w:rPr>
        <w:t xml:space="preserve"> </w:t>
      </w:r>
      <w:r w:rsidRPr="3BD4C970">
        <w:rPr>
          <w:rFonts w:ascii="Arial" w:eastAsia="Arial" w:hAnsi="Arial" w:cs="Arial"/>
          <w:sz w:val="22"/>
        </w:rPr>
        <w:t xml:space="preserve">is the address of the remote server and </w:t>
      </w:r>
      <w:r w:rsidRPr="3BD4C970">
        <w:rPr>
          <w:rFonts w:ascii="Arial" w:eastAsia="Arial" w:hAnsi="Arial" w:cs="Arial"/>
          <w:i/>
          <w:iCs/>
          <w:color w:val="525252" w:themeColor="accent3" w:themeShade="7F"/>
          <w:sz w:val="22"/>
        </w:rPr>
        <w:t>/</w:t>
      </w:r>
      <w:proofErr w:type="spellStart"/>
      <w:r w:rsidRPr="3BD4C970">
        <w:rPr>
          <w:rFonts w:ascii="Arial" w:eastAsia="Arial" w:hAnsi="Arial" w:cs="Arial"/>
          <w:i/>
          <w:iCs/>
          <w:color w:val="525252" w:themeColor="accent3" w:themeShade="7F"/>
          <w:sz w:val="22"/>
        </w:rPr>
        <w:t>mnt</w:t>
      </w:r>
      <w:proofErr w:type="spellEnd"/>
      <w:r w:rsidRPr="3BD4C970">
        <w:rPr>
          <w:rFonts w:ascii="Arial" w:eastAsia="Arial" w:hAnsi="Arial" w:cs="Arial"/>
          <w:i/>
          <w:iCs/>
          <w:color w:val="525252" w:themeColor="accent3" w:themeShade="7F"/>
          <w:sz w:val="22"/>
        </w:rPr>
        <w:t>/droplet</w:t>
      </w:r>
      <w:r w:rsidRPr="3BD4C970">
        <w:rPr>
          <w:rFonts w:ascii="Arial" w:eastAsia="Arial" w:hAnsi="Arial" w:cs="Arial"/>
          <w:sz w:val="22"/>
        </w:rPr>
        <w:t xml:space="preserve"> is the mount folder.</w:t>
      </w:r>
    </w:p>
    <w:p w14:paraId="0BF4456D" w14:textId="3461221C" w:rsidR="003E6641" w:rsidRDefault="003E6641" w:rsidP="003E6641">
      <w:pPr>
        <w:rPr>
          <w:rFonts w:ascii="Arial" w:eastAsia="Arial" w:hAnsi="Arial" w:cs="Arial"/>
          <w:i/>
          <w:iCs/>
        </w:rPr>
      </w:pPr>
      <w:r w:rsidRPr="3BD4C970">
        <w:rPr>
          <w:rFonts w:ascii="Arial" w:eastAsia="Arial" w:hAnsi="Arial" w:cs="Arial"/>
          <w:sz w:val="22"/>
        </w:rPr>
        <w:t>We observed 16 call</w:t>
      </w:r>
      <w:r w:rsidR="00A0433A">
        <w:rPr>
          <w:rFonts w:ascii="Arial" w:eastAsia="Arial" w:hAnsi="Arial" w:cs="Arial"/>
          <w:sz w:val="22"/>
        </w:rPr>
        <w:t>s</w:t>
      </w:r>
      <w:r w:rsidRPr="3BD4C970">
        <w:rPr>
          <w:rFonts w:ascii="Arial" w:eastAsia="Arial" w:hAnsi="Arial" w:cs="Arial"/>
          <w:sz w:val="22"/>
        </w:rPr>
        <w:t xml:space="preserve"> when opened the </w:t>
      </w:r>
      <w:proofErr w:type="spellStart"/>
      <w:r w:rsidRPr="3BD4C970">
        <w:rPr>
          <w:rFonts w:ascii="Arial" w:eastAsia="Arial" w:hAnsi="Arial" w:cs="Arial"/>
          <w:sz w:val="22"/>
        </w:rPr>
        <w:t>mnt</w:t>
      </w:r>
      <w:proofErr w:type="spellEnd"/>
      <w:r w:rsidRPr="3BD4C970">
        <w:rPr>
          <w:rFonts w:ascii="Arial" w:eastAsia="Arial" w:hAnsi="Arial" w:cs="Arial"/>
          <w:sz w:val="22"/>
        </w:rPr>
        <w:t xml:space="preserve"> folder and 474 call</w:t>
      </w:r>
      <w:r w:rsidR="00A0433A">
        <w:rPr>
          <w:rFonts w:ascii="Arial" w:eastAsia="Arial" w:hAnsi="Arial" w:cs="Arial"/>
          <w:sz w:val="22"/>
        </w:rPr>
        <w:t>s</w:t>
      </w:r>
      <w:r w:rsidRPr="3BD4C970">
        <w:rPr>
          <w:rFonts w:ascii="Arial" w:eastAsia="Arial" w:hAnsi="Arial" w:cs="Arial"/>
          <w:sz w:val="22"/>
        </w:rPr>
        <w:t xml:space="preserve"> when opened the main folder named as </w:t>
      </w:r>
      <w:r w:rsidR="00A0433A">
        <w:rPr>
          <w:rFonts w:ascii="Arial" w:eastAsia="Arial" w:hAnsi="Arial" w:cs="Arial"/>
          <w:sz w:val="22"/>
        </w:rPr>
        <w:t xml:space="preserve">a </w:t>
      </w:r>
      <w:r w:rsidRPr="3BD4C970">
        <w:rPr>
          <w:rFonts w:ascii="Arial" w:eastAsia="Arial" w:hAnsi="Arial" w:cs="Arial"/>
          <w:sz w:val="22"/>
        </w:rPr>
        <w:t xml:space="preserve">droplet. </w:t>
      </w:r>
      <w:r w:rsidRPr="3BD4C970">
        <w:rPr>
          <w:rFonts w:ascii="Arial" w:eastAsia="Arial" w:hAnsi="Arial" w:cs="Arial"/>
          <w:i/>
          <w:iCs/>
          <w:sz w:val="22"/>
        </w:rPr>
        <w:t xml:space="preserve"> </w:t>
      </w:r>
    </w:p>
    <w:p w14:paraId="35181415" w14:textId="0D664F9C" w:rsidR="003E6641" w:rsidRDefault="003E6641" w:rsidP="003E6641">
      <w:pPr>
        <w:rPr>
          <w:rFonts w:ascii="Arial" w:eastAsia="Arial" w:hAnsi="Arial" w:cs="Arial"/>
          <w:i/>
          <w:iCs/>
        </w:rPr>
      </w:pPr>
      <w:r w:rsidRPr="3BD4C970">
        <w:rPr>
          <w:rFonts w:ascii="Arial" w:eastAsia="Arial" w:hAnsi="Arial" w:cs="Arial"/>
          <w:i/>
          <w:iCs/>
          <w:sz w:val="22"/>
        </w:rPr>
        <w:t>At this point</w:t>
      </w:r>
      <w:r w:rsidR="00A0433A">
        <w:rPr>
          <w:rFonts w:ascii="Arial" w:eastAsia="Arial" w:hAnsi="Arial" w:cs="Arial"/>
          <w:i/>
          <w:iCs/>
          <w:sz w:val="22"/>
        </w:rPr>
        <w:t>,</w:t>
      </w:r>
      <w:r w:rsidRPr="3BD4C970">
        <w:rPr>
          <w:rFonts w:ascii="Arial" w:eastAsia="Arial" w:hAnsi="Arial" w:cs="Arial"/>
          <w:i/>
          <w:iCs/>
          <w:sz w:val="22"/>
        </w:rPr>
        <w:t xml:space="preserve"> our kernel module had started probing because the skip count limit was exceeded. When tried to open the folder home we recorded 6 calls that all were killed by our module and we were only left with the following error.</w:t>
      </w:r>
      <w:r>
        <w:br/>
      </w:r>
      <w:r>
        <w:br/>
      </w:r>
      <w:r w:rsidRPr="3BD4C970">
        <w:rPr>
          <w:rFonts w:ascii="Times New Roman" w:eastAsia="Times New Roman" w:hAnsi="Times New Roman" w:cs="Times New Roman"/>
          <w:color w:val="FF0000"/>
          <w:sz w:val="22"/>
        </w:rPr>
        <w:t>error opening directory, /</w:t>
      </w:r>
      <w:proofErr w:type="spellStart"/>
      <w:r w:rsidRPr="3BD4C970">
        <w:rPr>
          <w:rFonts w:ascii="Times New Roman" w:eastAsia="Times New Roman" w:hAnsi="Times New Roman" w:cs="Times New Roman"/>
          <w:color w:val="FF0000"/>
          <w:sz w:val="22"/>
        </w:rPr>
        <w:t>mnt</w:t>
      </w:r>
      <w:proofErr w:type="spellEnd"/>
      <w:r w:rsidRPr="3BD4C970">
        <w:rPr>
          <w:rFonts w:ascii="Times New Roman" w:eastAsia="Times New Roman" w:hAnsi="Times New Roman" w:cs="Times New Roman"/>
          <w:color w:val="FF0000"/>
          <w:sz w:val="22"/>
        </w:rPr>
        <w:t>/droplet/</w:t>
      </w:r>
      <w:proofErr w:type="spellStart"/>
      <w:proofErr w:type="gramStart"/>
      <w:r w:rsidRPr="3BD4C970">
        <w:rPr>
          <w:rFonts w:ascii="Times New Roman" w:eastAsia="Times New Roman" w:hAnsi="Times New Roman" w:cs="Times New Roman"/>
          <w:color w:val="FF0000"/>
          <w:sz w:val="22"/>
        </w:rPr>
        <w:t>home:Transport</w:t>
      </w:r>
      <w:proofErr w:type="spellEnd"/>
      <w:proofErr w:type="gramEnd"/>
      <w:r w:rsidRPr="3BD4C970">
        <w:rPr>
          <w:rFonts w:ascii="Times New Roman" w:eastAsia="Times New Roman" w:hAnsi="Times New Roman" w:cs="Times New Roman"/>
          <w:color w:val="FF0000"/>
          <w:sz w:val="22"/>
        </w:rPr>
        <w:t xml:space="preserve"> endpoint is not connected</w:t>
      </w:r>
    </w:p>
    <w:p w14:paraId="77C726EB" w14:textId="77777777" w:rsidR="003E6641" w:rsidRDefault="003E6641" w:rsidP="003E6641">
      <w:pPr>
        <w:rPr>
          <w:rFonts w:ascii="Times New Roman" w:eastAsia="Times New Roman" w:hAnsi="Times New Roman" w:cs="Times New Roman"/>
        </w:rPr>
      </w:pPr>
      <w:r w:rsidRPr="52282435">
        <w:t xml:space="preserve">We tried to access the droplet folder and it was empty. </w:t>
      </w:r>
      <w:r w:rsidRPr="52282435">
        <w:rPr>
          <w:rFonts w:ascii="Calibri" w:eastAsia="Calibri" w:hAnsi="Calibri" w:cs="Calibri"/>
          <w:sz w:val="22"/>
        </w:rPr>
        <w:t>We tried to remount it using the same command but instead of mounting the remote directory we got the following error.</w:t>
      </w:r>
    </w:p>
    <w:p w14:paraId="2E2CF58A" w14:textId="77777777" w:rsidR="003E6641" w:rsidRDefault="003E6641" w:rsidP="003E6641">
      <w:r w:rsidRPr="3BD4C970">
        <w:rPr>
          <w:rFonts w:ascii="Times New Roman" w:eastAsia="Times New Roman" w:hAnsi="Times New Roman" w:cs="Times New Roman"/>
          <w:color w:val="FF0000"/>
          <w:sz w:val="22"/>
        </w:rPr>
        <w:t>fuse: bad mount point `/</w:t>
      </w:r>
      <w:proofErr w:type="spellStart"/>
      <w:r w:rsidRPr="3BD4C970">
        <w:rPr>
          <w:rFonts w:ascii="Times New Roman" w:eastAsia="Times New Roman" w:hAnsi="Times New Roman" w:cs="Times New Roman"/>
          <w:color w:val="FF0000"/>
          <w:sz w:val="22"/>
        </w:rPr>
        <w:t>mnt</w:t>
      </w:r>
      <w:proofErr w:type="spellEnd"/>
      <w:r w:rsidRPr="3BD4C970">
        <w:rPr>
          <w:rFonts w:ascii="Times New Roman" w:eastAsia="Times New Roman" w:hAnsi="Times New Roman" w:cs="Times New Roman"/>
          <w:color w:val="FF0000"/>
          <w:sz w:val="22"/>
        </w:rPr>
        <w:t>/droplet': Transport endpoint is not connected</w:t>
      </w:r>
    </w:p>
    <w:p w14:paraId="0DD485D4" w14:textId="77777777" w:rsidR="003E6641" w:rsidRDefault="003E6641" w:rsidP="003E6641">
      <w:r w:rsidRPr="52282435">
        <w:rPr>
          <w:rFonts w:ascii="Calibri" w:eastAsia="Calibri" w:hAnsi="Calibri" w:cs="Calibri"/>
          <w:sz w:val="22"/>
        </w:rPr>
        <w:t>So, we needed to resolve this error by properly unmounting the remote drive. We used the following command</w:t>
      </w:r>
    </w:p>
    <w:p w14:paraId="2D1ECF90" w14:textId="77777777" w:rsidR="003E6641" w:rsidRDefault="003E6641" w:rsidP="003E6641">
      <w:proofErr w:type="spellStart"/>
      <w:r w:rsidRPr="3BD4C970">
        <w:rPr>
          <w:rFonts w:ascii="Calibri" w:eastAsia="Calibri" w:hAnsi="Calibri" w:cs="Calibri"/>
          <w:color w:val="000000" w:themeColor="text1"/>
          <w:sz w:val="22"/>
        </w:rPr>
        <w:t>sudo</w:t>
      </w:r>
      <w:proofErr w:type="spellEnd"/>
      <w:r w:rsidRPr="3BD4C970">
        <w:rPr>
          <w:rFonts w:ascii="Calibri" w:eastAsia="Calibri" w:hAnsi="Calibri" w:cs="Calibri"/>
          <w:color w:val="000000" w:themeColor="text1"/>
          <w:sz w:val="22"/>
        </w:rPr>
        <w:t xml:space="preserve"> </w:t>
      </w:r>
      <w:proofErr w:type="spellStart"/>
      <w:r w:rsidRPr="3BD4C970">
        <w:rPr>
          <w:rFonts w:ascii="Calibri" w:eastAsia="Calibri" w:hAnsi="Calibri" w:cs="Calibri"/>
          <w:color w:val="000000" w:themeColor="text1"/>
          <w:sz w:val="22"/>
        </w:rPr>
        <w:t>fusermount</w:t>
      </w:r>
      <w:proofErr w:type="spellEnd"/>
      <w:r w:rsidRPr="3BD4C970">
        <w:rPr>
          <w:rFonts w:ascii="Calibri" w:eastAsia="Calibri" w:hAnsi="Calibri" w:cs="Calibri"/>
          <w:color w:val="000000" w:themeColor="text1"/>
          <w:sz w:val="22"/>
        </w:rPr>
        <w:t xml:space="preserve"> -u /</w:t>
      </w:r>
      <w:proofErr w:type="spellStart"/>
      <w:r w:rsidRPr="3BD4C970">
        <w:rPr>
          <w:rFonts w:ascii="Calibri" w:eastAsia="Calibri" w:hAnsi="Calibri" w:cs="Calibri"/>
          <w:color w:val="000000" w:themeColor="text1"/>
          <w:sz w:val="22"/>
        </w:rPr>
        <w:t>mnt</w:t>
      </w:r>
      <w:proofErr w:type="spellEnd"/>
      <w:r w:rsidRPr="3BD4C970">
        <w:rPr>
          <w:rFonts w:ascii="Calibri" w:eastAsia="Calibri" w:hAnsi="Calibri" w:cs="Calibri"/>
          <w:color w:val="000000" w:themeColor="text1"/>
          <w:sz w:val="22"/>
        </w:rPr>
        <w:t xml:space="preserve">/droplet </w:t>
      </w:r>
      <w:proofErr w:type="spellStart"/>
      <w:r w:rsidRPr="3BD4C970">
        <w:rPr>
          <w:rFonts w:ascii="Calibri" w:eastAsia="Calibri" w:hAnsi="Calibri" w:cs="Calibri"/>
          <w:color w:val="000000" w:themeColor="text1"/>
          <w:sz w:val="22"/>
        </w:rPr>
        <w:t>fusermount</w:t>
      </w:r>
      <w:proofErr w:type="spellEnd"/>
      <w:r w:rsidRPr="3BD4C970">
        <w:rPr>
          <w:rFonts w:ascii="Calibri" w:eastAsia="Calibri" w:hAnsi="Calibri" w:cs="Calibri"/>
          <w:color w:val="000000" w:themeColor="text1"/>
          <w:sz w:val="22"/>
        </w:rPr>
        <w:t xml:space="preserve"> is a program to unmount FUSE filesystem -u is unmount </w:t>
      </w:r>
    </w:p>
    <w:p w14:paraId="120D8DF9" w14:textId="5E0280A5" w:rsidR="003E6641" w:rsidRDefault="003E6641" w:rsidP="003E6641">
      <w:r w:rsidRPr="3BD4C970">
        <w:rPr>
          <w:rFonts w:ascii="Calibri" w:eastAsia="Calibri" w:hAnsi="Calibri" w:cs="Calibri"/>
          <w:sz w:val="22"/>
        </w:rPr>
        <w:t xml:space="preserve">If we kill any </w:t>
      </w:r>
      <w:proofErr w:type="spellStart"/>
      <w:r w:rsidRPr="3BD4C970">
        <w:rPr>
          <w:rFonts w:ascii="Calibri" w:eastAsia="Calibri" w:hAnsi="Calibri" w:cs="Calibri"/>
          <w:sz w:val="22"/>
        </w:rPr>
        <w:t>futex</w:t>
      </w:r>
      <w:proofErr w:type="spellEnd"/>
      <w:r w:rsidRPr="3BD4C970">
        <w:rPr>
          <w:rFonts w:ascii="Calibri" w:eastAsia="Calibri" w:hAnsi="Calibri" w:cs="Calibri"/>
          <w:sz w:val="22"/>
        </w:rPr>
        <w:t xml:space="preserve"> call, we just get </w:t>
      </w:r>
      <w:r w:rsidRPr="3BD4C970">
        <w:rPr>
          <w:rFonts w:ascii="Times New Roman" w:eastAsia="Times New Roman" w:hAnsi="Times New Roman" w:cs="Times New Roman"/>
          <w:color w:val="FF0000"/>
          <w:sz w:val="22"/>
        </w:rPr>
        <w:t>Transport endpoint is not connected</w:t>
      </w:r>
      <w:r w:rsidRPr="3BD4C970">
        <w:rPr>
          <w:rFonts w:ascii="Calibri" w:eastAsia="Calibri" w:hAnsi="Calibri" w:cs="Calibri"/>
          <w:sz w:val="22"/>
        </w:rPr>
        <w:t>. It doesn't matter whatever call it is. It could be the first call or five thousand call</w:t>
      </w:r>
      <w:r w:rsidR="00A0433A">
        <w:rPr>
          <w:rFonts w:ascii="Calibri" w:eastAsia="Calibri" w:hAnsi="Calibri" w:cs="Calibri"/>
          <w:sz w:val="22"/>
        </w:rPr>
        <w:t>s</w:t>
      </w:r>
      <w:r w:rsidRPr="3BD4C970">
        <w:rPr>
          <w:rFonts w:ascii="Calibri" w:eastAsia="Calibri" w:hAnsi="Calibri" w:cs="Calibri"/>
          <w:sz w:val="22"/>
        </w:rPr>
        <w:t xml:space="preserve">. </w:t>
      </w:r>
    </w:p>
    <w:p w14:paraId="1518EDBC" w14:textId="210E25C4" w:rsidR="003E6641" w:rsidRDefault="003E6641" w:rsidP="003E6641">
      <w:pPr>
        <w:jc w:val="both"/>
      </w:pPr>
      <w:r w:rsidRPr="3BD4C970">
        <w:rPr>
          <w:rFonts w:ascii="Calibri" w:eastAsia="Calibri" w:hAnsi="Calibri" w:cs="Calibri"/>
          <w:sz w:val="22"/>
        </w:rPr>
        <w:t xml:space="preserve">For testing we opened different folders and files and when the module kills the </w:t>
      </w:r>
      <w:proofErr w:type="spellStart"/>
      <w:r w:rsidRPr="3BD4C970">
        <w:rPr>
          <w:rFonts w:ascii="Calibri" w:eastAsia="Calibri" w:hAnsi="Calibri" w:cs="Calibri"/>
          <w:sz w:val="22"/>
        </w:rPr>
        <w:t>futex</w:t>
      </w:r>
      <w:proofErr w:type="spellEnd"/>
      <w:r w:rsidRPr="3BD4C970">
        <w:rPr>
          <w:rFonts w:ascii="Calibri" w:eastAsia="Calibri" w:hAnsi="Calibri" w:cs="Calibri"/>
          <w:sz w:val="22"/>
        </w:rPr>
        <w:t xml:space="preserve"> call,</w:t>
      </w:r>
      <w:r w:rsidR="00A0433A">
        <w:rPr>
          <w:rFonts w:ascii="Calibri" w:eastAsia="Calibri" w:hAnsi="Calibri" w:cs="Calibri"/>
          <w:sz w:val="22"/>
        </w:rPr>
        <w:t xml:space="preserve"> </w:t>
      </w:r>
      <w:r w:rsidRPr="3BD4C970">
        <w:rPr>
          <w:rFonts w:ascii="Calibri" w:eastAsia="Calibri" w:hAnsi="Calibri" w:cs="Calibri"/>
          <w:sz w:val="22"/>
        </w:rPr>
        <w:t>our connection gets aborted and then we can’t load the remaining file and cannot be able to access the remaining folders, but already opened images and files are accessible.</w:t>
      </w:r>
    </w:p>
    <w:p w14:paraId="6D384ABB" w14:textId="17FC4082" w:rsidR="00C53B2A" w:rsidRDefault="00C53B2A" w:rsidP="00C53B2A">
      <w:pPr>
        <w:pStyle w:val="Heading3"/>
        <w:numPr>
          <w:ilvl w:val="0"/>
          <w:numId w:val="0"/>
        </w:numPr>
      </w:pPr>
    </w:p>
    <w:p w14:paraId="43437AFE" w14:textId="0383A67C" w:rsidR="00944C38" w:rsidRDefault="009A779A" w:rsidP="009A779A">
      <w:pPr>
        <w:pStyle w:val="Heading2"/>
      </w:pPr>
      <w:bookmarkStart w:id="88" w:name="_Toc8671803"/>
      <w:r>
        <w:t>Web Browsers</w:t>
      </w:r>
      <w:bookmarkEnd w:id="88"/>
    </w:p>
    <w:p w14:paraId="65B51FE5" w14:textId="77777777" w:rsidR="009A779A" w:rsidRDefault="009A779A" w:rsidP="009A779A">
      <w:pPr>
        <w:pStyle w:val="Heading3"/>
      </w:pPr>
      <w:bookmarkStart w:id="89" w:name="_Toc8671804"/>
      <w:r w:rsidRPr="3BD4C970">
        <w:t>Opera</w:t>
      </w:r>
      <w:bookmarkEnd w:id="89"/>
    </w:p>
    <w:p w14:paraId="70958F72" w14:textId="1A91D58A" w:rsidR="009A779A" w:rsidRDefault="009A779A" w:rsidP="009A779A">
      <w:r w:rsidRPr="3BD4C970">
        <w:t xml:space="preserve">Opera is a web browser for </w:t>
      </w:r>
      <w:r w:rsidR="00A0433A">
        <w:t>W</w:t>
      </w:r>
      <w:r w:rsidRPr="3BD4C970">
        <w:t xml:space="preserve">indows, macOS and Linux operating systems developed by Norwegian Company Opera Software AS. It uses the </w:t>
      </w:r>
      <w:r w:rsidR="00A0433A">
        <w:t>B</w:t>
      </w:r>
      <w:r w:rsidRPr="3BD4C970">
        <w:t>link layout engine.</w:t>
      </w:r>
    </w:p>
    <w:p w14:paraId="34AD00E6" w14:textId="77777777" w:rsidR="009A779A" w:rsidRDefault="009A779A" w:rsidP="009A779A">
      <w:pPr>
        <w:pStyle w:val="Heading4"/>
        <w:rPr>
          <w:rFonts w:ascii="Calibri" w:eastAsia="Calibri" w:hAnsi="Calibri" w:cs="Calibri"/>
          <w:sz w:val="32"/>
          <w:szCs w:val="32"/>
        </w:rPr>
      </w:pPr>
      <w:r w:rsidRPr="3BD4C970">
        <w:t>Testing Pre-requisites</w:t>
      </w:r>
    </w:p>
    <w:p w14:paraId="6C085463" w14:textId="67B9DEB4" w:rsidR="009A779A" w:rsidRDefault="009A779A" w:rsidP="009A779A">
      <w:r w:rsidRPr="3BD4C970">
        <w:t>We tested Opera against our Kernel module and recorded the results. In this module</w:t>
      </w:r>
      <w:r w:rsidR="00A0433A">
        <w:t>,</w:t>
      </w:r>
      <w:r w:rsidRPr="3BD4C970">
        <w:t xml:space="preserve"> there is a parameter </w:t>
      </w:r>
      <w:proofErr w:type="spellStart"/>
      <w:r w:rsidRPr="3BD4C970">
        <w:t>myskipcount</w:t>
      </w:r>
      <w:proofErr w:type="spellEnd"/>
      <w:r w:rsidRPr="3BD4C970">
        <w:t xml:space="preserve"> which means that how many </w:t>
      </w:r>
      <w:proofErr w:type="spellStart"/>
      <w:r w:rsidRPr="3BD4C970">
        <w:t>Futex</w:t>
      </w:r>
      <w:proofErr w:type="spellEnd"/>
      <w:r w:rsidRPr="3BD4C970">
        <w:t xml:space="preserve"> calls we want to skip. We tested opera by giving values of </w:t>
      </w:r>
      <w:proofErr w:type="spellStart"/>
      <w:r w:rsidRPr="3BD4C970">
        <w:t>myskipcount</w:t>
      </w:r>
      <w:proofErr w:type="spellEnd"/>
      <w:r w:rsidRPr="3BD4C970">
        <w:t xml:space="preserve"> from 0 to 1000 and observed the effects.</w:t>
      </w:r>
    </w:p>
    <w:p w14:paraId="169A5C31" w14:textId="77777777" w:rsidR="009A779A" w:rsidRDefault="009A779A" w:rsidP="009A779A">
      <w:pPr>
        <w:pStyle w:val="Heading4"/>
      </w:pPr>
      <w:r w:rsidRPr="3BD4C970">
        <w:t>Test Summary</w:t>
      </w:r>
    </w:p>
    <w:p w14:paraId="3ACF91F4" w14:textId="60A19BD8" w:rsidR="009A779A" w:rsidRDefault="009A779A" w:rsidP="009A779A">
      <w:r w:rsidRPr="3BD4C970">
        <w:t>Opera web browser use</w:t>
      </w:r>
      <w:r w:rsidR="00A0433A">
        <w:t>s</w:t>
      </w:r>
      <w:r w:rsidRPr="3BD4C970">
        <w:t xml:space="preserve"> a lot of </w:t>
      </w:r>
      <w:proofErr w:type="spellStart"/>
      <w:r w:rsidRPr="3BD4C970">
        <w:t>futex</w:t>
      </w:r>
      <w:proofErr w:type="spellEnd"/>
      <w:r w:rsidRPr="3BD4C970">
        <w:t xml:space="preserve"> calls for its functionality. For properly working Opera makes </w:t>
      </w:r>
    </w:p>
    <w:p w14:paraId="481F026D" w14:textId="77777777" w:rsidR="009A779A" w:rsidRDefault="009A779A" w:rsidP="009A779A">
      <w:r w:rsidRPr="3BD4C970">
        <w:t xml:space="preserve">continuously </w:t>
      </w:r>
      <w:proofErr w:type="spellStart"/>
      <w:r w:rsidRPr="3BD4C970">
        <w:t>futex</w:t>
      </w:r>
      <w:proofErr w:type="spellEnd"/>
      <w:r w:rsidRPr="3BD4C970">
        <w:t xml:space="preserve"> calls. You can see this by filtering </w:t>
      </w:r>
      <w:proofErr w:type="spellStart"/>
      <w:r w:rsidRPr="3BD4C970">
        <w:t>futex</w:t>
      </w:r>
      <w:proofErr w:type="spellEnd"/>
      <w:r w:rsidRPr="3BD4C970">
        <w:t xml:space="preserve"> calls by using strace utility.</w:t>
      </w:r>
    </w:p>
    <w:p w14:paraId="68ACDFB2" w14:textId="77777777" w:rsidR="009A779A" w:rsidRDefault="009A779A" w:rsidP="009A779A">
      <w:r w:rsidRPr="3BD4C970">
        <w:lastRenderedPageBreak/>
        <w:t xml:space="preserve">strace </w:t>
      </w:r>
      <w:proofErr w:type="spellStart"/>
      <w:r w:rsidRPr="3BD4C970">
        <w:t>strace</w:t>
      </w:r>
      <w:proofErr w:type="spellEnd"/>
      <w:r w:rsidRPr="3BD4C970">
        <w:t xml:space="preserve"> -</w:t>
      </w:r>
      <w:proofErr w:type="spellStart"/>
      <w:r w:rsidRPr="3BD4C970">
        <w:t>Tf</w:t>
      </w:r>
      <w:proofErr w:type="spellEnd"/>
      <w:r w:rsidRPr="3BD4C970">
        <w:t xml:space="preserve"> opera 2&gt;&amp;1 | grep -v </w:t>
      </w:r>
      <w:proofErr w:type="spellStart"/>
      <w:r w:rsidRPr="3BD4C970">
        <w:t>futex</w:t>
      </w:r>
      <w:proofErr w:type="spellEnd"/>
      <w:r w:rsidRPr="3BD4C970">
        <w:t xml:space="preserve"> </w:t>
      </w:r>
    </w:p>
    <w:p w14:paraId="4B0E902C" w14:textId="77777777" w:rsidR="009A779A" w:rsidRDefault="009A779A" w:rsidP="009A779A">
      <w:r w:rsidRPr="3BD4C970">
        <w:t xml:space="preserve">and even if a single </w:t>
      </w:r>
      <w:proofErr w:type="spellStart"/>
      <w:r w:rsidRPr="3BD4C970">
        <w:t>futex</w:t>
      </w:r>
      <w:proofErr w:type="spellEnd"/>
      <w:r w:rsidRPr="3BD4C970">
        <w:t xml:space="preserve"> call of opera gets killed whole opera functionality got effected and opera crashed or do not work properly.</w:t>
      </w:r>
    </w:p>
    <w:p w14:paraId="08BDC007" w14:textId="77777777" w:rsidR="009A779A" w:rsidRDefault="009A779A" w:rsidP="009A779A">
      <w:pPr>
        <w:pStyle w:val="Heading4"/>
      </w:pPr>
      <w:r w:rsidRPr="3BD4C970">
        <w:t>Testing Detail</w:t>
      </w:r>
    </w:p>
    <w:p w14:paraId="727C906D" w14:textId="083564B0" w:rsidR="009A779A" w:rsidRDefault="009A779A" w:rsidP="009A779A">
      <w:r w:rsidRPr="3BD4C970">
        <w:t xml:space="preserve">Below table is showing results we got during testing. We tested opera on </w:t>
      </w:r>
      <w:r w:rsidR="00A0433A">
        <w:t xml:space="preserve">the </w:t>
      </w:r>
      <w:r w:rsidRPr="3BD4C970">
        <w:t>same skip</w:t>
      </w:r>
      <w:r w:rsidR="00A0433A">
        <w:t xml:space="preserve"> </w:t>
      </w:r>
      <w:r w:rsidRPr="3BD4C970">
        <w:t xml:space="preserve">count twice </w:t>
      </w:r>
    </w:p>
    <w:p w14:paraId="2FBD952B" w14:textId="03646F6F" w:rsidR="009A779A" w:rsidRDefault="009A779A" w:rsidP="009A779A">
      <w:r w:rsidRPr="3BD4C970">
        <w:t>1.</w:t>
      </w:r>
      <w:r w:rsidR="00A0433A">
        <w:t xml:space="preserve"> </w:t>
      </w:r>
      <w:r w:rsidRPr="3BD4C970">
        <w:t>First loaded module and then started opera</w:t>
      </w:r>
    </w:p>
    <w:p w14:paraId="171057EF" w14:textId="71874366" w:rsidR="009A779A" w:rsidRDefault="009A779A" w:rsidP="009A779A">
      <w:r w:rsidRPr="3BD4C970">
        <w:t>2.</w:t>
      </w:r>
      <w:r w:rsidR="00A0433A">
        <w:t xml:space="preserve"> </w:t>
      </w:r>
      <w:r w:rsidRPr="3BD4C970">
        <w:t xml:space="preserve">First Opera started and then </w:t>
      </w:r>
      <w:r w:rsidR="00A0433A">
        <w:t xml:space="preserve">the </w:t>
      </w:r>
      <w:r w:rsidRPr="3BD4C970">
        <w:t>module inserted.</w:t>
      </w:r>
    </w:p>
    <w:tbl>
      <w:tblPr>
        <w:tblStyle w:val="TableGrid"/>
        <w:tblW w:w="0" w:type="auto"/>
        <w:tblLayout w:type="fixed"/>
        <w:tblLook w:val="06A0" w:firstRow="1" w:lastRow="0" w:firstColumn="1" w:lastColumn="0" w:noHBand="1" w:noVBand="1"/>
      </w:tblPr>
      <w:tblGrid>
        <w:gridCol w:w="3120"/>
        <w:gridCol w:w="3120"/>
        <w:gridCol w:w="3120"/>
      </w:tblGrid>
      <w:tr w:rsidR="009A779A" w14:paraId="51F9D1EE" w14:textId="77777777" w:rsidTr="009A779A">
        <w:tc>
          <w:tcPr>
            <w:tcW w:w="3120" w:type="dxa"/>
          </w:tcPr>
          <w:p w14:paraId="690A1FF9" w14:textId="77777777" w:rsidR="009A779A" w:rsidRDefault="009A779A" w:rsidP="009A779A">
            <w:pPr>
              <w:spacing w:after="160" w:line="259" w:lineRule="auto"/>
            </w:pPr>
            <w:r w:rsidRPr="3BD4C970">
              <w:t xml:space="preserve">Scenario </w:t>
            </w:r>
          </w:p>
        </w:tc>
        <w:tc>
          <w:tcPr>
            <w:tcW w:w="3120" w:type="dxa"/>
          </w:tcPr>
          <w:p w14:paraId="44797D7B" w14:textId="77777777" w:rsidR="009A779A" w:rsidRDefault="009A779A" w:rsidP="009A779A">
            <w:pPr>
              <w:spacing w:after="160" w:line="259" w:lineRule="auto"/>
            </w:pPr>
            <w:r w:rsidRPr="3BD4C970">
              <w:t xml:space="preserve">Skip Count </w:t>
            </w:r>
          </w:p>
        </w:tc>
        <w:tc>
          <w:tcPr>
            <w:tcW w:w="3120" w:type="dxa"/>
          </w:tcPr>
          <w:p w14:paraId="03CFB25A" w14:textId="77777777" w:rsidR="009A779A" w:rsidRDefault="009A779A" w:rsidP="009A779A">
            <w:pPr>
              <w:spacing w:after="160" w:line="259" w:lineRule="auto"/>
            </w:pPr>
            <w:r w:rsidRPr="3BD4C970">
              <w:t>Result</w:t>
            </w:r>
          </w:p>
        </w:tc>
      </w:tr>
      <w:tr w:rsidR="009A779A" w14:paraId="367D75E7" w14:textId="77777777" w:rsidTr="009A779A">
        <w:tc>
          <w:tcPr>
            <w:tcW w:w="3120" w:type="dxa"/>
          </w:tcPr>
          <w:p w14:paraId="77F769E1" w14:textId="77777777" w:rsidR="009A779A" w:rsidRDefault="009A779A" w:rsidP="009A779A">
            <w:pPr>
              <w:spacing w:after="160" w:line="259" w:lineRule="auto"/>
            </w:pPr>
            <w:r w:rsidRPr="3BD4C970">
              <w:t xml:space="preserve">Opera not running </w:t>
            </w:r>
          </w:p>
        </w:tc>
        <w:tc>
          <w:tcPr>
            <w:tcW w:w="3120" w:type="dxa"/>
          </w:tcPr>
          <w:p w14:paraId="69A5D572" w14:textId="77777777" w:rsidR="009A779A" w:rsidRDefault="009A779A" w:rsidP="009A779A">
            <w:pPr>
              <w:spacing w:after="160" w:line="259" w:lineRule="auto"/>
            </w:pPr>
            <w:r w:rsidRPr="3BD4C970">
              <w:t>0</w:t>
            </w:r>
          </w:p>
        </w:tc>
        <w:tc>
          <w:tcPr>
            <w:tcW w:w="3120" w:type="dxa"/>
          </w:tcPr>
          <w:p w14:paraId="19FA683C" w14:textId="6D31965D" w:rsidR="009A779A" w:rsidRDefault="009A779A" w:rsidP="009A779A">
            <w:pPr>
              <w:spacing w:after="160" w:line="259" w:lineRule="auto"/>
            </w:pPr>
            <w:r w:rsidRPr="3BD4C970">
              <w:t>Opera did not even start</w:t>
            </w:r>
          </w:p>
        </w:tc>
      </w:tr>
      <w:tr w:rsidR="009A779A" w14:paraId="4A099F3E" w14:textId="77777777" w:rsidTr="009A779A">
        <w:tc>
          <w:tcPr>
            <w:tcW w:w="3120" w:type="dxa"/>
          </w:tcPr>
          <w:p w14:paraId="0620E9ED" w14:textId="77777777" w:rsidR="009A779A" w:rsidRDefault="009A779A" w:rsidP="009A779A">
            <w:pPr>
              <w:spacing w:after="160" w:line="259" w:lineRule="auto"/>
            </w:pPr>
            <w:r w:rsidRPr="3BD4C970">
              <w:t xml:space="preserve">Opera running </w:t>
            </w:r>
          </w:p>
        </w:tc>
        <w:tc>
          <w:tcPr>
            <w:tcW w:w="3120" w:type="dxa"/>
          </w:tcPr>
          <w:p w14:paraId="37BAD5C1" w14:textId="77777777" w:rsidR="009A779A" w:rsidRDefault="009A779A" w:rsidP="009A779A">
            <w:pPr>
              <w:spacing w:after="160" w:line="259" w:lineRule="auto"/>
            </w:pPr>
            <w:r w:rsidRPr="3BD4C970">
              <w:t>0</w:t>
            </w:r>
          </w:p>
        </w:tc>
        <w:tc>
          <w:tcPr>
            <w:tcW w:w="3120" w:type="dxa"/>
          </w:tcPr>
          <w:p w14:paraId="15A730D9" w14:textId="77777777" w:rsidR="009A779A" w:rsidRDefault="009A779A" w:rsidP="009A779A">
            <w:pPr>
              <w:spacing w:after="160" w:line="259" w:lineRule="auto"/>
            </w:pPr>
            <w:r w:rsidRPr="3BD4C970">
              <w:t xml:space="preserve">Crashed instantly </w:t>
            </w:r>
          </w:p>
        </w:tc>
      </w:tr>
      <w:tr w:rsidR="009A779A" w14:paraId="6C48B48B" w14:textId="77777777" w:rsidTr="009A779A">
        <w:tc>
          <w:tcPr>
            <w:tcW w:w="3120" w:type="dxa"/>
          </w:tcPr>
          <w:p w14:paraId="6E2EE004" w14:textId="77777777" w:rsidR="009A779A" w:rsidRDefault="009A779A" w:rsidP="009A779A">
            <w:pPr>
              <w:spacing w:after="160" w:line="259" w:lineRule="auto"/>
            </w:pPr>
            <w:r w:rsidRPr="3BD4C970">
              <w:t xml:space="preserve">Opera not running </w:t>
            </w:r>
          </w:p>
        </w:tc>
        <w:tc>
          <w:tcPr>
            <w:tcW w:w="3120" w:type="dxa"/>
          </w:tcPr>
          <w:p w14:paraId="1754F922" w14:textId="77777777" w:rsidR="009A779A" w:rsidRDefault="009A779A" w:rsidP="009A779A">
            <w:pPr>
              <w:spacing w:after="160" w:line="259" w:lineRule="auto"/>
            </w:pPr>
            <w:r w:rsidRPr="3BD4C970">
              <w:t>100</w:t>
            </w:r>
          </w:p>
        </w:tc>
        <w:tc>
          <w:tcPr>
            <w:tcW w:w="3120" w:type="dxa"/>
          </w:tcPr>
          <w:p w14:paraId="31E6549C" w14:textId="226266CC" w:rsidR="009A779A" w:rsidRDefault="009A779A" w:rsidP="009A779A">
            <w:pPr>
              <w:spacing w:after="160" w:line="259" w:lineRule="auto"/>
            </w:pPr>
            <w:r w:rsidRPr="3BD4C970">
              <w:t>Opera did not even start</w:t>
            </w:r>
          </w:p>
        </w:tc>
      </w:tr>
      <w:tr w:rsidR="009A779A" w14:paraId="22F51277" w14:textId="77777777" w:rsidTr="009A779A">
        <w:tc>
          <w:tcPr>
            <w:tcW w:w="3120" w:type="dxa"/>
          </w:tcPr>
          <w:p w14:paraId="3C432A76" w14:textId="77777777" w:rsidR="009A779A" w:rsidRDefault="009A779A" w:rsidP="009A779A">
            <w:pPr>
              <w:spacing w:after="160" w:line="259" w:lineRule="auto"/>
            </w:pPr>
            <w:r w:rsidRPr="3BD4C970">
              <w:t xml:space="preserve">Opera Running </w:t>
            </w:r>
          </w:p>
        </w:tc>
        <w:tc>
          <w:tcPr>
            <w:tcW w:w="3120" w:type="dxa"/>
          </w:tcPr>
          <w:p w14:paraId="77C0D558" w14:textId="77777777" w:rsidR="009A779A" w:rsidRDefault="009A779A" w:rsidP="009A779A">
            <w:pPr>
              <w:spacing w:after="160" w:line="259" w:lineRule="auto"/>
            </w:pPr>
            <w:r w:rsidRPr="3BD4C970">
              <w:t>100</w:t>
            </w:r>
          </w:p>
        </w:tc>
        <w:tc>
          <w:tcPr>
            <w:tcW w:w="3120" w:type="dxa"/>
          </w:tcPr>
          <w:p w14:paraId="3BC58110" w14:textId="77777777" w:rsidR="009A779A" w:rsidRDefault="009A779A" w:rsidP="009A779A">
            <w:pPr>
              <w:spacing w:after="160" w:line="259" w:lineRule="auto"/>
            </w:pPr>
            <w:r w:rsidRPr="3BD4C970">
              <w:t xml:space="preserve">Crashed Instantly </w:t>
            </w:r>
          </w:p>
        </w:tc>
      </w:tr>
      <w:tr w:rsidR="009A779A" w14:paraId="53E579DA" w14:textId="77777777" w:rsidTr="009A779A">
        <w:tc>
          <w:tcPr>
            <w:tcW w:w="3120" w:type="dxa"/>
          </w:tcPr>
          <w:p w14:paraId="2ED215EE" w14:textId="77777777" w:rsidR="009A779A" w:rsidRDefault="009A779A" w:rsidP="009A779A">
            <w:pPr>
              <w:spacing w:after="160" w:line="259" w:lineRule="auto"/>
            </w:pPr>
            <w:r w:rsidRPr="3BD4C970">
              <w:t xml:space="preserve">Opera not running </w:t>
            </w:r>
          </w:p>
        </w:tc>
        <w:tc>
          <w:tcPr>
            <w:tcW w:w="3120" w:type="dxa"/>
          </w:tcPr>
          <w:p w14:paraId="4CA015DD" w14:textId="77777777" w:rsidR="009A779A" w:rsidRDefault="009A779A" w:rsidP="009A779A">
            <w:pPr>
              <w:spacing w:after="160" w:line="259" w:lineRule="auto"/>
            </w:pPr>
            <w:r w:rsidRPr="3BD4C970">
              <w:t>1000</w:t>
            </w:r>
          </w:p>
        </w:tc>
        <w:tc>
          <w:tcPr>
            <w:tcW w:w="3120" w:type="dxa"/>
          </w:tcPr>
          <w:p w14:paraId="3473A749" w14:textId="77777777" w:rsidR="009A779A" w:rsidRDefault="009A779A" w:rsidP="009A779A">
            <w:pPr>
              <w:spacing w:after="160" w:line="259" w:lineRule="auto"/>
            </w:pPr>
            <w:r w:rsidRPr="3BD4C970">
              <w:t xml:space="preserve">Starts but got killed instantly </w:t>
            </w:r>
          </w:p>
        </w:tc>
      </w:tr>
      <w:tr w:rsidR="009A779A" w14:paraId="78139CF2" w14:textId="77777777" w:rsidTr="009A779A">
        <w:tc>
          <w:tcPr>
            <w:tcW w:w="3120" w:type="dxa"/>
          </w:tcPr>
          <w:p w14:paraId="25809456" w14:textId="77777777" w:rsidR="009A779A" w:rsidRDefault="009A779A" w:rsidP="009A779A">
            <w:pPr>
              <w:spacing w:after="160" w:line="259" w:lineRule="auto"/>
            </w:pPr>
            <w:r w:rsidRPr="3BD4C970">
              <w:t xml:space="preserve">Opera running </w:t>
            </w:r>
          </w:p>
        </w:tc>
        <w:tc>
          <w:tcPr>
            <w:tcW w:w="3120" w:type="dxa"/>
          </w:tcPr>
          <w:p w14:paraId="50C76F8C" w14:textId="77777777" w:rsidR="009A779A" w:rsidRDefault="009A779A" w:rsidP="009A779A">
            <w:pPr>
              <w:spacing w:after="160" w:line="259" w:lineRule="auto"/>
            </w:pPr>
            <w:r w:rsidRPr="3BD4C970">
              <w:t>1000</w:t>
            </w:r>
          </w:p>
        </w:tc>
        <w:tc>
          <w:tcPr>
            <w:tcW w:w="3120" w:type="dxa"/>
          </w:tcPr>
          <w:p w14:paraId="0E0F3291" w14:textId="77777777" w:rsidR="009A779A" w:rsidRDefault="009A779A" w:rsidP="009A779A">
            <w:pPr>
              <w:spacing w:after="160" w:line="259" w:lineRule="auto"/>
            </w:pPr>
            <w:r w:rsidRPr="3BD4C970">
              <w:t>Was working for 10-15 seconds</w:t>
            </w:r>
          </w:p>
        </w:tc>
      </w:tr>
      <w:tr w:rsidR="009A779A" w14:paraId="4FADE315" w14:textId="77777777" w:rsidTr="009A779A">
        <w:tc>
          <w:tcPr>
            <w:tcW w:w="3120" w:type="dxa"/>
          </w:tcPr>
          <w:p w14:paraId="2378D991" w14:textId="77777777" w:rsidR="009A779A" w:rsidRDefault="009A779A" w:rsidP="009A779A">
            <w:pPr>
              <w:spacing w:after="160" w:line="259" w:lineRule="auto"/>
            </w:pPr>
            <w:r w:rsidRPr="3BD4C970">
              <w:t xml:space="preserve">Opera not running </w:t>
            </w:r>
          </w:p>
        </w:tc>
        <w:tc>
          <w:tcPr>
            <w:tcW w:w="3120" w:type="dxa"/>
          </w:tcPr>
          <w:p w14:paraId="6E3F47A5" w14:textId="77777777" w:rsidR="009A779A" w:rsidRDefault="009A779A" w:rsidP="009A779A">
            <w:pPr>
              <w:spacing w:after="160" w:line="259" w:lineRule="auto"/>
            </w:pPr>
            <w:r w:rsidRPr="3BD4C970">
              <w:t>1500</w:t>
            </w:r>
          </w:p>
        </w:tc>
        <w:tc>
          <w:tcPr>
            <w:tcW w:w="3120" w:type="dxa"/>
          </w:tcPr>
          <w:p w14:paraId="0CAC7915" w14:textId="77777777" w:rsidR="009A779A" w:rsidRDefault="009A779A" w:rsidP="009A779A">
            <w:pPr>
              <w:spacing w:after="160" w:line="259" w:lineRule="auto"/>
            </w:pPr>
            <w:r w:rsidRPr="3BD4C970">
              <w:t>Starts but instantly killed</w:t>
            </w:r>
          </w:p>
        </w:tc>
      </w:tr>
      <w:tr w:rsidR="009A779A" w14:paraId="33F1FF10" w14:textId="77777777" w:rsidTr="009A779A">
        <w:tc>
          <w:tcPr>
            <w:tcW w:w="3120" w:type="dxa"/>
          </w:tcPr>
          <w:p w14:paraId="5CED8F45" w14:textId="77777777" w:rsidR="009A779A" w:rsidRDefault="009A779A" w:rsidP="009A779A">
            <w:pPr>
              <w:spacing w:after="160" w:line="259" w:lineRule="auto"/>
            </w:pPr>
            <w:r w:rsidRPr="3BD4C970">
              <w:t xml:space="preserve">Opera running </w:t>
            </w:r>
          </w:p>
        </w:tc>
        <w:tc>
          <w:tcPr>
            <w:tcW w:w="3120" w:type="dxa"/>
          </w:tcPr>
          <w:p w14:paraId="209E2076" w14:textId="77777777" w:rsidR="009A779A" w:rsidRDefault="009A779A" w:rsidP="009A779A">
            <w:pPr>
              <w:spacing w:after="160" w:line="259" w:lineRule="auto"/>
            </w:pPr>
            <w:r w:rsidRPr="3BD4C970">
              <w:t>1500</w:t>
            </w:r>
          </w:p>
        </w:tc>
        <w:tc>
          <w:tcPr>
            <w:tcW w:w="3120" w:type="dxa"/>
          </w:tcPr>
          <w:p w14:paraId="6D5012E6" w14:textId="340E6113" w:rsidR="009A779A" w:rsidRDefault="009A779A" w:rsidP="009A779A">
            <w:pPr>
              <w:spacing w:after="160" w:line="259" w:lineRule="auto"/>
            </w:pPr>
            <w:r w:rsidRPr="3BD4C970">
              <w:t>Worked perfect</w:t>
            </w:r>
            <w:r w:rsidR="00A0433A">
              <w:t>ly</w:t>
            </w:r>
            <w:r w:rsidRPr="3BD4C970">
              <w:t xml:space="preserve"> for 5-10 seconds</w:t>
            </w:r>
          </w:p>
        </w:tc>
      </w:tr>
      <w:tr w:rsidR="009A779A" w14:paraId="458AD300" w14:textId="77777777" w:rsidTr="009A779A">
        <w:tc>
          <w:tcPr>
            <w:tcW w:w="3120" w:type="dxa"/>
          </w:tcPr>
          <w:p w14:paraId="65D2C5E1" w14:textId="77777777" w:rsidR="009A779A" w:rsidRDefault="009A779A" w:rsidP="009A779A">
            <w:pPr>
              <w:spacing w:after="160" w:line="259" w:lineRule="auto"/>
            </w:pPr>
            <w:r w:rsidRPr="3BD4C970">
              <w:t xml:space="preserve">Opera not running </w:t>
            </w:r>
          </w:p>
        </w:tc>
        <w:tc>
          <w:tcPr>
            <w:tcW w:w="3120" w:type="dxa"/>
          </w:tcPr>
          <w:p w14:paraId="61FE2400" w14:textId="77777777" w:rsidR="009A779A" w:rsidRDefault="009A779A" w:rsidP="009A779A">
            <w:pPr>
              <w:spacing w:after="160" w:line="259" w:lineRule="auto"/>
            </w:pPr>
            <w:r w:rsidRPr="3BD4C970">
              <w:t>2500</w:t>
            </w:r>
          </w:p>
        </w:tc>
        <w:tc>
          <w:tcPr>
            <w:tcW w:w="3120" w:type="dxa"/>
          </w:tcPr>
          <w:p w14:paraId="6DB7F6FA" w14:textId="77777777" w:rsidR="009A779A" w:rsidRDefault="009A779A" w:rsidP="009A779A">
            <w:pPr>
              <w:spacing w:after="160" w:line="259" w:lineRule="auto"/>
            </w:pPr>
            <w:r w:rsidRPr="3BD4C970">
              <w:t>Starts and stay alive for 4-6 seconds then killed</w:t>
            </w:r>
          </w:p>
        </w:tc>
      </w:tr>
      <w:tr w:rsidR="009A779A" w14:paraId="4330AB60" w14:textId="77777777" w:rsidTr="009A779A">
        <w:tc>
          <w:tcPr>
            <w:tcW w:w="3120" w:type="dxa"/>
          </w:tcPr>
          <w:p w14:paraId="79CD7C57" w14:textId="77777777" w:rsidR="009A779A" w:rsidRDefault="009A779A" w:rsidP="009A779A">
            <w:pPr>
              <w:spacing w:after="160" w:line="259" w:lineRule="auto"/>
            </w:pPr>
            <w:r w:rsidRPr="3BD4C970">
              <w:t xml:space="preserve">Opera running </w:t>
            </w:r>
          </w:p>
        </w:tc>
        <w:tc>
          <w:tcPr>
            <w:tcW w:w="3120" w:type="dxa"/>
          </w:tcPr>
          <w:p w14:paraId="5B281189" w14:textId="77777777" w:rsidR="009A779A" w:rsidRDefault="009A779A" w:rsidP="009A779A">
            <w:pPr>
              <w:spacing w:after="160" w:line="259" w:lineRule="auto"/>
            </w:pPr>
            <w:r w:rsidRPr="3BD4C970">
              <w:t>2500</w:t>
            </w:r>
          </w:p>
        </w:tc>
        <w:tc>
          <w:tcPr>
            <w:tcW w:w="3120" w:type="dxa"/>
          </w:tcPr>
          <w:p w14:paraId="2B359F65" w14:textId="77777777" w:rsidR="009A779A" w:rsidRDefault="009A779A" w:rsidP="009A779A">
            <w:pPr>
              <w:spacing w:after="160" w:line="259" w:lineRule="auto"/>
            </w:pPr>
            <w:r w:rsidRPr="3BD4C970">
              <w:t>Worked for 1 minute and then crashed</w:t>
            </w:r>
          </w:p>
        </w:tc>
      </w:tr>
      <w:tr w:rsidR="009A779A" w14:paraId="162E1679" w14:textId="77777777" w:rsidTr="009A779A">
        <w:tc>
          <w:tcPr>
            <w:tcW w:w="3120" w:type="dxa"/>
          </w:tcPr>
          <w:p w14:paraId="3D2B58DE" w14:textId="77777777" w:rsidR="009A779A" w:rsidRDefault="009A779A" w:rsidP="009A779A">
            <w:pPr>
              <w:spacing w:after="160" w:line="259" w:lineRule="auto"/>
            </w:pPr>
            <w:r w:rsidRPr="3BD4C970">
              <w:t xml:space="preserve">Opera not running </w:t>
            </w:r>
          </w:p>
        </w:tc>
        <w:tc>
          <w:tcPr>
            <w:tcW w:w="3120" w:type="dxa"/>
          </w:tcPr>
          <w:p w14:paraId="42FD1211" w14:textId="77777777" w:rsidR="009A779A" w:rsidRDefault="009A779A" w:rsidP="009A779A">
            <w:pPr>
              <w:spacing w:after="160" w:line="259" w:lineRule="auto"/>
            </w:pPr>
            <w:r w:rsidRPr="3BD4C970">
              <w:t>5000</w:t>
            </w:r>
          </w:p>
        </w:tc>
        <w:tc>
          <w:tcPr>
            <w:tcW w:w="3120" w:type="dxa"/>
          </w:tcPr>
          <w:p w14:paraId="01AAF2B7" w14:textId="26AEDBE3" w:rsidR="009A779A" w:rsidRDefault="009A779A" w:rsidP="009A779A">
            <w:pPr>
              <w:spacing w:after="160" w:line="259" w:lineRule="auto"/>
            </w:pPr>
            <w:r w:rsidRPr="3BD4C970">
              <w:t>Starts and work perfect</w:t>
            </w:r>
            <w:r w:rsidR="00A0433A">
              <w:t>ly</w:t>
            </w:r>
            <w:r w:rsidRPr="3BD4C970">
              <w:t xml:space="preserve"> for 1 minute</w:t>
            </w:r>
          </w:p>
        </w:tc>
      </w:tr>
      <w:tr w:rsidR="009A779A" w14:paraId="0469893E" w14:textId="77777777" w:rsidTr="009A779A">
        <w:tc>
          <w:tcPr>
            <w:tcW w:w="3120" w:type="dxa"/>
          </w:tcPr>
          <w:p w14:paraId="0120D816" w14:textId="77777777" w:rsidR="009A779A" w:rsidRDefault="009A779A" w:rsidP="009A779A">
            <w:pPr>
              <w:spacing w:after="160" w:line="259" w:lineRule="auto"/>
            </w:pPr>
            <w:r w:rsidRPr="3BD4C970">
              <w:t xml:space="preserve">Opera running </w:t>
            </w:r>
          </w:p>
        </w:tc>
        <w:tc>
          <w:tcPr>
            <w:tcW w:w="3120" w:type="dxa"/>
          </w:tcPr>
          <w:p w14:paraId="640E69FB" w14:textId="77777777" w:rsidR="009A779A" w:rsidRDefault="009A779A" w:rsidP="009A779A">
            <w:pPr>
              <w:spacing w:after="160" w:line="259" w:lineRule="auto"/>
            </w:pPr>
            <w:r w:rsidRPr="3BD4C970">
              <w:t>5000</w:t>
            </w:r>
          </w:p>
        </w:tc>
        <w:tc>
          <w:tcPr>
            <w:tcW w:w="3120" w:type="dxa"/>
          </w:tcPr>
          <w:p w14:paraId="18049F8C" w14:textId="77777777" w:rsidR="009A779A" w:rsidRDefault="009A779A" w:rsidP="009A779A">
            <w:pPr>
              <w:spacing w:after="160" w:line="259" w:lineRule="auto"/>
            </w:pPr>
            <w:r w:rsidRPr="3BD4C970">
              <w:t>Works for 1-2 minutes</w:t>
            </w:r>
          </w:p>
        </w:tc>
      </w:tr>
      <w:tr w:rsidR="009A779A" w14:paraId="4F2FCE9E" w14:textId="77777777" w:rsidTr="009A779A">
        <w:tc>
          <w:tcPr>
            <w:tcW w:w="3120" w:type="dxa"/>
          </w:tcPr>
          <w:p w14:paraId="5FC2B8A8" w14:textId="77777777" w:rsidR="009A779A" w:rsidRDefault="009A779A" w:rsidP="009A779A">
            <w:pPr>
              <w:spacing w:after="160" w:line="259" w:lineRule="auto"/>
            </w:pPr>
            <w:r w:rsidRPr="3BD4C970">
              <w:lastRenderedPageBreak/>
              <w:t xml:space="preserve">Opera not running </w:t>
            </w:r>
          </w:p>
        </w:tc>
        <w:tc>
          <w:tcPr>
            <w:tcW w:w="3120" w:type="dxa"/>
          </w:tcPr>
          <w:p w14:paraId="4C32FA85" w14:textId="77777777" w:rsidR="009A779A" w:rsidRDefault="009A779A" w:rsidP="009A779A">
            <w:pPr>
              <w:spacing w:after="160" w:line="259" w:lineRule="auto"/>
            </w:pPr>
            <w:r w:rsidRPr="3BD4C970">
              <w:t>7000</w:t>
            </w:r>
          </w:p>
        </w:tc>
        <w:tc>
          <w:tcPr>
            <w:tcW w:w="3120" w:type="dxa"/>
          </w:tcPr>
          <w:p w14:paraId="5AC192F6" w14:textId="77777777" w:rsidR="009A779A" w:rsidRDefault="009A779A" w:rsidP="009A779A">
            <w:pPr>
              <w:spacing w:after="160" w:line="259" w:lineRule="auto"/>
            </w:pPr>
            <w:r w:rsidRPr="3BD4C970">
              <w:t>Run and work for 2-3 minutes</w:t>
            </w:r>
          </w:p>
        </w:tc>
      </w:tr>
      <w:tr w:rsidR="009A779A" w14:paraId="58A3F504" w14:textId="77777777" w:rsidTr="009A779A">
        <w:tc>
          <w:tcPr>
            <w:tcW w:w="3120" w:type="dxa"/>
          </w:tcPr>
          <w:p w14:paraId="781668C6" w14:textId="77777777" w:rsidR="009A779A" w:rsidRDefault="009A779A" w:rsidP="009A779A">
            <w:pPr>
              <w:spacing w:after="160" w:line="259" w:lineRule="auto"/>
            </w:pPr>
            <w:r w:rsidRPr="3BD4C970">
              <w:t xml:space="preserve">Opera running </w:t>
            </w:r>
          </w:p>
        </w:tc>
        <w:tc>
          <w:tcPr>
            <w:tcW w:w="3120" w:type="dxa"/>
          </w:tcPr>
          <w:p w14:paraId="0EBE6AEB" w14:textId="77777777" w:rsidR="009A779A" w:rsidRDefault="009A779A" w:rsidP="009A779A">
            <w:pPr>
              <w:spacing w:after="160" w:line="259" w:lineRule="auto"/>
            </w:pPr>
            <w:r w:rsidRPr="3BD4C970">
              <w:t>7000</w:t>
            </w:r>
          </w:p>
        </w:tc>
        <w:tc>
          <w:tcPr>
            <w:tcW w:w="3120" w:type="dxa"/>
          </w:tcPr>
          <w:p w14:paraId="3A187DEE" w14:textId="77777777" w:rsidR="009A779A" w:rsidRDefault="009A779A" w:rsidP="009A779A">
            <w:pPr>
              <w:spacing w:after="160" w:line="259" w:lineRule="auto"/>
            </w:pPr>
            <w:r w:rsidRPr="3BD4C970">
              <w:t xml:space="preserve">Loaded </w:t>
            </w:r>
            <w:proofErr w:type="spellStart"/>
            <w:r w:rsidRPr="3BD4C970">
              <w:t>youtube</w:t>
            </w:r>
            <w:proofErr w:type="spellEnd"/>
            <w:r w:rsidRPr="3BD4C970">
              <w:t xml:space="preserve"> video and running for 1-2 minutes</w:t>
            </w:r>
          </w:p>
        </w:tc>
      </w:tr>
      <w:tr w:rsidR="009A779A" w14:paraId="2579AC92" w14:textId="77777777" w:rsidTr="009A779A">
        <w:tc>
          <w:tcPr>
            <w:tcW w:w="3120" w:type="dxa"/>
          </w:tcPr>
          <w:p w14:paraId="24FB8753" w14:textId="77777777" w:rsidR="009A779A" w:rsidRDefault="009A779A" w:rsidP="009A779A">
            <w:pPr>
              <w:spacing w:after="160" w:line="259" w:lineRule="auto"/>
            </w:pPr>
            <w:r w:rsidRPr="3BD4C970">
              <w:t xml:space="preserve">Opera not running </w:t>
            </w:r>
          </w:p>
        </w:tc>
        <w:tc>
          <w:tcPr>
            <w:tcW w:w="3120" w:type="dxa"/>
          </w:tcPr>
          <w:p w14:paraId="60835211" w14:textId="77777777" w:rsidR="009A779A" w:rsidRDefault="009A779A" w:rsidP="009A779A">
            <w:pPr>
              <w:spacing w:after="160" w:line="259" w:lineRule="auto"/>
            </w:pPr>
            <w:r w:rsidRPr="3BD4C970">
              <w:t>10000</w:t>
            </w:r>
          </w:p>
        </w:tc>
        <w:tc>
          <w:tcPr>
            <w:tcW w:w="3120" w:type="dxa"/>
          </w:tcPr>
          <w:p w14:paraId="28F04AFE" w14:textId="1D365FF8" w:rsidR="009A779A" w:rsidRDefault="009A779A" w:rsidP="009A779A">
            <w:pPr>
              <w:spacing w:after="160" w:line="259" w:lineRule="auto"/>
            </w:pPr>
            <w:r w:rsidRPr="3BD4C970">
              <w:t>Run and work perfect</w:t>
            </w:r>
            <w:r w:rsidR="00A0433A">
              <w:t>ly</w:t>
            </w:r>
            <w:r w:rsidRPr="3BD4C970">
              <w:t xml:space="preserve"> for 2-3 minutes</w:t>
            </w:r>
          </w:p>
        </w:tc>
      </w:tr>
      <w:tr w:rsidR="009A779A" w14:paraId="1D816F07" w14:textId="77777777" w:rsidTr="009A779A">
        <w:tc>
          <w:tcPr>
            <w:tcW w:w="3120" w:type="dxa"/>
          </w:tcPr>
          <w:p w14:paraId="47DE1CA7" w14:textId="77777777" w:rsidR="009A779A" w:rsidRDefault="009A779A" w:rsidP="009A779A">
            <w:pPr>
              <w:spacing w:after="160" w:line="259" w:lineRule="auto"/>
            </w:pPr>
            <w:r w:rsidRPr="3BD4C970">
              <w:t xml:space="preserve">Opera running </w:t>
            </w:r>
          </w:p>
        </w:tc>
        <w:tc>
          <w:tcPr>
            <w:tcW w:w="3120" w:type="dxa"/>
          </w:tcPr>
          <w:p w14:paraId="2EFE14AD" w14:textId="77777777" w:rsidR="009A779A" w:rsidRDefault="009A779A" w:rsidP="009A779A">
            <w:pPr>
              <w:spacing w:after="160" w:line="259" w:lineRule="auto"/>
            </w:pPr>
            <w:r w:rsidRPr="3BD4C970">
              <w:t>10000</w:t>
            </w:r>
          </w:p>
        </w:tc>
        <w:tc>
          <w:tcPr>
            <w:tcW w:w="3120" w:type="dxa"/>
          </w:tcPr>
          <w:p w14:paraId="646BFACD" w14:textId="77777777" w:rsidR="009A779A" w:rsidRDefault="009A779A" w:rsidP="009A779A">
            <w:pPr>
              <w:spacing w:after="160" w:line="259" w:lineRule="auto"/>
            </w:pPr>
            <w:r w:rsidRPr="3BD4C970">
              <w:t xml:space="preserve">Run a video for 2-3 minutes and then crashed </w:t>
            </w:r>
          </w:p>
        </w:tc>
      </w:tr>
    </w:tbl>
    <w:p w14:paraId="6C96868F" w14:textId="284CA132" w:rsidR="009A779A" w:rsidRDefault="00536FB7" w:rsidP="00536FB7">
      <w:pPr>
        <w:jc w:val="center"/>
      </w:pPr>
      <w:r>
        <w:t>Table 6.2</w:t>
      </w:r>
    </w:p>
    <w:p w14:paraId="1255F0CD" w14:textId="7CD83729" w:rsidR="009A779A" w:rsidRDefault="009A779A" w:rsidP="009A779A">
      <w:pPr>
        <w:pStyle w:val="Heading3"/>
      </w:pPr>
      <w:bookmarkStart w:id="90" w:name="_Toc8671805"/>
      <w:r>
        <w:t>Firefox</w:t>
      </w:r>
      <w:bookmarkEnd w:id="90"/>
    </w:p>
    <w:p w14:paraId="06E8A67F" w14:textId="77777777" w:rsidR="009A779A" w:rsidRDefault="009A779A" w:rsidP="009A779A">
      <w:pPr>
        <w:pStyle w:val="Heading4"/>
      </w:pPr>
      <w:r>
        <w:t>Test Summary</w:t>
      </w:r>
    </w:p>
    <w:p w14:paraId="234FF2B1" w14:textId="5A7F5494" w:rsidR="009A779A" w:rsidRPr="009A779A" w:rsidRDefault="009A779A" w:rsidP="009A779A">
      <w:r>
        <w:t xml:space="preserve">The </w:t>
      </w:r>
      <w:r w:rsidR="00A0433A">
        <w:t>F</w:t>
      </w:r>
      <w:r>
        <w:t>irefox browser has done rigorous exceptional handling. Every time the browser gets killed it starts again with all the functionalities and recent browsed data.</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315"/>
        <w:gridCol w:w="2055"/>
        <w:gridCol w:w="4560"/>
      </w:tblGrid>
      <w:tr w:rsidR="009A779A" w:rsidRPr="009A779A" w14:paraId="70363724"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37DE30E8" w14:textId="77777777" w:rsidR="009A779A" w:rsidRPr="009A779A" w:rsidRDefault="009A779A" w:rsidP="009A779A">
            <w:pPr>
              <w:rPr>
                <w:rFonts w:ascii="Times New Roman" w:hAnsi="Times New Roman"/>
              </w:rPr>
            </w:pPr>
            <w:r w:rsidRPr="009A779A">
              <w:t xml:space="preserve">Scenario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206FD09" w14:textId="77777777" w:rsidR="009A779A" w:rsidRPr="009A779A" w:rsidRDefault="009A779A" w:rsidP="009A779A">
            <w:pPr>
              <w:rPr>
                <w:rFonts w:ascii="Times New Roman" w:hAnsi="Times New Roman"/>
              </w:rPr>
            </w:pPr>
            <w:r w:rsidRPr="009A779A">
              <w:t xml:space="preserve">Skip count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1262A6C" w14:textId="77777777" w:rsidR="009A779A" w:rsidRPr="009A779A" w:rsidRDefault="009A779A" w:rsidP="009A779A">
            <w:pPr>
              <w:rPr>
                <w:rFonts w:ascii="Times New Roman" w:hAnsi="Times New Roman"/>
              </w:rPr>
            </w:pPr>
            <w:r w:rsidRPr="009A779A">
              <w:t>Results</w:t>
            </w:r>
          </w:p>
        </w:tc>
      </w:tr>
      <w:tr w:rsidR="009A779A" w:rsidRPr="009A779A" w14:paraId="659F55ED"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6AEE4BF9" w14:textId="77777777" w:rsidR="009A779A" w:rsidRPr="009A779A" w:rsidRDefault="009A779A" w:rsidP="009A779A">
            <w:pPr>
              <w:rPr>
                <w:rFonts w:ascii="Times New Roman" w:hAnsi="Times New Roman"/>
              </w:rPr>
            </w:pPr>
            <w:r w:rsidRPr="009A779A">
              <w:rPr>
                <w:rFonts w:ascii="URWGothicL-Book" w:hAnsi="URWGothicL-Book"/>
              </w:rPr>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52E57EE0" w14:textId="77777777" w:rsidR="009A779A" w:rsidRPr="009A779A" w:rsidRDefault="009A779A" w:rsidP="009A779A">
            <w:pPr>
              <w:rPr>
                <w:rFonts w:ascii="Times New Roman" w:hAnsi="Times New Roman"/>
              </w:rPr>
            </w:pPr>
            <w:r w:rsidRPr="009A779A">
              <w:rPr>
                <w:rFonts w:ascii="URWGothicL-Book" w:hAnsi="URWGothicL-Book"/>
              </w:rPr>
              <w:t xml:space="preserve">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941351C" w14:textId="77777777" w:rsidR="009A779A" w:rsidRPr="009A779A" w:rsidRDefault="009A779A" w:rsidP="009A779A">
            <w:pPr>
              <w:rPr>
                <w:rFonts w:ascii="Times New Roman" w:hAnsi="Times New Roman"/>
              </w:rPr>
            </w:pPr>
            <w:r w:rsidRPr="009A779A">
              <w:rPr>
                <w:rFonts w:ascii="URWGothicL-Book" w:hAnsi="URWGothicL-Book"/>
              </w:rPr>
              <w:t>Instant kill: doesn’t even start</w:t>
            </w:r>
          </w:p>
        </w:tc>
      </w:tr>
      <w:tr w:rsidR="009A779A" w:rsidRPr="009A779A" w14:paraId="2E028010"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2CB04E60" w14:textId="77777777" w:rsidR="009A779A" w:rsidRPr="009A779A" w:rsidRDefault="009A779A" w:rsidP="009A779A">
            <w:pPr>
              <w:rPr>
                <w:rFonts w:ascii="Times New Roman" w:hAnsi="Times New Roman"/>
              </w:rPr>
            </w:pPr>
            <w:r w:rsidRPr="009A779A">
              <w:rPr>
                <w:rFonts w:ascii="URWGothicL-Book" w:hAnsi="URWGothicL-Book"/>
              </w:rPr>
              <w:t xml:space="preserve">Firefox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02BB7439" w14:textId="77777777" w:rsidR="009A779A" w:rsidRPr="009A779A" w:rsidRDefault="009A779A" w:rsidP="009A779A">
            <w:pPr>
              <w:rPr>
                <w:rFonts w:ascii="Times New Roman" w:hAnsi="Times New Roman"/>
              </w:rPr>
            </w:pPr>
            <w:r w:rsidRPr="009A779A">
              <w:rPr>
                <w:rFonts w:ascii="URWGothicL-Book" w:hAnsi="URWGothicL-Book"/>
              </w:rPr>
              <w:t xml:space="preserve">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6C665CC9" w14:textId="77777777" w:rsidR="009A779A" w:rsidRPr="009A779A" w:rsidRDefault="009A779A" w:rsidP="009A779A">
            <w:pPr>
              <w:rPr>
                <w:rFonts w:ascii="Times New Roman" w:hAnsi="Times New Roman"/>
              </w:rPr>
            </w:pPr>
            <w:r w:rsidRPr="009A779A">
              <w:rPr>
                <w:rFonts w:ascii="URWGothicL-Book" w:hAnsi="URWGothicL-Book"/>
              </w:rPr>
              <w:t>Instant kill</w:t>
            </w:r>
          </w:p>
        </w:tc>
      </w:tr>
      <w:tr w:rsidR="009A779A" w:rsidRPr="009A779A" w14:paraId="2E3F0BB5"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30F7A5BA" w14:textId="77777777" w:rsidR="009A779A" w:rsidRPr="009A779A" w:rsidRDefault="009A779A" w:rsidP="009A779A">
            <w:pPr>
              <w:rPr>
                <w:rFonts w:ascii="Times New Roman" w:hAnsi="Times New Roman"/>
              </w:rPr>
            </w:pPr>
            <w:r w:rsidRPr="009A779A">
              <w:rPr>
                <w:rFonts w:ascii="URWGothicL-Book" w:hAnsi="URWGothicL-Book"/>
              </w:rPr>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279DA817" w14:textId="77777777" w:rsidR="009A779A" w:rsidRPr="009A779A" w:rsidRDefault="009A779A" w:rsidP="009A779A">
            <w:pPr>
              <w:rPr>
                <w:rFonts w:ascii="Times New Roman" w:hAnsi="Times New Roman"/>
              </w:rPr>
            </w:pPr>
            <w:r w:rsidRPr="009A779A">
              <w:rPr>
                <w:rFonts w:ascii="URWGothicL-Book" w:hAnsi="URWGothicL-Book"/>
              </w:rPr>
              <w:t xml:space="preserve">1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664633D3" w14:textId="77777777" w:rsidR="009A779A" w:rsidRPr="009A779A" w:rsidRDefault="009A779A" w:rsidP="009A779A">
            <w:pPr>
              <w:rPr>
                <w:rFonts w:ascii="Times New Roman" w:hAnsi="Times New Roman"/>
              </w:rPr>
            </w:pPr>
            <w:r w:rsidRPr="009A779A">
              <w:rPr>
                <w:rFonts w:ascii="URWGothicL-Book" w:hAnsi="URWGothicL-Book"/>
              </w:rPr>
              <w:t>Instant kill</w:t>
            </w:r>
          </w:p>
        </w:tc>
      </w:tr>
      <w:tr w:rsidR="009A779A" w:rsidRPr="009A779A" w14:paraId="71B7B7C9"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43B0E15E" w14:textId="77777777" w:rsidR="009A779A" w:rsidRPr="009A779A" w:rsidRDefault="009A779A" w:rsidP="009A779A">
            <w:pPr>
              <w:rPr>
                <w:rFonts w:ascii="Times New Roman" w:hAnsi="Times New Roman"/>
              </w:rPr>
            </w:pPr>
            <w:r w:rsidRPr="009A779A">
              <w:rPr>
                <w:rFonts w:ascii="URWGothicL-Book" w:hAnsi="URWGothicL-Book"/>
              </w:rPr>
              <w:t xml:space="preserve">Firefox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73C298FB" w14:textId="77777777" w:rsidR="009A779A" w:rsidRPr="009A779A" w:rsidRDefault="009A779A" w:rsidP="009A779A">
            <w:pPr>
              <w:rPr>
                <w:rFonts w:ascii="Times New Roman" w:hAnsi="Times New Roman"/>
              </w:rPr>
            </w:pPr>
            <w:r w:rsidRPr="009A779A">
              <w:rPr>
                <w:rFonts w:ascii="URWGothicL-Book" w:hAnsi="URWGothicL-Book"/>
              </w:rPr>
              <w:t xml:space="preserve">1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0B73BA1E" w14:textId="77777777" w:rsidR="009A779A" w:rsidRPr="009A779A" w:rsidRDefault="009A779A" w:rsidP="009A779A">
            <w:pPr>
              <w:rPr>
                <w:rFonts w:ascii="Times New Roman" w:hAnsi="Times New Roman"/>
              </w:rPr>
            </w:pPr>
            <w:r w:rsidRPr="009A779A">
              <w:rPr>
                <w:rFonts w:ascii="URWGothicL-Book" w:hAnsi="URWGothicL-Book"/>
              </w:rPr>
              <w:t>Instant kill</w:t>
            </w:r>
          </w:p>
        </w:tc>
      </w:tr>
      <w:tr w:rsidR="009A779A" w:rsidRPr="009A779A" w14:paraId="265DBEDD"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30127E46" w14:textId="77777777" w:rsidR="009A779A" w:rsidRPr="009A779A" w:rsidRDefault="009A779A" w:rsidP="009A779A">
            <w:pPr>
              <w:rPr>
                <w:rFonts w:ascii="Times New Roman" w:hAnsi="Times New Roman"/>
              </w:rPr>
            </w:pPr>
            <w:r w:rsidRPr="009A779A">
              <w:rPr>
                <w:rFonts w:ascii="URWGothicL-Book" w:hAnsi="URWGothicL-Book"/>
              </w:rPr>
              <w:t xml:space="preserve">Firefox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50831EC4" w14:textId="77777777" w:rsidR="009A779A" w:rsidRPr="009A779A" w:rsidRDefault="009A779A" w:rsidP="009A779A">
            <w:pPr>
              <w:rPr>
                <w:rFonts w:ascii="Times New Roman" w:hAnsi="Times New Roman"/>
              </w:rPr>
            </w:pPr>
            <w:r w:rsidRPr="009A779A">
              <w:rPr>
                <w:rFonts w:ascii="URWGothicL-Book" w:hAnsi="URWGothicL-Book"/>
              </w:rPr>
              <w:t xml:space="preserve">1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1402F27" w14:textId="77777777" w:rsidR="009A779A" w:rsidRPr="009A779A" w:rsidRDefault="009A779A" w:rsidP="009A779A">
            <w:pPr>
              <w:rPr>
                <w:rFonts w:ascii="Times New Roman" w:hAnsi="Times New Roman"/>
              </w:rPr>
            </w:pPr>
            <w:r w:rsidRPr="009A779A">
              <w:rPr>
                <w:rFonts w:ascii="URWGothicL-Book" w:hAnsi="URWGothicL-Book"/>
              </w:rPr>
              <w:t>Instant kill</w:t>
            </w:r>
          </w:p>
        </w:tc>
      </w:tr>
      <w:tr w:rsidR="009A779A" w:rsidRPr="009A779A" w14:paraId="5EE3D6F1"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756FFA00" w14:textId="77777777" w:rsidR="009A779A" w:rsidRPr="009A779A" w:rsidRDefault="009A779A" w:rsidP="009A779A">
            <w:pPr>
              <w:rPr>
                <w:rFonts w:ascii="Times New Roman" w:hAnsi="Times New Roman"/>
              </w:rPr>
            </w:pPr>
            <w:r w:rsidRPr="009A779A">
              <w:rPr>
                <w:rFonts w:ascii="URWGothicL-Book" w:hAnsi="URWGothicL-Book"/>
              </w:rPr>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3D6CA68" w14:textId="77777777" w:rsidR="009A779A" w:rsidRPr="009A779A" w:rsidRDefault="009A779A" w:rsidP="009A779A">
            <w:pPr>
              <w:rPr>
                <w:rFonts w:ascii="Times New Roman" w:hAnsi="Times New Roman"/>
              </w:rPr>
            </w:pPr>
            <w:r w:rsidRPr="009A779A">
              <w:rPr>
                <w:rFonts w:ascii="URWGothicL-Book" w:hAnsi="URWGothicL-Book"/>
              </w:rPr>
              <w:t xml:space="preserve">1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21FF416" w14:textId="77777777" w:rsidR="009A779A" w:rsidRPr="009A779A" w:rsidRDefault="009A779A" w:rsidP="009A779A">
            <w:pPr>
              <w:rPr>
                <w:rFonts w:ascii="Times New Roman" w:hAnsi="Times New Roman"/>
              </w:rPr>
            </w:pPr>
            <w:r w:rsidRPr="009A779A">
              <w:rPr>
                <w:rFonts w:ascii="URWGothicL-Book" w:hAnsi="URWGothicL-Book"/>
              </w:rPr>
              <w:t>Doesn’t even start</w:t>
            </w:r>
          </w:p>
        </w:tc>
      </w:tr>
      <w:tr w:rsidR="009A779A" w:rsidRPr="009A779A" w14:paraId="6394022A"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65B9CB6B" w14:textId="77777777" w:rsidR="009A779A" w:rsidRPr="009A779A" w:rsidRDefault="009A779A" w:rsidP="009A779A">
            <w:pPr>
              <w:rPr>
                <w:rFonts w:ascii="Times New Roman" w:hAnsi="Times New Roman"/>
              </w:rPr>
            </w:pPr>
            <w:r w:rsidRPr="009A779A">
              <w:rPr>
                <w:rFonts w:ascii="URWGothicL-Book" w:hAnsi="URWGothicL-Book"/>
              </w:rPr>
              <w:t xml:space="preserve">Firefox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23BDA8FB" w14:textId="77777777" w:rsidR="009A779A" w:rsidRPr="009A779A" w:rsidRDefault="009A779A" w:rsidP="009A779A">
            <w:pPr>
              <w:rPr>
                <w:rFonts w:ascii="Times New Roman" w:hAnsi="Times New Roman"/>
              </w:rPr>
            </w:pPr>
            <w:r w:rsidRPr="009A779A">
              <w:rPr>
                <w:rFonts w:ascii="URWGothicL-Book" w:hAnsi="URWGothicL-Book"/>
              </w:rPr>
              <w:t>3500</w:t>
            </w:r>
            <w:r w:rsidRPr="009A779A">
              <w:rPr>
                <w:rFonts w:ascii="URWGothicL-Book" w:hAnsi="URWGothicL-Book"/>
              </w:rPr>
              <w:softHyphen/>
              <w:t xml:space="preserve">4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3E08683F" w14:textId="77777777" w:rsidR="009A779A" w:rsidRPr="009A779A" w:rsidRDefault="009A779A" w:rsidP="009A779A">
            <w:pPr>
              <w:rPr>
                <w:rFonts w:ascii="Times New Roman" w:hAnsi="Times New Roman"/>
              </w:rPr>
            </w:pPr>
            <w:r w:rsidRPr="009A779A">
              <w:rPr>
                <w:rFonts w:ascii="URWGothicL-Book" w:hAnsi="URWGothicL-Book"/>
              </w:rPr>
              <w:t>Remain open for almost 10</w:t>
            </w:r>
            <w:r w:rsidRPr="009A779A">
              <w:rPr>
                <w:rFonts w:ascii="URWGothicL-Book" w:hAnsi="URWGothicL-Book"/>
              </w:rPr>
              <w:softHyphen/>
              <w:t>20 sec</w:t>
            </w:r>
          </w:p>
        </w:tc>
      </w:tr>
      <w:tr w:rsidR="009A779A" w:rsidRPr="009A779A" w14:paraId="6B268200"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4023F7D3" w14:textId="77777777" w:rsidR="009A779A" w:rsidRPr="009A779A" w:rsidRDefault="009A779A" w:rsidP="009A779A">
            <w:pPr>
              <w:rPr>
                <w:rFonts w:ascii="Times New Roman" w:hAnsi="Times New Roman"/>
              </w:rPr>
            </w:pPr>
            <w:r w:rsidRPr="009A779A">
              <w:rPr>
                <w:rFonts w:ascii="URWGothicL-Book" w:hAnsi="URWGothicL-Book"/>
              </w:rPr>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3EE72914" w14:textId="77777777" w:rsidR="009A779A" w:rsidRPr="009A779A" w:rsidRDefault="009A779A" w:rsidP="009A779A">
            <w:pPr>
              <w:rPr>
                <w:rFonts w:ascii="Times New Roman" w:hAnsi="Times New Roman"/>
              </w:rPr>
            </w:pPr>
            <w:r w:rsidRPr="009A779A">
              <w:rPr>
                <w:rFonts w:ascii="URWGothicL-Book" w:hAnsi="URWGothicL-Book"/>
              </w:rPr>
              <w:t>3500</w:t>
            </w:r>
            <w:r w:rsidRPr="009A779A">
              <w:rPr>
                <w:rFonts w:ascii="URWGothicL-Book" w:hAnsi="URWGothicL-Book"/>
              </w:rPr>
              <w:softHyphen/>
              <w:t xml:space="preserve">4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51FAC6C" w14:textId="77777777" w:rsidR="009A779A" w:rsidRPr="009A779A" w:rsidRDefault="009A779A" w:rsidP="009A779A">
            <w:pPr>
              <w:rPr>
                <w:rFonts w:ascii="Times New Roman" w:hAnsi="Times New Roman"/>
              </w:rPr>
            </w:pPr>
            <w:r w:rsidRPr="009A779A">
              <w:rPr>
                <w:rFonts w:ascii="URWGothicL-Book" w:hAnsi="URWGothicL-Book"/>
              </w:rPr>
              <w:t>Remain Open for about 15 secs and</w:t>
            </w:r>
            <w:r w:rsidRPr="009A779A">
              <w:rPr>
                <w:rFonts w:ascii="URWGothicL-Book" w:hAnsi="URWGothicL-Book"/>
              </w:rPr>
              <w:br/>
              <w:t>crashes</w:t>
            </w:r>
          </w:p>
        </w:tc>
      </w:tr>
      <w:tr w:rsidR="009A779A" w:rsidRPr="009A779A" w14:paraId="6CB583F8"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3F5620E0" w14:textId="77777777" w:rsidR="009A779A" w:rsidRPr="009A779A" w:rsidRDefault="009A779A" w:rsidP="009A779A">
            <w:pPr>
              <w:rPr>
                <w:rFonts w:ascii="Times New Roman" w:hAnsi="Times New Roman"/>
              </w:rPr>
            </w:pPr>
            <w:r w:rsidRPr="009A779A">
              <w:rPr>
                <w:rFonts w:ascii="URWGothicL-Book" w:hAnsi="URWGothicL-Book"/>
              </w:rPr>
              <w:t>Firefox is running with</w:t>
            </w:r>
            <w:r w:rsidRPr="009A779A">
              <w:rPr>
                <w:rFonts w:ascii="URWGothicL-Book" w:hAnsi="URWGothicL-Book"/>
              </w:rPr>
              <w:br/>
              <w:t>multiple tabs</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6381A59" w14:textId="77777777" w:rsidR="009A779A" w:rsidRPr="009A779A" w:rsidRDefault="009A779A" w:rsidP="009A779A">
            <w:pPr>
              <w:rPr>
                <w:rFonts w:ascii="Times New Roman" w:hAnsi="Times New Roman"/>
              </w:rPr>
            </w:pPr>
            <w:r w:rsidRPr="009A779A">
              <w:rPr>
                <w:rFonts w:ascii="URWGothicL-Book" w:hAnsi="URWGothicL-Book"/>
              </w:rPr>
              <w:t xml:space="preserve">7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1157B488" w14:textId="77777777" w:rsidR="009A779A" w:rsidRPr="009A779A" w:rsidRDefault="009A779A" w:rsidP="009A779A">
            <w:pPr>
              <w:rPr>
                <w:rFonts w:ascii="Times New Roman" w:hAnsi="Times New Roman"/>
              </w:rPr>
            </w:pPr>
            <w:r w:rsidRPr="009A779A">
              <w:rPr>
                <w:rFonts w:ascii="URWGothicL-Book" w:hAnsi="URWGothicL-Book"/>
              </w:rPr>
              <w:t>Remain open for 20+ sec</w:t>
            </w:r>
          </w:p>
        </w:tc>
      </w:tr>
      <w:tr w:rsidR="009A779A" w:rsidRPr="009A779A" w14:paraId="52E84399"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0A94B4A3" w14:textId="77777777" w:rsidR="009A779A" w:rsidRPr="009A779A" w:rsidRDefault="009A779A" w:rsidP="009A779A">
            <w:pPr>
              <w:rPr>
                <w:rFonts w:ascii="Times New Roman" w:hAnsi="Times New Roman"/>
              </w:rPr>
            </w:pPr>
            <w:r w:rsidRPr="009A779A">
              <w:rPr>
                <w:rFonts w:ascii="URWGothicL-Book" w:hAnsi="URWGothicL-Book"/>
              </w:rPr>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05E2884A" w14:textId="77777777" w:rsidR="009A779A" w:rsidRPr="009A779A" w:rsidRDefault="009A779A" w:rsidP="009A779A">
            <w:pPr>
              <w:rPr>
                <w:rFonts w:ascii="Times New Roman" w:hAnsi="Times New Roman"/>
              </w:rPr>
            </w:pPr>
            <w:r w:rsidRPr="009A779A">
              <w:rPr>
                <w:rFonts w:ascii="URWGothicL-Book" w:hAnsi="URWGothicL-Book"/>
              </w:rPr>
              <w:t xml:space="preserve">7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E9345C3" w14:textId="77777777" w:rsidR="009A779A" w:rsidRPr="009A779A" w:rsidRDefault="009A779A" w:rsidP="009A779A">
            <w:pPr>
              <w:rPr>
                <w:rFonts w:ascii="Times New Roman" w:hAnsi="Times New Roman"/>
              </w:rPr>
            </w:pPr>
            <w:r w:rsidRPr="009A779A">
              <w:rPr>
                <w:rFonts w:ascii="URWGothicL-Book" w:hAnsi="URWGothicL-Book"/>
              </w:rPr>
              <w:t>Remain Open for about 15 secs and</w:t>
            </w:r>
            <w:r w:rsidRPr="009A779A">
              <w:rPr>
                <w:rFonts w:ascii="URWGothicL-Book" w:hAnsi="URWGothicL-Book"/>
              </w:rPr>
              <w:br/>
              <w:t>crashes</w:t>
            </w:r>
          </w:p>
        </w:tc>
      </w:tr>
      <w:tr w:rsidR="009A779A" w:rsidRPr="009A779A" w14:paraId="5A9AD4F2"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337624CB" w14:textId="77777777" w:rsidR="009A779A" w:rsidRPr="009A779A" w:rsidRDefault="009A779A" w:rsidP="009A779A">
            <w:pPr>
              <w:rPr>
                <w:rFonts w:ascii="Times New Roman" w:hAnsi="Times New Roman"/>
              </w:rPr>
            </w:pPr>
            <w:r w:rsidRPr="009A779A">
              <w:rPr>
                <w:rFonts w:ascii="URWGothicL-Book" w:hAnsi="URWGothicL-Book"/>
              </w:rPr>
              <w:t>Firefox is running with</w:t>
            </w:r>
            <w:r w:rsidRPr="009A779A">
              <w:rPr>
                <w:rFonts w:ascii="URWGothicL-Book" w:hAnsi="URWGothicL-Book"/>
              </w:rPr>
              <w:br/>
            </w:r>
            <w:proofErr w:type="spellStart"/>
            <w:r w:rsidRPr="009A779A">
              <w:rPr>
                <w:rFonts w:ascii="URWGothicL-Book" w:hAnsi="URWGothicL-Book"/>
              </w:rPr>
              <w:t>youtube</w:t>
            </w:r>
            <w:proofErr w:type="spellEnd"/>
          </w:p>
        </w:tc>
        <w:tc>
          <w:tcPr>
            <w:tcW w:w="2055" w:type="dxa"/>
            <w:tcBorders>
              <w:top w:val="single" w:sz="4" w:space="0" w:color="auto"/>
              <w:left w:val="single" w:sz="4" w:space="0" w:color="auto"/>
              <w:bottom w:val="single" w:sz="4" w:space="0" w:color="auto"/>
              <w:right w:val="single" w:sz="4" w:space="0" w:color="auto"/>
            </w:tcBorders>
            <w:vAlign w:val="center"/>
            <w:hideMark/>
          </w:tcPr>
          <w:p w14:paraId="566E3BEA" w14:textId="77777777" w:rsidR="009A779A" w:rsidRPr="009A779A" w:rsidRDefault="009A779A" w:rsidP="009A779A">
            <w:pPr>
              <w:rPr>
                <w:rFonts w:ascii="Times New Roman" w:hAnsi="Times New Roman"/>
              </w:rPr>
            </w:pPr>
            <w:r w:rsidRPr="009A779A">
              <w:rPr>
                <w:rFonts w:ascii="URWGothicL-Book" w:hAnsi="URWGothicL-Book"/>
              </w:rPr>
              <w:t xml:space="preserve">10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DFD5460" w14:textId="77777777" w:rsidR="009A779A" w:rsidRPr="009A779A" w:rsidRDefault="009A779A" w:rsidP="009A779A">
            <w:pPr>
              <w:rPr>
                <w:rFonts w:ascii="Times New Roman" w:hAnsi="Times New Roman"/>
              </w:rPr>
            </w:pPr>
            <w:r w:rsidRPr="009A779A">
              <w:rPr>
                <w:rFonts w:ascii="URWGothicL-Book" w:hAnsi="URWGothicL-Book"/>
              </w:rPr>
              <w:t>Opens for a while like for 40</w:t>
            </w:r>
            <w:r w:rsidRPr="009A779A">
              <w:rPr>
                <w:rFonts w:ascii="URWGothicL-Book" w:hAnsi="URWGothicL-Book"/>
              </w:rPr>
              <w:softHyphen/>
              <w:t>50 sec.</w:t>
            </w:r>
          </w:p>
        </w:tc>
      </w:tr>
      <w:tr w:rsidR="009A779A" w:rsidRPr="009A779A" w14:paraId="74387631"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00E81B3D" w14:textId="77777777" w:rsidR="009A779A" w:rsidRPr="009A779A" w:rsidRDefault="009A779A" w:rsidP="009A779A">
            <w:pPr>
              <w:rPr>
                <w:rFonts w:ascii="Times New Roman" w:hAnsi="Times New Roman"/>
              </w:rPr>
            </w:pPr>
            <w:r w:rsidRPr="009A779A">
              <w:rPr>
                <w:rFonts w:ascii="URWGothicL-Book" w:hAnsi="URWGothicL-Book"/>
              </w:rPr>
              <w:lastRenderedPageBreak/>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369A609" w14:textId="77777777" w:rsidR="009A779A" w:rsidRPr="009A779A" w:rsidRDefault="009A779A" w:rsidP="009A779A">
            <w:pPr>
              <w:rPr>
                <w:rFonts w:ascii="Times New Roman" w:hAnsi="Times New Roman"/>
              </w:rPr>
            </w:pPr>
            <w:r w:rsidRPr="009A779A">
              <w:rPr>
                <w:rFonts w:ascii="URWGothicL-Book" w:hAnsi="URWGothicL-Book"/>
              </w:rPr>
              <w:t xml:space="preserve">10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67138DEC" w14:textId="77777777" w:rsidR="009A779A" w:rsidRPr="009A779A" w:rsidRDefault="009A779A" w:rsidP="009A779A">
            <w:pPr>
              <w:rPr>
                <w:rFonts w:ascii="Times New Roman" w:hAnsi="Times New Roman"/>
              </w:rPr>
            </w:pPr>
            <w:r w:rsidRPr="009A779A">
              <w:rPr>
                <w:rFonts w:ascii="URWGothicL-Book" w:hAnsi="URWGothicL-Book"/>
              </w:rPr>
              <w:t>Opens but closes instantly after 25 sec</w:t>
            </w:r>
          </w:p>
        </w:tc>
      </w:tr>
      <w:tr w:rsidR="009A779A" w:rsidRPr="009A779A" w14:paraId="3AF8DE47"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351B1F60" w14:textId="77777777" w:rsidR="009A779A" w:rsidRPr="009A779A" w:rsidRDefault="009A779A" w:rsidP="009A779A">
            <w:pPr>
              <w:rPr>
                <w:rFonts w:ascii="Times New Roman" w:hAnsi="Times New Roman"/>
              </w:rPr>
            </w:pPr>
            <w:r w:rsidRPr="009A779A">
              <w:rPr>
                <w:rFonts w:ascii="URWGothicL-Book" w:hAnsi="URWGothicL-Book"/>
              </w:rPr>
              <w:t xml:space="preserve">Firefox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C8F7D2A" w14:textId="77777777" w:rsidR="009A779A" w:rsidRPr="009A779A" w:rsidRDefault="009A779A" w:rsidP="009A779A">
            <w:pPr>
              <w:rPr>
                <w:rFonts w:ascii="Times New Roman" w:hAnsi="Times New Roman"/>
              </w:rPr>
            </w:pPr>
            <w:r w:rsidRPr="009A779A">
              <w:rPr>
                <w:rFonts w:ascii="URWGothicL-Book" w:hAnsi="URWGothicL-Book"/>
              </w:rPr>
              <w:t xml:space="preserve">25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7C1A58C" w14:textId="3B058A77" w:rsidR="009A779A" w:rsidRPr="009A779A" w:rsidRDefault="009A779A" w:rsidP="009A779A">
            <w:pPr>
              <w:rPr>
                <w:rFonts w:ascii="Times New Roman" w:hAnsi="Times New Roman"/>
              </w:rPr>
            </w:pPr>
            <w:r w:rsidRPr="009A779A">
              <w:rPr>
                <w:rFonts w:ascii="URWGothicL-Book" w:hAnsi="URWGothicL-Book"/>
              </w:rPr>
              <w:t>Opens for 2</w:t>
            </w:r>
            <w:r w:rsidRPr="009A779A">
              <w:rPr>
                <w:rFonts w:ascii="URWGothicL-Book" w:hAnsi="URWGothicL-Book"/>
              </w:rPr>
              <w:softHyphen/>
              <w:t>3 minutes. Every button</w:t>
            </w:r>
            <w:r w:rsidRPr="009A779A">
              <w:rPr>
                <w:rFonts w:ascii="URWGothicL-Book" w:hAnsi="URWGothicL-Book"/>
              </w:rPr>
              <w:br/>
              <w:t>and</w:t>
            </w:r>
            <w:r w:rsidR="00A0433A">
              <w:rPr>
                <w:rFonts w:ascii="URWGothicL-Book" w:hAnsi="URWGothicL-Book"/>
              </w:rPr>
              <w:t xml:space="preserve"> the </w:t>
            </w:r>
            <w:r w:rsidRPr="009A779A">
              <w:rPr>
                <w:rFonts w:ascii="URWGothicL-Book" w:hAnsi="URWGothicL-Book"/>
              </w:rPr>
              <w:t>option was working correctly.</w:t>
            </w:r>
            <w:r w:rsidRPr="009A779A">
              <w:rPr>
                <w:rFonts w:ascii="URWGothicL-Book" w:hAnsi="URWGothicL-Book"/>
              </w:rPr>
              <w:br/>
              <w:t xml:space="preserve">Watched a video on </w:t>
            </w:r>
            <w:proofErr w:type="spellStart"/>
            <w:r w:rsidRPr="009A779A">
              <w:rPr>
                <w:rFonts w:ascii="URWGothicL-Book" w:hAnsi="URWGothicL-Book"/>
              </w:rPr>
              <w:t>youtube</w:t>
            </w:r>
            <w:proofErr w:type="spellEnd"/>
            <w:r w:rsidRPr="009A779A">
              <w:rPr>
                <w:rFonts w:ascii="URWGothicL-Book" w:hAnsi="URWGothicL-Book"/>
              </w:rPr>
              <w:t xml:space="preserve"> then it</w:t>
            </w:r>
            <w:r w:rsidRPr="009A779A">
              <w:rPr>
                <w:rFonts w:ascii="URWGothicL-Book" w:hAnsi="URWGothicL-Book"/>
              </w:rPr>
              <w:br/>
              <w:t>suddenly crashed</w:t>
            </w:r>
          </w:p>
        </w:tc>
      </w:tr>
      <w:tr w:rsidR="009A779A" w:rsidRPr="009A779A" w14:paraId="32EF8BBD" w14:textId="77777777" w:rsidTr="009A779A">
        <w:tc>
          <w:tcPr>
            <w:tcW w:w="3315" w:type="dxa"/>
            <w:tcBorders>
              <w:top w:val="single" w:sz="4" w:space="0" w:color="auto"/>
              <w:left w:val="single" w:sz="4" w:space="0" w:color="auto"/>
              <w:bottom w:val="single" w:sz="4" w:space="0" w:color="auto"/>
              <w:right w:val="single" w:sz="4" w:space="0" w:color="auto"/>
            </w:tcBorders>
            <w:vAlign w:val="center"/>
            <w:hideMark/>
          </w:tcPr>
          <w:p w14:paraId="78740B47" w14:textId="77777777" w:rsidR="009A779A" w:rsidRPr="009A779A" w:rsidRDefault="009A779A" w:rsidP="009A779A">
            <w:pPr>
              <w:rPr>
                <w:rFonts w:ascii="Times New Roman" w:hAnsi="Times New Roman"/>
              </w:rPr>
            </w:pPr>
            <w:r w:rsidRPr="009A779A">
              <w:rPr>
                <w:rFonts w:ascii="URWGothicL-Book" w:hAnsi="URWGothicL-Book"/>
              </w:rPr>
              <w:t xml:space="preserve">Firefox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16E1998F" w14:textId="77777777" w:rsidR="009A779A" w:rsidRPr="009A779A" w:rsidRDefault="009A779A" w:rsidP="009A779A">
            <w:pPr>
              <w:rPr>
                <w:rFonts w:ascii="Times New Roman" w:hAnsi="Times New Roman"/>
              </w:rPr>
            </w:pPr>
            <w:r w:rsidRPr="009A779A">
              <w:rPr>
                <w:rFonts w:ascii="URWGothicL-Book" w:hAnsi="URWGothicL-Book"/>
              </w:rPr>
              <w:t xml:space="preserve">25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67CCB2AD" w14:textId="22EDE8DF" w:rsidR="009A779A" w:rsidRPr="009A779A" w:rsidRDefault="009A779A" w:rsidP="009A779A">
            <w:pPr>
              <w:rPr>
                <w:rFonts w:ascii="Times New Roman" w:hAnsi="Times New Roman"/>
              </w:rPr>
            </w:pPr>
            <w:r w:rsidRPr="009A779A">
              <w:rPr>
                <w:rFonts w:ascii="URWGothicL-Book" w:hAnsi="URWGothicL-Book"/>
              </w:rPr>
              <w:t>Opened multiple instances, watched</w:t>
            </w:r>
            <w:r w:rsidRPr="009A779A">
              <w:rPr>
                <w:rFonts w:ascii="URWGothicL-Book" w:hAnsi="URWGothicL-Book"/>
              </w:rPr>
              <w:br/>
              <w:t>a video pressed buttons and after</w:t>
            </w:r>
            <w:r w:rsidRPr="009A779A">
              <w:rPr>
                <w:rFonts w:ascii="URWGothicL-Book" w:hAnsi="URWGothicL-Book"/>
              </w:rPr>
              <w:br/>
              <w:t>almost 2 minutes it crashed</w:t>
            </w:r>
          </w:p>
        </w:tc>
      </w:tr>
    </w:tbl>
    <w:p w14:paraId="0DC9232C" w14:textId="56115761" w:rsidR="009A779A" w:rsidRDefault="00536FB7" w:rsidP="00536FB7">
      <w:pPr>
        <w:jc w:val="center"/>
      </w:pPr>
      <w:r>
        <w:t>Table 6.3</w:t>
      </w:r>
    </w:p>
    <w:p w14:paraId="1EA14998" w14:textId="4D1E2A25" w:rsidR="009A779A" w:rsidRDefault="009A779A" w:rsidP="009A779A">
      <w:pPr>
        <w:pStyle w:val="Heading3"/>
      </w:pPr>
      <w:bookmarkStart w:id="91" w:name="_Toc8671806"/>
      <w:r>
        <w:t>Chrome</w:t>
      </w:r>
      <w:bookmarkEnd w:id="91"/>
    </w:p>
    <w:p w14:paraId="1943AFFA" w14:textId="1AEE806F" w:rsidR="009A779A" w:rsidRDefault="009A779A" w:rsidP="009A779A">
      <w:pPr>
        <w:pStyle w:val="Heading4"/>
      </w:pPr>
      <w:r>
        <w:t>Test Summary</w:t>
      </w:r>
    </w:p>
    <w:p w14:paraId="4AC1D700" w14:textId="7F3BFA7D" w:rsidR="009A779A" w:rsidRPr="009A779A" w:rsidRDefault="009A779A" w:rsidP="009A779A">
      <w:r>
        <w:t xml:space="preserve">The </w:t>
      </w:r>
      <w:r w:rsidR="00A0433A">
        <w:t>C</w:t>
      </w:r>
      <w:r>
        <w:t>hrome browser has done rigorous exceptional handling. Every time the browser gets killed it starts again with all the functionalities and recent browsed data.</w:t>
      </w:r>
    </w:p>
    <w:tbl>
      <w:tblPr>
        <w:tblW w:w="993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315"/>
        <w:gridCol w:w="2055"/>
        <w:gridCol w:w="4560"/>
      </w:tblGrid>
      <w:tr w:rsidR="009A779A" w:rsidRPr="009A779A" w14:paraId="405AD49D"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6EC366CC" w14:textId="77777777" w:rsidR="009A779A" w:rsidRPr="009A779A" w:rsidRDefault="009A779A" w:rsidP="009A779A">
            <w:pPr>
              <w:rPr>
                <w:rFonts w:ascii="Times New Roman" w:hAnsi="Times New Roman"/>
              </w:rPr>
            </w:pPr>
            <w:r w:rsidRPr="009A779A">
              <w:t xml:space="preserve">Scenario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594B949F" w14:textId="77777777" w:rsidR="009A779A" w:rsidRPr="009A779A" w:rsidRDefault="009A779A" w:rsidP="009A779A">
            <w:pPr>
              <w:rPr>
                <w:rFonts w:ascii="Times New Roman" w:hAnsi="Times New Roman"/>
              </w:rPr>
            </w:pPr>
            <w:r w:rsidRPr="009A779A">
              <w:t xml:space="preserve">Skip count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39182FC" w14:textId="77777777" w:rsidR="009A779A" w:rsidRPr="009A779A" w:rsidRDefault="009A779A" w:rsidP="009A779A">
            <w:pPr>
              <w:rPr>
                <w:rFonts w:ascii="Times New Roman" w:hAnsi="Times New Roman"/>
              </w:rPr>
            </w:pPr>
            <w:r w:rsidRPr="009A779A">
              <w:t>Results</w:t>
            </w:r>
          </w:p>
        </w:tc>
      </w:tr>
      <w:tr w:rsidR="009A779A" w:rsidRPr="009A779A" w14:paraId="27C7DADF"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779B676B"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1FDB72A7" w14:textId="77777777" w:rsidR="009A779A" w:rsidRPr="009A779A" w:rsidRDefault="009A779A" w:rsidP="009A779A">
            <w:pPr>
              <w:rPr>
                <w:rFonts w:ascii="Times New Roman" w:hAnsi="Times New Roman"/>
              </w:rPr>
            </w:pPr>
            <w:r w:rsidRPr="009A779A">
              <w:rPr>
                <w:rFonts w:ascii="URWGothicL-Book" w:hAnsi="URWGothicL-Book"/>
              </w:rPr>
              <w:t xml:space="preserve">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0CA3108" w14:textId="77777777" w:rsidR="009A779A" w:rsidRPr="009A779A" w:rsidRDefault="009A779A" w:rsidP="009A779A">
            <w:pPr>
              <w:rPr>
                <w:rFonts w:ascii="Times New Roman" w:hAnsi="Times New Roman"/>
              </w:rPr>
            </w:pPr>
            <w:r w:rsidRPr="009A779A">
              <w:rPr>
                <w:rFonts w:ascii="URWGothicL-Book" w:hAnsi="URWGothicL-Book"/>
              </w:rPr>
              <w:t xml:space="preserve">Instant kill after 1 </w:t>
            </w:r>
            <w:proofErr w:type="spellStart"/>
            <w:r w:rsidRPr="009A779A">
              <w:rPr>
                <w:rFonts w:ascii="URWGothicL-Book" w:hAnsi="URWGothicL-Book"/>
              </w:rPr>
              <w:t>futex</w:t>
            </w:r>
            <w:proofErr w:type="spellEnd"/>
            <w:r w:rsidRPr="009A779A">
              <w:rPr>
                <w:rFonts w:ascii="URWGothicL-Book" w:hAnsi="URWGothicL-Book"/>
              </w:rPr>
              <w:t xml:space="preserve"> call: doesn’t</w:t>
            </w:r>
            <w:r w:rsidRPr="009A779A">
              <w:rPr>
                <w:rFonts w:ascii="URWGothicL-Book" w:hAnsi="URWGothicL-Book"/>
              </w:rPr>
              <w:br/>
              <w:t>even start</w:t>
            </w:r>
          </w:p>
        </w:tc>
      </w:tr>
      <w:tr w:rsidR="009A779A" w:rsidRPr="009A779A" w14:paraId="65E58B2A"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3924641F" w14:textId="77777777" w:rsidR="009A779A" w:rsidRPr="009A779A" w:rsidRDefault="009A779A" w:rsidP="009A779A">
            <w:pPr>
              <w:rPr>
                <w:rFonts w:ascii="Times New Roman" w:hAnsi="Times New Roman"/>
              </w:rPr>
            </w:pPr>
            <w:r w:rsidRPr="009A779A">
              <w:rPr>
                <w:rFonts w:ascii="URWGothicL-Book" w:hAnsi="URWGothicL-Book"/>
              </w:rPr>
              <w:t>chrome is running with 5</w:t>
            </w:r>
            <w:r w:rsidRPr="009A779A">
              <w:rPr>
                <w:rFonts w:ascii="URWGothicL-Book" w:hAnsi="URWGothicL-Book"/>
              </w:rPr>
              <w:br/>
              <w:t>tabs</w:t>
            </w:r>
          </w:p>
        </w:tc>
        <w:tc>
          <w:tcPr>
            <w:tcW w:w="2055" w:type="dxa"/>
            <w:tcBorders>
              <w:top w:val="single" w:sz="4" w:space="0" w:color="auto"/>
              <w:left w:val="single" w:sz="4" w:space="0" w:color="auto"/>
              <w:bottom w:val="single" w:sz="4" w:space="0" w:color="auto"/>
              <w:right w:val="single" w:sz="4" w:space="0" w:color="auto"/>
            </w:tcBorders>
            <w:vAlign w:val="center"/>
            <w:hideMark/>
          </w:tcPr>
          <w:p w14:paraId="4421BB33" w14:textId="77777777" w:rsidR="009A779A" w:rsidRPr="009A779A" w:rsidRDefault="009A779A" w:rsidP="009A779A">
            <w:pPr>
              <w:rPr>
                <w:rFonts w:ascii="Times New Roman" w:hAnsi="Times New Roman"/>
              </w:rPr>
            </w:pPr>
            <w:r w:rsidRPr="009A779A">
              <w:rPr>
                <w:rFonts w:ascii="URWGothicL-Book" w:hAnsi="URWGothicL-Book"/>
              </w:rPr>
              <w:t xml:space="preserve">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D17675F" w14:textId="77777777" w:rsidR="009A779A" w:rsidRPr="009A779A" w:rsidRDefault="009A779A" w:rsidP="009A779A">
            <w:pPr>
              <w:rPr>
                <w:rFonts w:ascii="Times New Roman" w:hAnsi="Times New Roman"/>
              </w:rPr>
            </w:pPr>
            <w:r w:rsidRPr="009A779A">
              <w:rPr>
                <w:rFonts w:ascii="URWGothicL-Book" w:hAnsi="URWGothicL-Book"/>
              </w:rPr>
              <w:t xml:space="preserve">Instant kill after 21 </w:t>
            </w:r>
            <w:proofErr w:type="spellStart"/>
            <w:r w:rsidRPr="009A779A">
              <w:rPr>
                <w:rFonts w:ascii="URWGothicL-Book" w:hAnsi="URWGothicL-Book"/>
              </w:rPr>
              <w:t>futex</w:t>
            </w:r>
            <w:proofErr w:type="spellEnd"/>
            <w:r w:rsidRPr="009A779A">
              <w:rPr>
                <w:rFonts w:ascii="URWGothicL-Book" w:hAnsi="URWGothicL-Book"/>
              </w:rPr>
              <w:t xml:space="preserve"> calls</w:t>
            </w:r>
          </w:p>
        </w:tc>
      </w:tr>
      <w:tr w:rsidR="009A779A" w:rsidRPr="009A779A" w14:paraId="544C5496"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3218BA6D"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79B4BE36" w14:textId="77777777" w:rsidR="009A779A" w:rsidRPr="009A779A" w:rsidRDefault="009A779A" w:rsidP="009A779A">
            <w:pPr>
              <w:rPr>
                <w:rFonts w:ascii="Times New Roman" w:hAnsi="Times New Roman"/>
              </w:rPr>
            </w:pPr>
            <w:r w:rsidRPr="009A779A">
              <w:rPr>
                <w:rFonts w:ascii="URWGothicL-Book" w:hAnsi="URWGothicL-Book"/>
              </w:rPr>
              <w:t xml:space="preserve">1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25F21CEC" w14:textId="77777777" w:rsidR="009A779A" w:rsidRPr="009A779A" w:rsidRDefault="009A779A" w:rsidP="009A779A">
            <w:pPr>
              <w:rPr>
                <w:rFonts w:ascii="Times New Roman" w:hAnsi="Times New Roman"/>
              </w:rPr>
            </w:pPr>
            <w:r w:rsidRPr="009A779A">
              <w:rPr>
                <w:rFonts w:ascii="URWGothicL-Book" w:hAnsi="URWGothicL-Book"/>
              </w:rPr>
              <w:t xml:space="preserve">Instant kill after 102 </w:t>
            </w:r>
            <w:proofErr w:type="spellStart"/>
            <w:r w:rsidRPr="009A779A">
              <w:rPr>
                <w:rFonts w:ascii="URWGothicL-Book" w:hAnsi="URWGothicL-Book"/>
              </w:rPr>
              <w:t>futex</w:t>
            </w:r>
            <w:proofErr w:type="spellEnd"/>
            <w:r w:rsidRPr="009A779A">
              <w:rPr>
                <w:rFonts w:ascii="URWGothicL-Book" w:hAnsi="URWGothicL-Book"/>
              </w:rPr>
              <w:t xml:space="preserve"> call</w:t>
            </w:r>
          </w:p>
        </w:tc>
      </w:tr>
      <w:tr w:rsidR="009A779A" w:rsidRPr="009A779A" w14:paraId="04F97CEA"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0F55E9F1" w14:textId="77777777" w:rsidR="009A779A" w:rsidRPr="009A779A" w:rsidRDefault="009A779A" w:rsidP="009A779A">
            <w:pPr>
              <w:rPr>
                <w:rFonts w:ascii="Times New Roman" w:hAnsi="Times New Roman"/>
              </w:rPr>
            </w:pPr>
            <w:r w:rsidRPr="009A779A">
              <w:rPr>
                <w:rFonts w:ascii="URWGothicL-Book" w:hAnsi="URWGothicL-Book"/>
              </w:rPr>
              <w:t xml:space="preserve">chrome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DFC8828" w14:textId="77777777" w:rsidR="009A779A" w:rsidRPr="009A779A" w:rsidRDefault="009A779A" w:rsidP="009A779A">
            <w:pPr>
              <w:rPr>
                <w:rFonts w:ascii="Times New Roman" w:hAnsi="Times New Roman"/>
              </w:rPr>
            </w:pPr>
            <w:r w:rsidRPr="009A779A">
              <w:rPr>
                <w:rFonts w:ascii="URWGothicL-Book" w:hAnsi="URWGothicL-Book"/>
              </w:rPr>
              <w:t xml:space="preserve">1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0C005CEC" w14:textId="77777777" w:rsidR="009A779A" w:rsidRPr="009A779A" w:rsidRDefault="009A779A" w:rsidP="009A779A">
            <w:pPr>
              <w:rPr>
                <w:rFonts w:ascii="Times New Roman" w:hAnsi="Times New Roman"/>
              </w:rPr>
            </w:pPr>
            <w:r w:rsidRPr="009A779A">
              <w:rPr>
                <w:rFonts w:ascii="URWGothicL-Book" w:hAnsi="URWGothicL-Book"/>
              </w:rPr>
              <w:t xml:space="preserve">Instant kill after 112 </w:t>
            </w:r>
            <w:proofErr w:type="spellStart"/>
            <w:r w:rsidRPr="009A779A">
              <w:rPr>
                <w:rFonts w:ascii="URWGothicL-Book" w:hAnsi="URWGothicL-Book"/>
              </w:rPr>
              <w:t>futex</w:t>
            </w:r>
            <w:proofErr w:type="spellEnd"/>
            <w:r w:rsidRPr="009A779A">
              <w:rPr>
                <w:rFonts w:ascii="URWGothicL-Book" w:hAnsi="URWGothicL-Book"/>
              </w:rPr>
              <w:t xml:space="preserve"> call</w:t>
            </w:r>
          </w:p>
        </w:tc>
      </w:tr>
      <w:tr w:rsidR="009A779A" w:rsidRPr="009A779A" w14:paraId="48A3C42E"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7239D2CE" w14:textId="77777777" w:rsidR="009A779A" w:rsidRPr="009A779A" w:rsidRDefault="009A779A" w:rsidP="009A779A">
            <w:pPr>
              <w:rPr>
                <w:rFonts w:ascii="Times New Roman" w:hAnsi="Times New Roman"/>
              </w:rPr>
            </w:pPr>
            <w:r w:rsidRPr="009A779A">
              <w:rPr>
                <w:rFonts w:ascii="URWGothicL-Book" w:hAnsi="URWGothicL-Book"/>
              </w:rPr>
              <w:t xml:space="preserve">chrome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2F5912B6" w14:textId="77777777" w:rsidR="009A779A" w:rsidRPr="009A779A" w:rsidRDefault="009A779A" w:rsidP="009A779A">
            <w:pPr>
              <w:rPr>
                <w:rFonts w:ascii="Times New Roman" w:hAnsi="Times New Roman"/>
              </w:rPr>
            </w:pPr>
            <w:r w:rsidRPr="009A779A">
              <w:rPr>
                <w:rFonts w:ascii="URWGothicL-Book" w:hAnsi="URWGothicL-Book"/>
              </w:rPr>
              <w:t xml:space="preserve">1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072F9CEC" w14:textId="77777777" w:rsidR="009A779A" w:rsidRPr="009A779A" w:rsidRDefault="009A779A" w:rsidP="009A779A">
            <w:pPr>
              <w:rPr>
                <w:rFonts w:ascii="Times New Roman" w:hAnsi="Times New Roman"/>
              </w:rPr>
            </w:pPr>
            <w:r w:rsidRPr="009A779A">
              <w:rPr>
                <w:rFonts w:ascii="URWGothicL-Book" w:hAnsi="URWGothicL-Book"/>
              </w:rPr>
              <w:t xml:space="preserve">Instant kill after 1012 </w:t>
            </w:r>
            <w:proofErr w:type="spellStart"/>
            <w:r w:rsidRPr="009A779A">
              <w:rPr>
                <w:rFonts w:ascii="URWGothicL-Book" w:hAnsi="URWGothicL-Book"/>
              </w:rPr>
              <w:t>futex</w:t>
            </w:r>
            <w:proofErr w:type="spellEnd"/>
            <w:r w:rsidRPr="009A779A">
              <w:rPr>
                <w:rFonts w:ascii="URWGothicL-Book" w:hAnsi="URWGothicL-Book"/>
              </w:rPr>
              <w:t xml:space="preserve"> call</w:t>
            </w:r>
          </w:p>
        </w:tc>
      </w:tr>
      <w:tr w:rsidR="009A779A" w:rsidRPr="009A779A" w14:paraId="0950BF1B"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4DA9E643"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09F3721C" w14:textId="77777777" w:rsidR="009A779A" w:rsidRPr="009A779A" w:rsidRDefault="009A779A" w:rsidP="009A779A">
            <w:pPr>
              <w:rPr>
                <w:rFonts w:ascii="Times New Roman" w:hAnsi="Times New Roman"/>
              </w:rPr>
            </w:pPr>
            <w:r w:rsidRPr="009A779A">
              <w:rPr>
                <w:rFonts w:ascii="URWGothicL-Book" w:hAnsi="URWGothicL-Book"/>
              </w:rPr>
              <w:t xml:space="preserve">1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B6D4083" w14:textId="77777777" w:rsidR="009A779A" w:rsidRPr="009A779A" w:rsidRDefault="009A779A" w:rsidP="009A779A">
            <w:pPr>
              <w:rPr>
                <w:rFonts w:ascii="Times New Roman" w:hAnsi="Times New Roman"/>
              </w:rPr>
            </w:pPr>
            <w:r w:rsidRPr="009A779A">
              <w:rPr>
                <w:rFonts w:ascii="URWGothicL-Book" w:hAnsi="URWGothicL-Book"/>
              </w:rPr>
              <w:t xml:space="preserve">Doesn’t even start kill after 1042 </w:t>
            </w:r>
            <w:proofErr w:type="spellStart"/>
            <w:r w:rsidRPr="009A779A">
              <w:rPr>
                <w:rFonts w:ascii="URWGothicL-Book" w:hAnsi="URWGothicL-Book"/>
              </w:rPr>
              <w:t>futex</w:t>
            </w:r>
            <w:proofErr w:type="spellEnd"/>
            <w:r w:rsidRPr="009A779A">
              <w:rPr>
                <w:rFonts w:ascii="URWGothicL-Book" w:hAnsi="URWGothicL-Book"/>
              </w:rPr>
              <w:br/>
              <w:t>calls</w:t>
            </w:r>
          </w:p>
        </w:tc>
      </w:tr>
      <w:tr w:rsidR="009A779A" w:rsidRPr="009A779A" w14:paraId="70358E52"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79C0164B" w14:textId="77777777" w:rsidR="009A779A" w:rsidRPr="009A779A" w:rsidRDefault="009A779A" w:rsidP="009A779A">
            <w:pPr>
              <w:rPr>
                <w:rFonts w:ascii="Times New Roman" w:hAnsi="Times New Roman"/>
              </w:rPr>
            </w:pPr>
            <w:r w:rsidRPr="009A779A">
              <w:rPr>
                <w:rFonts w:ascii="URWGothicL-Book" w:hAnsi="URWGothicL-Book"/>
              </w:rPr>
              <w:t xml:space="preserve">chrome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592430E2" w14:textId="77777777" w:rsidR="009A779A" w:rsidRPr="009A779A" w:rsidRDefault="009A779A" w:rsidP="009A779A">
            <w:pPr>
              <w:rPr>
                <w:rFonts w:ascii="Times New Roman" w:hAnsi="Times New Roman"/>
              </w:rPr>
            </w:pPr>
            <w:r w:rsidRPr="009A779A">
              <w:rPr>
                <w:rFonts w:ascii="URWGothicL-Book" w:hAnsi="URWGothicL-Book"/>
              </w:rPr>
              <w:t xml:space="preserve">35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5C742ED5" w14:textId="77777777" w:rsidR="009A779A" w:rsidRPr="009A779A" w:rsidRDefault="009A779A" w:rsidP="009A779A">
            <w:pPr>
              <w:rPr>
                <w:rFonts w:ascii="Times New Roman" w:hAnsi="Times New Roman"/>
              </w:rPr>
            </w:pPr>
            <w:r w:rsidRPr="009A779A">
              <w:rPr>
                <w:rFonts w:ascii="URWGothicL-Book" w:hAnsi="URWGothicL-Book"/>
              </w:rPr>
              <w:t>Remain open for almost 5 sec killed</w:t>
            </w:r>
            <w:r w:rsidRPr="009A779A">
              <w:rPr>
                <w:rFonts w:ascii="URWGothicL-Book" w:hAnsi="URWGothicL-Book"/>
              </w:rPr>
              <w:br/>
              <w:t xml:space="preserve">after 3506 </w:t>
            </w:r>
            <w:proofErr w:type="spellStart"/>
            <w:r w:rsidRPr="009A779A">
              <w:rPr>
                <w:rFonts w:ascii="URWGothicL-Book" w:hAnsi="URWGothicL-Book"/>
              </w:rPr>
              <w:t>futex</w:t>
            </w:r>
            <w:proofErr w:type="spellEnd"/>
            <w:r w:rsidRPr="009A779A">
              <w:rPr>
                <w:rFonts w:ascii="URWGothicL-Book" w:hAnsi="URWGothicL-Book"/>
              </w:rPr>
              <w:t xml:space="preserve"> calls</w:t>
            </w:r>
          </w:p>
        </w:tc>
      </w:tr>
      <w:tr w:rsidR="009A779A" w:rsidRPr="009A779A" w14:paraId="0C0E6068"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51A1E409"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4AB61E09" w14:textId="77777777" w:rsidR="009A779A" w:rsidRPr="009A779A" w:rsidRDefault="009A779A" w:rsidP="009A779A">
            <w:pPr>
              <w:rPr>
                <w:rFonts w:ascii="Times New Roman" w:hAnsi="Times New Roman"/>
              </w:rPr>
            </w:pPr>
            <w:r w:rsidRPr="009A779A">
              <w:rPr>
                <w:rFonts w:ascii="URWGothicL-Book" w:hAnsi="URWGothicL-Book"/>
              </w:rPr>
              <w:t xml:space="preserve">4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47AB2745" w14:textId="77777777" w:rsidR="009A779A" w:rsidRPr="009A779A" w:rsidRDefault="009A779A" w:rsidP="009A779A">
            <w:pPr>
              <w:rPr>
                <w:rFonts w:ascii="Times New Roman" w:hAnsi="Times New Roman"/>
              </w:rPr>
            </w:pPr>
            <w:r w:rsidRPr="009A779A">
              <w:rPr>
                <w:rFonts w:ascii="URWGothicL-Book" w:hAnsi="URWGothicL-Book"/>
              </w:rPr>
              <w:t>Remain Open for about 15 secs and</w:t>
            </w:r>
            <w:r w:rsidRPr="009A779A">
              <w:rPr>
                <w:rFonts w:ascii="URWGothicL-Book" w:hAnsi="URWGothicL-Book"/>
              </w:rPr>
              <w:br/>
              <w:t xml:space="preserve">crashes after 4103 </w:t>
            </w:r>
            <w:proofErr w:type="spellStart"/>
            <w:r w:rsidRPr="009A779A">
              <w:rPr>
                <w:rFonts w:ascii="URWGothicL-Book" w:hAnsi="URWGothicL-Book"/>
              </w:rPr>
              <w:t>futex</w:t>
            </w:r>
            <w:proofErr w:type="spellEnd"/>
            <w:r w:rsidRPr="009A779A">
              <w:rPr>
                <w:rFonts w:ascii="URWGothicL-Book" w:hAnsi="URWGothicL-Book"/>
              </w:rPr>
              <w:t xml:space="preserve"> calls</w:t>
            </w:r>
          </w:p>
        </w:tc>
      </w:tr>
      <w:tr w:rsidR="009A779A" w:rsidRPr="009A779A" w14:paraId="7DBA293E"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1E951D32" w14:textId="77777777" w:rsidR="009A779A" w:rsidRPr="009A779A" w:rsidRDefault="009A779A" w:rsidP="009A779A">
            <w:pPr>
              <w:rPr>
                <w:rFonts w:ascii="Times New Roman" w:hAnsi="Times New Roman"/>
              </w:rPr>
            </w:pPr>
            <w:r w:rsidRPr="009A779A">
              <w:rPr>
                <w:rFonts w:ascii="URWGothicL-Book" w:hAnsi="URWGothicL-Book"/>
              </w:rPr>
              <w:t>chrome is running with</w:t>
            </w:r>
            <w:r w:rsidRPr="009A779A">
              <w:rPr>
                <w:rFonts w:ascii="URWGothicL-Book" w:hAnsi="URWGothicL-Book"/>
              </w:rPr>
              <w:br/>
              <w:t>multiple tabs and a</w:t>
            </w:r>
            <w:r w:rsidRPr="009A779A">
              <w:rPr>
                <w:rFonts w:ascii="URWGothicL-Book" w:hAnsi="URWGothicL-Book"/>
              </w:rPr>
              <w:br/>
            </w:r>
            <w:proofErr w:type="spellStart"/>
            <w:r w:rsidRPr="009A779A">
              <w:rPr>
                <w:rFonts w:ascii="URWGothicL-Book" w:hAnsi="URWGothicL-Book"/>
              </w:rPr>
              <w:t>youtube</w:t>
            </w:r>
            <w:proofErr w:type="spellEnd"/>
            <w:r w:rsidRPr="009A779A">
              <w:rPr>
                <w:rFonts w:ascii="URWGothicL-Book" w:hAnsi="URWGothicL-Book"/>
              </w:rPr>
              <w:t xml:space="preserve"> video</w:t>
            </w:r>
          </w:p>
        </w:tc>
        <w:tc>
          <w:tcPr>
            <w:tcW w:w="2055" w:type="dxa"/>
            <w:tcBorders>
              <w:top w:val="single" w:sz="4" w:space="0" w:color="auto"/>
              <w:left w:val="single" w:sz="4" w:space="0" w:color="auto"/>
              <w:bottom w:val="single" w:sz="4" w:space="0" w:color="auto"/>
              <w:right w:val="single" w:sz="4" w:space="0" w:color="auto"/>
            </w:tcBorders>
            <w:vAlign w:val="center"/>
            <w:hideMark/>
          </w:tcPr>
          <w:p w14:paraId="598DCF78" w14:textId="77777777" w:rsidR="009A779A" w:rsidRPr="009A779A" w:rsidRDefault="009A779A" w:rsidP="009A779A">
            <w:pPr>
              <w:rPr>
                <w:rFonts w:ascii="Times New Roman" w:hAnsi="Times New Roman"/>
              </w:rPr>
            </w:pPr>
            <w:r w:rsidRPr="009A779A">
              <w:rPr>
                <w:rFonts w:ascii="URWGothicL-Book" w:hAnsi="URWGothicL-Book"/>
              </w:rPr>
              <w:t xml:space="preserve">7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305D134C" w14:textId="77777777" w:rsidR="009A779A" w:rsidRPr="009A779A" w:rsidRDefault="009A779A" w:rsidP="009A779A">
            <w:pPr>
              <w:rPr>
                <w:rFonts w:ascii="Times New Roman" w:hAnsi="Times New Roman"/>
              </w:rPr>
            </w:pPr>
            <w:r w:rsidRPr="009A779A">
              <w:rPr>
                <w:rFonts w:ascii="URWGothicL-Book" w:hAnsi="URWGothicL-Book"/>
              </w:rPr>
              <w:t>Remain open for 20+ sec after 7007</w:t>
            </w:r>
            <w:r w:rsidRPr="009A779A">
              <w:rPr>
                <w:rFonts w:ascii="URWGothicL-Book" w:hAnsi="URWGothicL-Book"/>
              </w:rPr>
              <w:br/>
            </w:r>
            <w:proofErr w:type="spellStart"/>
            <w:r w:rsidRPr="009A779A">
              <w:rPr>
                <w:rFonts w:ascii="URWGothicL-Book" w:hAnsi="URWGothicL-Book"/>
              </w:rPr>
              <w:t>futex</w:t>
            </w:r>
            <w:proofErr w:type="spellEnd"/>
            <w:r w:rsidRPr="009A779A">
              <w:rPr>
                <w:rFonts w:ascii="URWGothicL-Book" w:hAnsi="URWGothicL-Book"/>
              </w:rPr>
              <w:t xml:space="preserve"> calls</w:t>
            </w:r>
          </w:p>
        </w:tc>
      </w:tr>
      <w:tr w:rsidR="009A779A" w:rsidRPr="009A779A" w14:paraId="3E990122"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69CD192C"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7C4B8B51" w14:textId="77777777" w:rsidR="009A779A" w:rsidRPr="009A779A" w:rsidRDefault="009A779A" w:rsidP="009A779A">
            <w:pPr>
              <w:rPr>
                <w:rFonts w:ascii="Times New Roman" w:hAnsi="Times New Roman"/>
              </w:rPr>
            </w:pPr>
            <w:r w:rsidRPr="009A779A">
              <w:rPr>
                <w:rFonts w:ascii="URWGothicL-Book" w:hAnsi="URWGothicL-Book"/>
              </w:rPr>
              <w:t xml:space="preserve">7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792C9690" w14:textId="77777777" w:rsidR="009A779A" w:rsidRPr="009A779A" w:rsidRDefault="009A779A" w:rsidP="009A779A">
            <w:pPr>
              <w:rPr>
                <w:rFonts w:ascii="Times New Roman" w:hAnsi="Times New Roman"/>
              </w:rPr>
            </w:pPr>
            <w:r w:rsidRPr="009A779A">
              <w:rPr>
                <w:rFonts w:ascii="URWGothicL-Book" w:hAnsi="URWGothicL-Book"/>
              </w:rPr>
              <w:t>Remain Open for about 15 secs and</w:t>
            </w:r>
            <w:r w:rsidRPr="009A779A">
              <w:rPr>
                <w:rFonts w:ascii="URWGothicL-Book" w:hAnsi="URWGothicL-Book"/>
              </w:rPr>
              <w:br/>
              <w:t>crashes</w:t>
            </w:r>
          </w:p>
        </w:tc>
      </w:tr>
      <w:tr w:rsidR="009A779A" w:rsidRPr="009A779A" w14:paraId="45C8AB22"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0ECD41B5" w14:textId="77777777" w:rsidR="009A779A" w:rsidRPr="009A779A" w:rsidRDefault="009A779A" w:rsidP="009A779A">
            <w:pPr>
              <w:rPr>
                <w:rFonts w:ascii="Times New Roman" w:hAnsi="Times New Roman"/>
              </w:rPr>
            </w:pPr>
            <w:r w:rsidRPr="009A779A">
              <w:rPr>
                <w:rFonts w:ascii="URWGothicL-Book" w:hAnsi="URWGothicL-Book"/>
              </w:rPr>
              <w:lastRenderedPageBreak/>
              <w:t>chrome is running with</w:t>
            </w:r>
            <w:r w:rsidRPr="009A779A">
              <w:rPr>
                <w:rFonts w:ascii="URWGothicL-Book" w:hAnsi="URWGothicL-Book"/>
              </w:rPr>
              <w:br/>
              <w:t>multiple instances with</w:t>
            </w:r>
            <w:r w:rsidRPr="009A779A">
              <w:rPr>
                <w:rFonts w:ascii="URWGothicL-Book" w:hAnsi="URWGothicL-Book"/>
              </w:rPr>
              <w:br/>
              <w:t>multiple tabs but with no</w:t>
            </w:r>
            <w:r w:rsidRPr="009A779A">
              <w:rPr>
                <w:rFonts w:ascii="URWGothicL-Book" w:hAnsi="URWGothicL-Book"/>
              </w:rPr>
              <w:br/>
              <w:t>external activity</w:t>
            </w:r>
          </w:p>
        </w:tc>
        <w:tc>
          <w:tcPr>
            <w:tcW w:w="2055" w:type="dxa"/>
            <w:tcBorders>
              <w:top w:val="single" w:sz="4" w:space="0" w:color="auto"/>
              <w:left w:val="single" w:sz="4" w:space="0" w:color="auto"/>
              <w:bottom w:val="single" w:sz="4" w:space="0" w:color="auto"/>
              <w:right w:val="single" w:sz="4" w:space="0" w:color="auto"/>
            </w:tcBorders>
            <w:vAlign w:val="center"/>
            <w:hideMark/>
          </w:tcPr>
          <w:p w14:paraId="735E73C0" w14:textId="77777777" w:rsidR="009A779A" w:rsidRPr="009A779A" w:rsidRDefault="009A779A" w:rsidP="009A779A">
            <w:pPr>
              <w:rPr>
                <w:rFonts w:ascii="Times New Roman" w:hAnsi="Times New Roman"/>
              </w:rPr>
            </w:pPr>
            <w:r w:rsidRPr="009A779A">
              <w:rPr>
                <w:rFonts w:ascii="URWGothicL-Book" w:hAnsi="URWGothicL-Book"/>
              </w:rPr>
              <w:t xml:space="preserve">10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098B7308" w14:textId="77777777" w:rsidR="009A779A" w:rsidRPr="009A779A" w:rsidRDefault="009A779A" w:rsidP="009A779A">
            <w:pPr>
              <w:rPr>
                <w:rFonts w:ascii="Times New Roman" w:hAnsi="Times New Roman"/>
              </w:rPr>
            </w:pPr>
            <w:r w:rsidRPr="009A779A">
              <w:rPr>
                <w:rFonts w:ascii="URWGothicL-Book" w:hAnsi="URWGothicL-Book"/>
              </w:rPr>
              <w:t>Remained open for 5 minutes then I</w:t>
            </w:r>
            <w:r w:rsidRPr="009A779A">
              <w:rPr>
                <w:rFonts w:ascii="URWGothicL-Book" w:hAnsi="URWGothicL-Book"/>
              </w:rPr>
              <w:br/>
              <w:t xml:space="preserve">tried to open </w:t>
            </w:r>
            <w:proofErr w:type="spellStart"/>
            <w:r w:rsidRPr="009A779A">
              <w:rPr>
                <w:rFonts w:ascii="URWGothicL-Book" w:hAnsi="URWGothicL-Book"/>
              </w:rPr>
              <w:t>youtube</w:t>
            </w:r>
            <w:proofErr w:type="spellEnd"/>
            <w:r w:rsidRPr="009A779A">
              <w:rPr>
                <w:rFonts w:ascii="URWGothicL-Book" w:hAnsi="URWGothicL-Book"/>
              </w:rPr>
              <w:t xml:space="preserve"> and it suddenly</w:t>
            </w:r>
            <w:r w:rsidRPr="009A779A">
              <w:rPr>
                <w:rFonts w:ascii="URWGothicL-Book" w:hAnsi="URWGothicL-Book"/>
              </w:rPr>
              <w:br/>
              <w:t>crashed.</w:t>
            </w:r>
          </w:p>
        </w:tc>
      </w:tr>
      <w:tr w:rsidR="009A779A" w:rsidRPr="009A779A" w14:paraId="1D530CA3"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3E5A1E27"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2243A01A" w14:textId="77777777" w:rsidR="009A779A" w:rsidRPr="009A779A" w:rsidRDefault="009A779A" w:rsidP="009A779A">
            <w:pPr>
              <w:rPr>
                <w:rFonts w:ascii="Times New Roman" w:hAnsi="Times New Roman"/>
              </w:rPr>
            </w:pPr>
            <w:r w:rsidRPr="009A779A">
              <w:rPr>
                <w:rFonts w:ascii="URWGothicL-Book" w:hAnsi="URWGothicL-Book"/>
              </w:rPr>
              <w:t xml:space="preserve">10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1761C86F" w14:textId="77777777" w:rsidR="009A779A" w:rsidRPr="009A779A" w:rsidRDefault="009A779A" w:rsidP="009A779A">
            <w:pPr>
              <w:rPr>
                <w:rFonts w:ascii="Times New Roman" w:hAnsi="Times New Roman"/>
              </w:rPr>
            </w:pPr>
            <w:r w:rsidRPr="009A779A">
              <w:rPr>
                <w:rFonts w:ascii="URWGothicL-Book" w:hAnsi="URWGothicL-Book"/>
              </w:rPr>
              <w:t>Opens for a while like for 20 sec and</w:t>
            </w:r>
            <w:r w:rsidRPr="009A779A">
              <w:rPr>
                <w:rFonts w:ascii="URWGothicL-Book" w:hAnsi="URWGothicL-Book"/>
              </w:rPr>
              <w:br/>
              <w:t xml:space="preserve">crashed after 10003 </w:t>
            </w:r>
            <w:proofErr w:type="spellStart"/>
            <w:r w:rsidRPr="009A779A">
              <w:rPr>
                <w:rFonts w:ascii="URWGothicL-Book" w:hAnsi="URWGothicL-Book"/>
              </w:rPr>
              <w:t>futex</w:t>
            </w:r>
            <w:proofErr w:type="spellEnd"/>
            <w:r w:rsidRPr="009A779A">
              <w:rPr>
                <w:rFonts w:ascii="URWGothicL-Book" w:hAnsi="URWGothicL-Book"/>
              </w:rPr>
              <w:t xml:space="preserve"> calls</w:t>
            </w:r>
          </w:p>
        </w:tc>
      </w:tr>
      <w:tr w:rsidR="009A779A" w:rsidRPr="009A779A" w14:paraId="6DB9911F"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1618998A" w14:textId="77777777" w:rsidR="009A779A" w:rsidRPr="009A779A" w:rsidRDefault="009A779A" w:rsidP="009A779A">
            <w:pPr>
              <w:rPr>
                <w:rFonts w:ascii="Times New Roman" w:hAnsi="Times New Roman"/>
              </w:rPr>
            </w:pPr>
            <w:r w:rsidRPr="009A779A">
              <w:rPr>
                <w:rFonts w:ascii="URWGothicL-Book" w:hAnsi="URWGothicL-Book"/>
              </w:rPr>
              <w:t xml:space="preserve">chrome is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48C7122F" w14:textId="77777777" w:rsidR="009A779A" w:rsidRPr="009A779A" w:rsidRDefault="009A779A" w:rsidP="009A779A">
            <w:pPr>
              <w:rPr>
                <w:rFonts w:ascii="Times New Roman" w:hAnsi="Times New Roman"/>
              </w:rPr>
            </w:pPr>
            <w:r w:rsidRPr="009A779A">
              <w:rPr>
                <w:rFonts w:ascii="URWGothicL-Book" w:hAnsi="URWGothicL-Book"/>
              </w:rPr>
              <w:t xml:space="preserve">25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181160C1" w14:textId="5E9DD736" w:rsidR="009A779A" w:rsidRPr="009A779A" w:rsidRDefault="009A779A" w:rsidP="009A779A">
            <w:pPr>
              <w:rPr>
                <w:rFonts w:ascii="Times New Roman" w:hAnsi="Times New Roman"/>
              </w:rPr>
            </w:pPr>
            <w:r w:rsidRPr="009A779A">
              <w:rPr>
                <w:rFonts w:ascii="URWGothicL-Book" w:hAnsi="URWGothicL-Book"/>
              </w:rPr>
              <w:t>Opens for 5 minutes. Every button and</w:t>
            </w:r>
            <w:r w:rsidRPr="009A779A">
              <w:rPr>
                <w:rFonts w:ascii="URWGothicL-Book" w:hAnsi="URWGothicL-Book"/>
              </w:rPr>
              <w:br/>
            </w:r>
            <w:r w:rsidR="00A0433A">
              <w:rPr>
                <w:rFonts w:ascii="URWGothicL-Book" w:hAnsi="URWGothicL-Book"/>
              </w:rPr>
              <w:t xml:space="preserve">the </w:t>
            </w:r>
            <w:r w:rsidRPr="009A779A">
              <w:rPr>
                <w:rFonts w:ascii="URWGothicL-Book" w:hAnsi="URWGothicL-Book"/>
              </w:rPr>
              <w:t>option was working correctly.</w:t>
            </w:r>
            <w:r w:rsidRPr="009A779A">
              <w:rPr>
                <w:rFonts w:ascii="URWGothicL-Book" w:hAnsi="URWGothicL-Book"/>
              </w:rPr>
              <w:br/>
              <w:t xml:space="preserve">Watched a </w:t>
            </w:r>
            <w:proofErr w:type="gramStart"/>
            <w:r w:rsidRPr="009A779A">
              <w:rPr>
                <w:rFonts w:ascii="URWGothicL-Book" w:hAnsi="URWGothicL-Book"/>
              </w:rPr>
              <w:t>video(</w:t>
            </w:r>
            <w:proofErr w:type="gramEnd"/>
            <w:r w:rsidRPr="009A779A">
              <w:rPr>
                <w:rFonts w:ascii="URWGothicL-Book" w:hAnsi="URWGothicL-Book"/>
              </w:rPr>
              <w:t xml:space="preserve">4 min) on </w:t>
            </w:r>
            <w:proofErr w:type="spellStart"/>
            <w:r w:rsidRPr="009A779A">
              <w:rPr>
                <w:rFonts w:ascii="URWGothicL-Book" w:hAnsi="URWGothicL-Book"/>
              </w:rPr>
              <w:t>youtube</w:t>
            </w:r>
            <w:proofErr w:type="spellEnd"/>
            <w:r w:rsidRPr="009A779A">
              <w:rPr>
                <w:rFonts w:ascii="URWGothicL-Book" w:hAnsi="URWGothicL-Book"/>
              </w:rPr>
              <w:br/>
              <w:t>then it suddenly crashed</w:t>
            </w:r>
          </w:p>
        </w:tc>
      </w:tr>
      <w:tr w:rsidR="009A779A" w:rsidRPr="009A779A" w14:paraId="4C802D53" w14:textId="77777777" w:rsidTr="00536FB7">
        <w:tc>
          <w:tcPr>
            <w:tcW w:w="3315" w:type="dxa"/>
            <w:tcBorders>
              <w:top w:val="single" w:sz="4" w:space="0" w:color="auto"/>
              <w:left w:val="single" w:sz="4" w:space="0" w:color="auto"/>
              <w:bottom w:val="single" w:sz="4" w:space="0" w:color="auto"/>
              <w:right w:val="single" w:sz="4" w:space="0" w:color="auto"/>
            </w:tcBorders>
            <w:vAlign w:val="center"/>
            <w:hideMark/>
          </w:tcPr>
          <w:p w14:paraId="03013745" w14:textId="77777777" w:rsidR="009A779A" w:rsidRPr="009A779A" w:rsidRDefault="009A779A" w:rsidP="009A779A">
            <w:pPr>
              <w:rPr>
                <w:rFonts w:ascii="Times New Roman" w:hAnsi="Times New Roman"/>
              </w:rPr>
            </w:pPr>
            <w:r w:rsidRPr="009A779A">
              <w:rPr>
                <w:rFonts w:ascii="URWGothicL-Book" w:hAnsi="URWGothicL-Book"/>
              </w:rPr>
              <w:t xml:space="preserve">chrome is not running </w:t>
            </w:r>
          </w:p>
        </w:tc>
        <w:tc>
          <w:tcPr>
            <w:tcW w:w="2055" w:type="dxa"/>
            <w:tcBorders>
              <w:top w:val="single" w:sz="4" w:space="0" w:color="auto"/>
              <w:left w:val="single" w:sz="4" w:space="0" w:color="auto"/>
              <w:bottom w:val="single" w:sz="4" w:space="0" w:color="auto"/>
              <w:right w:val="single" w:sz="4" w:space="0" w:color="auto"/>
            </w:tcBorders>
            <w:vAlign w:val="center"/>
            <w:hideMark/>
          </w:tcPr>
          <w:p w14:paraId="60B1FFD9" w14:textId="77777777" w:rsidR="009A779A" w:rsidRPr="009A779A" w:rsidRDefault="009A779A" w:rsidP="009A779A">
            <w:pPr>
              <w:rPr>
                <w:rFonts w:ascii="Times New Roman" w:hAnsi="Times New Roman"/>
              </w:rPr>
            </w:pPr>
            <w:r w:rsidRPr="009A779A">
              <w:rPr>
                <w:rFonts w:ascii="URWGothicL-Book" w:hAnsi="URWGothicL-Book"/>
              </w:rPr>
              <w:t xml:space="preserve">25000 </w:t>
            </w:r>
          </w:p>
        </w:tc>
        <w:tc>
          <w:tcPr>
            <w:tcW w:w="4560" w:type="dxa"/>
            <w:tcBorders>
              <w:top w:val="single" w:sz="4" w:space="0" w:color="auto"/>
              <w:left w:val="single" w:sz="4" w:space="0" w:color="auto"/>
              <w:bottom w:val="single" w:sz="4" w:space="0" w:color="auto"/>
              <w:right w:val="single" w:sz="4" w:space="0" w:color="auto"/>
            </w:tcBorders>
            <w:vAlign w:val="center"/>
            <w:hideMark/>
          </w:tcPr>
          <w:p w14:paraId="27B10100" w14:textId="6856269B" w:rsidR="009A779A" w:rsidRPr="009A779A" w:rsidRDefault="009A779A" w:rsidP="009A779A">
            <w:pPr>
              <w:rPr>
                <w:rFonts w:ascii="Times New Roman" w:hAnsi="Times New Roman"/>
              </w:rPr>
            </w:pPr>
            <w:r w:rsidRPr="009A779A">
              <w:rPr>
                <w:rFonts w:ascii="URWGothicL-Book" w:hAnsi="URWGothicL-Book"/>
              </w:rPr>
              <w:t>Opened multiple instances, watched</w:t>
            </w:r>
            <w:r w:rsidRPr="009A779A">
              <w:rPr>
                <w:rFonts w:ascii="URWGothicL-Book" w:hAnsi="URWGothicL-Book"/>
              </w:rPr>
              <w:br/>
              <w:t>a video pressed buttons and after</w:t>
            </w:r>
            <w:r w:rsidRPr="009A779A">
              <w:rPr>
                <w:rFonts w:ascii="URWGothicL-Book" w:hAnsi="URWGothicL-Book"/>
              </w:rPr>
              <w:br/>
              <w:t>almost 2 minutes it crashed</w:t>
            </w:r>
          </w:p>
        </w:tc>
      </w:tr>
    </w:tbl>
    <w:p w14:paraId="33DD943F" w14:textId="453D88A9" w:rsidR="009A779A" w:rsidRDefault="00536FB7" w:rsidP="00536FB7">
      <w:pPr>
        <w:jc w:val="center"/>
      </w:pPr>
      <w:r>
        <w:t>Table 6.4</w:t>
      </w:r>
    </w:p>
    <w:p w14:paraId="66A44E83" w14:textId="29371B64" w:rsidR="00A8095D" w:rsidRDefault="00A8095D" w:rsidP="00A8095D">
      <w:pPr>
        <w:pStyle w:val="Heading2"/>
        <w:numPr>
          <w:ilvl w:val="0"/>
          <w:numId w:val="0"/>
        </w:numPr>
        <w:rPr>
          <w:highlight w:val="lightGray"/>
        </w:rPr>
      </w:pPr>
    </w:p>
    <w:p w14:paraId="460D5575" w14:textId="77777777" w:rsidR="00A8095D" w:rsidRDefault="00A8095D" w:rsidP="00A8095D">
      <w:pPr>
        <w:pStyle w:val="Heading2"/>
      </w:pPr>
      <w:bookmarkStart w:id="92" w:name="_Toc8671807"/>
      <w:r>
        <w:t>OpenStack</w:t>
      </w:r>
      <w:bookmarkEnd w:id="92"/>
      <w:r>
        <w:t xml:space="preserve"> </w:t>
      </w:r>
    </w:p>
    <w:p w14:paraId="089441A0" w14:textId="77777777" w:rsidR="00A8095D" w:rsidRDefault="00A8095D" w:rsidP="00A8095D">
      <w:r>
        <w:rPr>
          <w:b/>
        </w:rPr>
        <w:t>OpenStack</w:t>
      </w:r>
      <w:r>
        <w:t xml:space="preserve"> is a set of opensource software tools for building and managing cloud computing platforms for public and private clouds. </w:t>
      </w:r>
    </w:p>
    <w:p w14:paraId="3AA63B9E" w14:textId="77777777" w:rsidR="00A8095D" w:rsidRDefault="00A8095D" w:rsidP="00A8095D">
      <w:pPr>
        <w:pStyle w:val="Heading3"/>
      </w:pPr>
      <w:bookmarkStart w:id="93" w:name="_Toc8671808"/>
      <w:proofErr w:type="spellStart"/>
      <w:r>
        <w:t>DevStack</w:t>
      </w:r>
      <w:bookmarkEnd w:id="93"/>
      <w:proofErr w:type="spellEnd"/>
      <w:r>
        <w:t xml:space="preserve"> </w:t>
      </w:r>
    </w:p>
    <w:p w14:paraId="1649E17C" w14:textId="77777777" w:rsidR="00A8095D" w:rsidRDefault="00A8095D" w:rsidP="00A8095D">
      <w:proofErr w:type="spellStart"/>
      <w:r>
        <w:rPr>
          <w:b/>
        </w:rPr>
        <w:t>DevStack</w:t>
      </w:r>
      <w:proofErr w:type="spellEnd"/>
      <w:r>
        <w:t xml:space="preserve"> is an opinionated script to quickly create an OpenStack development environment.  </w:t>
      </w:r>
    </w:p>
    <w:p w14:paraId="2B5C17A8" w14:textId="77777777" w:rsidR="00A8095D" w:rsidRDefault="00A8095D" w:rsidP="00A8095D">
      <w:pPr>
        <w:pStyle w:val="Heading3"/>
      </w:pPr>
      <w:bookmarkStart w:id="94" w:name="_Toc8671809"/>
      <w:r>
        <w:t>Installation</w:t>
      </w:r>
      <w:bookmarkEnd w:id="94"/>
      <w:r>
        <w:t xml:space="preserve"> </w:t>
      </w:r>
    </w:p>
    <w:p w14:paraId="0704580F" w14:textId="574B5EA5" w:rsidR="00A8095D" w:rsidRDefault="00A8095D" w:rsidP="00A8095D">
      <w:r>
        <w:t>During this testing</w:t>
      </w:r>
      <w:r w:rsidR="00A0433A">
        <w:t>,</w:t>
      </w:r>
      <w:r>
        <w:t xml:space="preserve"> we deployed Open</w:t>
      </w:r>
      <w:r w:rsidR="00A0433A">
        <w:t>S</w:t>
      </w:r>
      <w:r>
        <w:t xml:space="preserve">tack on a single multicore machine using </w:t>
      </w:r>
      <w:proofErr w:type="spellStart"/>
      <w:r>
        <w:t>devstack</w:t>
      </w:r>
      <w:proofErr w:type="spellEnd"/>
      <w:r>
        <w:t>. We followed the</w:t>
      </w:r>
      <w:hyperlink r:id="rId38">
        <w:r>
          <w:t xml:space="preserve"> </w:t>
        </w:r>
      </w:hyperlink>
      <w:hyperlink r:id="rId39">
        <w:r>
          <w:rPr>
            <w:color w:val="0563C1"/>
            <w:u w:val="single" w:color="0563C1"/>
          </w:rPr>
          <w:t>official documentation</w:t>
        </w:r>
      </w:hyperlink>
      <w:hyperlink r:id="rId40">
        <w:r>
          <w:t xml:space="preserve"> </w:t>
        </w:r>
      </w:hyperlink>
      <w:r>
        <w:t>of Open</w:t>
      </w:r>
      <w:r w:rsidR="00A0433A">
        <w:t>S</w:t>
      </w:r>
      <w:r>
        <w:t>tack. During the installatio</w:t>
      </w:r>
      <w:r w:rsidR="00A0433A">
        <w:t>n,</w:t>
      </w:r>
      <w:r>
        <w:t xml:space="preserve"> we have resolved many issues by editing multiple configuration files and inserting subjective instructions in them. </w:t>
      </w:r>
    </w:p>
    <w:p w14:paraId="4CB2EAA0" w14:textId="07F4A3BA" w:rsidR="00A8095D" w:rsidRDefault="00A8095D" w:rsidP="00A8095D">
      <w:pPr>
        <w:pStyle w:val="Heading3"/>
      </w:pPr>
      <w:bookmarkStart w:id="95" w:name="_Toc8671810"/>
      <w:r>
        <w:t>Open</w:t>
      </w:r>
      <w:r w:rsidR="00A0433A">
        <w:t>S</w:t>
      </w:r>
      <w:r>
        <w:t>tack Services</w:t>
      </w:r>
      <w:bookmarkEnd w:id="95"/>
      <w:r>
        <w:t xml:space="preserve"> </w:t>
      </w:r>
    </w:p>
    <w:p w14:paraId="06DFD84A" w14:textId="1E3579C1" w:rsidR="00A8095D" w:rsidRDefault="00A8095D" w:rsidP="00A8095D">
      <w:r>
        <w:t xml:space="preserve">When we use </w:t>
      </w:r>
      <w:proofErr w:type="spellStart"/>
      <w:r>
        <w:t>devstack</w:t>
      </w:r>
      <w:proofErr w:type="spellEnd"/>
      <w:r>
        <w:t xml:space="preserve"> following services would run in the background to create a basic environment</w:t>
      </w:r>
      <w:r w:rsidR="00A0433A">
        <w:t xml:space="preserve"> </w:t>
      </w:r>
      <w:r>
        <w:t>of</w:t>
      </w:r>
      <w:r w:rsidR="00A0433A">
        <w:t xml:space="preserve"> </w:t>
      </w:r>
      <w:r>
        <w:t>Open</w:t>
      </w:r>
      <w:r w:rsidR="00A0433A">
        <w:t>S</w:t>
      </w:r>
      <w:r>
        <w:t xml:space="preserve">tack. </w:t>
      </w:r>
    </w:p>
    <w:p w14:paraId="54795264" w14:textId="77777777" w:rsidR="00A8095D" w:rsidRDefault="00A8095D" w:rsidP="00A8095D">
      <w:pPr>
        <w:pStyle w:val="Heading4"/>
      </w:pPr>
      <w:r>
        <w:lastRenderedPageBreak/>
        <w:t xml:space="preserve">Nova </w:t>
      </w:r>
    </w:p>
    <w:p w14:paraId="4D5AB96B" w14:textId="347EFEB3" w:rsidR="00A8095D" w:rsidRDefault="00A8095D" w:rsidP="00A8095D">
      <w:proofErr w:type="spellStart"/>
      <w:r>
        <w:t>Nove</w:t>
      </w:r>
      <w:proofErr w:type="spellEnd"/>
      <w:r>
        <w:t xml:space="preserve"> is us</w:t>
      </w:r>
      <w:r w:rsidR="00A0433A">
        <w:t>ing</w:t>
      </w:r>
      <w:r>
        <w:t xml:space="preserve"> to implement services and associated libraries to provide massively scalable, on</w:t>
      </w:r>
      <w:r w:rsidR="00A0433A">
        <w:t>-</w:t>
      </w:r>
      <w:r>
        <w:t>demand, self</w:t>
      </w:r>
      <w:r w:rsidR="00A0433A">
        <w:t>-</w:t>
      </w:r>
      <w:r>
        <w:t>service access to comput</w:t>
      </w:r>
      <w:r w:rsidR="00A0433A">
        <w:t>ing</w:t>
      </w:r>
      <w:r>
        <w:t xml:space="preserve"> resources, including bare metal, virtual machines, and containers. (OpenStack, 2018) </w:t>
      </w:r>
    </w:p>
    <w:p w14:paraId="2C8817B6" w14:textId="77777777" w:rsidR="00A8095D" w:rsidRDefault="00A8095D" w:rsidP="00A8095D">
      <w:pPr>
        <w:pStyle w:val="Heading4"/>
      </w:pPr>
      <w:r>
        <w:t xml:space="preserve">Neutron </w:t>
      </w:r>
    </w:p>
    <w:p w14:paraId="7C0272C9" w14:textId="564C2663" w:rsidR="00A8095D" w:rsidRDefault="00A8095D" w:rsidP="00A8095D">
      <w:r>
        <w:t>OpenStack Neutron is an SDN networking project focused on delivering networking-as-a-service (</w:t>
      </w:r>
      <w:proofErr w:type="spellStart"/>
      <w:r>
        <w:t>NaaS</w:t>
      </w:r>
      <w:proofErr w:type="spellEnd"/>
      <w:r>
        <w:t>) in virtual comput</w:t>
      </w:r>
      <w:r w:rsidR="00A0433A">
        <w:t>ing</w:t>
      </w:r>
      <w:r>
        <w:t xml:space="preserve"> environments. </w:t>
      </w:r>
    </w:p>
    <w:p w14:paraId="04FA88C7" w14:textId="77777777" w:rsidR="00A8095D" w:rsidRDefault="00A8095D" w:rsidP="00A8095D">
      <w:pPr>
        <w:pStyle w:val="Heading4"/>
      </w:pPr>
      <w:r>
        <w:t xml:space="preserve">Swift </w:t>
      </w:r>
    </w:p>
    <w:p w14:paraId="1A5DE23B" w14:textId="77777777" w:rsidR="00A8095D" w:rsidRDefault="00A8095D" w:rsidP="00A8095D">
      <w:r>
        <w:t xml:space="preserve">Swift is a highly available, distributed, eventually consistent object/blob store. Organizations can use Swift to store lots of data efficiently, safely, and cheaply. It's built for scale and optimized for durability, availability, and concurrency across the entire data set. Swift is ideal for storing unstructured data that can grow without bound. </w:t>
      </w:r>
    </w:p>
    <w:p w14:paraId="1EBCC428" w14:textId="77777777" w:rsidR="00A8095D" w:rsidRDefault="00A8095D" w:rsidP="00A8095D">
      <w:r>
        <w:t xml:space="preserve">It is by default turned off in </w:t>
      </w:r>
      <w:proofErr w:type="spellStart"/>
      <w:r>
        <w:t>devstack</w:t>
      </w:r>
      <w:proofErr w:type="spellEnd"/>
      <w:r>
        <w:t xml:space="preserve"> and can be enabled by adding the following line in the </w:t>
      </w:r>
      <w:proofErr w:type="spellStart"/>
      <w:r>
        <w:t>local.conf</w:t>
      </w:r>
      <w:proofErr w:type="spellEnd"/>
      <w:r>
        <w:t xml:space="preserve"> file available at ~/</w:t>
      </w:r>
      <w:proofErr w:type="spellStart"/>
      <w:r>
        <w:t>devstack</w:t>
      </w:r>
      <w:proofErr w:type="spellEnd"/>
      <w:r>
        <w:t xml:space="preserve">.  </w:t>
      </w:r>
    </w:p>
    <w:p w14:paraId="4ABDFA63" w14:textId="77777777" w:rsidR="00A8095D" w:rsidRDefault="00A8095D" w:rsidP="00A8095D">
      <w:pPr>
        <w:pStyle w:val="Heading4"/>
      </w:pPr>
      <w:r>
        <w:rPr>
          <w:rFonts w:eastAsia="Calibri"/>
        </w:rPr>
        <w:t xml:space="preserve">Glance </w:t>
      </w:r>
    </w:p>
    <w:p w14:paraId="753B8938" w14:textId="77777777" w:rsidR="00A8095D" w:rsidRDefault="00A8095D" w:rsidP="00A8095D">
      <w:r>
        <w:t xml:space="preserve">Glance image services include discovering, registering, and retrieving virtual machine images.  </w:t>
      </w:r>
    </w:p>
    <w:p w14:paraId="080C20B5" w14:textId="77777777" w:rsidR="00A8095D" w:rsidRDefault="00A8095D" w:rsidP="00A8095D">
      <w:pPr>
        <w:pStyle w:val="Heading4"/>
      </w:pPr>
      <w:r>
        <w:t xml:space="preserve">Keystone </w:t>
      </w:r>
    </w:p>
    <w:p w14:paraId="544F80DE" w14:textId="77777777" w:rsidR="00A8095D" w:rsidRDefault="00A8095D" w:rsidP="00A8095D">
      <w:r>
        <w:t xml:space="preserve">Keystone provides API client authentication, service discovery, and distributed multi-tenant authorization by </w:t>
      </w:r>
      <w:r>
        <w:rPr>
          <w:rFonts w:ascii="Calibri" w:eastAsia="Calibri" w:hAnsi="Calibri" w:cs="Calibri"/>
        </w:rPr>
        <w:t>implementing OpenStack’s Identity AP</w:t>
      </w:r>
      <w:r>
        <w:t xml:space="preserve">I. </w:t>
      </w:r>
    </w:p>
    <w:p w14:paraId="090F9892" w14:textId="77777777" w:rsidR="00A8095D" w:rsidRDefault="00A8095D" w:rsidP="00A8095D">
      <w:pPr>
        <w:pStyle w:val="Heading4"/>
      </w:pPr>
      <w:r>
        <w:t xml:space="preserve">Cinder  </w:t>
      </w:r>
    </w:p>
    <w:p w14:paraId="365CDD4D" w14:textId="77777777" w:rsidR="00A8095D" w:rsidRDefault="00A8095D" w:rsidP="00A8095D">
      <w:r>
        <w:t xml:space="preserve">Cinder is a Block Storage service for OpenStack. It virtualizes the management of block storage devices and provides end users with a self-service API to request and consume those resources without requiring any knowledge of where their storage is </w:t>
      </w:r>
      <w:proofErr w:type="gramStart"/>
      <w:r>
        <w:t>actually deployed</w:t>
      </w:r>
      <w:proofErr w:type="gramEnd"/>
      <w:r>
        <w:t xml:space="preserve"> or on what type of device </w:t>
      </w:r>
    </w:p>
    <w:p w14:paraId="23A298A8" w14:textId="77777777" w:rsidR="00A8095D" w:rsidRDefault="00A8095D" w:rsidP="006279E8">
      <w:pPr>
        <w:pStyle w:val="Heading4"/>
      </w:pPr>
      <w:r>
        <w:t xml:space="preserve">Other services </w:t>
      </w:r>
    </w:p>
    <w:p w14:paraId="0956879A" w14:textId="3AF12D10" w:rsidR="00A8095D" w:rsidRDefault="00A8095D" w:rsidP="00A8095D">
      <w:r>
        <w:t>Open</w:t>
      </w:r>
      <w:r w:rsidR="00A0433A">
        <w:t>S</w:t>
      </w:r>
      <w:r>
        <w:t>tack provide</w:t>
      </w:r>
      <w:r w:rsidR="00A0433A">
        <w:t>s</w:t>
      </w:r>
      <w:r>
        <w:t xml:space="preserve"> different services to its customer which can be integrated and used according to the need of the user. </w:t>
      </w:r>
    </w:p>
    <w:p w14:paraId="579CD51E" w14:textId="77777777" w:rsidR="00A8095D" w:rsidRDefault="00A8095D" w:rsidP="006279E8">
      <w:pPr>
        <w:pStyle w:val="Heading3"/>
      </w:pPr>
      <w:bookmarkStart w:id="96" w:name="_Toc8671811"/>
      <w:r>
        <w:t>Testing</w:t>
      </w:r>
      <w:bookmarkEnd w:id="96"/>
      <w:r>
        <w:t xml:space="preserve"> </w:t>
      </w:r>
    </w:p>
    <w:p w14:paraId="36A8C640" w14:textId="18F00F40" w:rsidR="00A8095D" w:rsidRDefault="00A8095D" w:rsidP="006279E8">
      <w:pPr>
        <w:jc w:val="both"/>
      </w:pPr>
      <w:r>
        <w:t>To test Open</w:t>
      </w:r>
      <w:r w:rsidR="00A0433A">
        <w:t>S</w:t>
      </w:r>
      <w:r>
        <w:t xml:space="preserve">tack services we created images, networks and launched multiple instances of CIRROS. We checked all these operations after loading and unloading of our loadable kernel module JPROBEFUTEXWAKEKILL. </w:t>
      </w:r>
    </w:p>
    <w:p w14:paraId="03CA63BD" w14:textId="34173BA4" w:rsidR="00A8095D" w:rsidRDefault="00A8095D" w:rsidP="006279E8">
      <w:pPr>
        <w:jc w:val="both"/>
      </w:pPr>
      <w:r>
        <w:lastRenderedPageBreak/>
        <w:t>Before testing Open</w:t>
      </w:r>
      <w:r w:rsidR="00A0433A">
        <w:t>S</w:t>
      </w:r>
      <w:r>
        <w:t xml:space="preserve">tack </w:t>
      </w:r>
      <w:proofErr w:type="gramStart"/>
      <w:r>
        <w:t>services</w:t>
      </w:r>
      <w:proofErr w:type="gramEnd"/>
      <w:r>
        <w:t xml:space="preserve"> I tested qemu-system-x86 instance. I made a virtual machine of </w:t>
      </w:r>
      <w:proofErr w:type="spellStart"/>
      <w:r>
        <w:t>cirros</w:t>
      </w:r>
      <w:proofErr w:type="spellEnd"/>
      <w:r>
        <w:t xml:space="preserve"> and then </w:t>
      </w:r>
      <w:proofErr w:type="spellStart"/>
      <w:r>
        <w:t>straced</w:t>
      </w:r>
      <w:proofErr w:type="spellEnd"/>
      <w:r>
        <w:t xml:space="preserve"> it and got almost 6000 </w:t>
      </w:r>
      <w:proofErr w:type="spellStart"/>
      <w:r>
        <w:t>futex</w:t>
      </w:r>
      <w:proofErr w:type="spellEnd"/>
      <w:r>
        <w:t xml:space="preserve"> call</w:t>
      </w:r>
      <w:r w:rsidR="00A0433A">
        <w:t>s</w:t>
      </w:r>
      <w:r>
        <w:t xml:space="preserve"> when it started and then got 2000 more when lo</w:t>
      </w:r>
      <w:r w:rsidR="00A0433A">
        <w:t>g</w:t>
      </w:r>
      <w:r>
        <w:t xml:space="preserve">ged in </w:t>
      </w:r>
      <w:proofErr w:type="spellStart"/>
      <w:r>
        <w:t>cirros</w:t>
      </w:r>
      <w:proofErr w:type="spellEnd"/>
      <w:r>
        <w:t xml:space="preserve">. when a single </w:t>
      </w:r>
      <w:proofErr w:type="spellStart"/>
      <w:r>
        <w:t>futex</w:t>
      </w:r>
      <w:proofErr w:type="spellEnd"/>
      <w:r>
        <w:t xml:space="preserve"> call gets killed by </w:t>
      </w:r>
      <w:proofErr w:type="spellStart"/>
      <w:r>
        <w:t>jprobefutexwakekill</w:t>
      </w:r>
      <w:proofErr w:type="spellEnd"/>
      <w:r>
        <w:t xml:space="preserve"> module, it doesn't matter what call it is, it could be 0th,10th,1000 or 8000 the qemu-system-x86 instance just gets killed and we have been shown the status of </w:t>
      </w:r>
      <w:r w:rsidR="00A0433A">
        <w:t xml:space="preserve">the </w:t>
      </w:r>
      <w:r>
        <w:t xml:space="preserve">shutdown. It also doesn't start after getting killed. </w:t>
      </w:r>
    </w:p>
    <w:p w14:paraId="0660FF03" w14:textId="4653372A" w:rsidR="00A8095D" w:rsidRDefault="00A8095D" w:rsidP="006279E8">
      <w:pPr>
        <w:pStyle w:val="Heading3"/>
      </w:pPr>
      <w:bookmarkStart w:id="97" w:name="_Toc8671812"/>
      <w:r>
        <w:t>Nova</w:t>
      </w:r>
      <w:bookmarkEnd w:id="97"/>
      <w:r>
        <w:t xml:space="preserve"> </w:t>
      </w:r>
    </w:p>
    <w:p w14:paraId="5223D627" w14:textId="284330A5" w:rsidR="00A8095D" w:rsidRDefault="00A8095D" w:rsidP="006279E8">
      <w:r>
        <w:t>This component of Open</w:t>
      </w:r>
      <w:r w:rsidR="00A0433A">
        <w:t>S</w:t>
      </w:r>
      <w:r>
        <w:t>tack is use</w:t>
      </w:r>
      <w:r w:rsidR="00A0433A">
        <w:t>d</w:t>
      </w:r>
      <w:r>
        <w:t xml:space="preserve"> to</w:t>
      </w:r>
      <w:r w:rsidR="00A0433A">
        <w:t xml:space="preserve"> </w:t>
      </w:r>
      <w:r>
        <w:t>provide</w:t>
      </w:r>
      <w:r w:rsidR="00A0433A">
        <w:t xml:space="preserve"> </w:t>
      </w:r>
      <w:r>
        <w:t>on</w:t>
      </w:r>
      <w:r w:rsidR="00A0433A">
        <w:t>-</w:t>
      </w:r>
      <w:r>
        <w:t xml:space="preserve">demand access to compute resources. It consists of </w:t>
      </w:r>
      <w:r w:rsidR="00A0433A">
        <w:t xml:space="preserve">the </w:t>
      </w:r>
      <w:r>
        <w:t xml:space="preserve">following subcomponents to make this service work tirelessly. </w:t>
      </w:r>
    </w:p>
    <w:p w14:paraId="43DB7B9F" w14:textId="4B99F452" w:rsidR="00A8095D" w:rsidRDefault="00A8095D" w:rsidP="006279E8">
      <w:pPr>
        <w:pStyle w:val="Heading4"/>
      </w:pPr>
      <w:r>
        <w:t xml:space="preserve">Nova-Conductor </w:t>
      </w:r>
    </w:p>
    <w:p w14:paraId="56225A5A" w14:textId="77777777" w:rsidR="00A8095D" w:rsidRDefault="00A8095D" w:rsidP="006279E8">
      <w:r>
        <w:t xml:space="preserve">The nova-conductor service enables OpenStack to function without compute nodes accessing the database. </w:t>
      </w:r>
    </w:p>
    <w:p w14:paraId="7EF1157E" w14:textId="1498F780" w:rsidR="00A8095D" w:rsidRDefault="00A8095D" w:rsidP="006279E8">
      <w:pPr>
        <w:pStyle w:val="Heading5"/>
      </w:pPr>
      <w:r>
        <w:t xml:space="preserve">Test Summary </w:t>
      </w:r>
    </w:p>
    <w:p w14:paraId="01D28B12" w14:textId="124147ED" w:rsidR="00A8095D" w:rsidRDefault="00A8095D" w:rsidP="006279E8">
      <w:r>
        <w:t>Nova conductor need</w:t>
      </w:r>
      <w:r w:rsidR="00A0433A">
        <w:t>s</w:t>
      </w:r>
      <w:r>
        <w:t xml:space="preserve"> 12 </w:t>
      </w:r>
      <w:proofErr w:type="spellStart"/>
      <w:r>
        <w:t>futex</w:t>
      </w:r>
      <w:proofErr w:type="spellEnd"/>
      <w:r>
        <w:t xml:space="preserve"> calls to start and if any of it gets killed the service filed to start and then we are unable to launch </w:t>
      </w:r>
      <w:r w:rsidR="00A0433A">
        <w:t xml:space="preserve">a </w:t>
      </w:r>
      <w:r>
        <w:t xml:space="preserve">new instance. </w:t>
      </w:r>
    </w:p>
    <w:p w14:paraId="052DF49B" w14:textId="281A4466" w:rsidR="00A8095D" w:rsidRDefault="00A8095D" w:rsidP="006279E8">
      <w:pPr>
        <w:pStyle w:val="Heading5"/>
      </w:pPr>
      <w:r>
        <w:t xml:space="preserve">Test Details </w:t>
      </w:r>
    </w:p>
    <w:p w14:paraId="579682E9" w14:textId="1752F50A" w:rsidR="00A8095D" w:rsidRDefault="00A8095D" w:rsidP="006279E8">
      <w:pPr>
        <w:jc w:val="both"/>
      </w:pPr>
      <w:proofErr w:type="gramStart"/>
      <w:r>
        <w:t>So</w:t>
      </w:r>
      <w:proofErr w:type="gramEnd"/>
      <w:r>
        <w:t xml:space="preserve"> when I tried to check the status of nova-conductor I did this </w:t>
      </w:r>
      <w:proofErr w:type="spellStart"/>
      <w:r>
        <w:rPr>
          <w:rFonts w:ascii="Courier New" w:eastAsia="Courier New" w:hAnsi="Courier New" w:cs="Courier New"/>
          <w:shd w:val="clear" w:color="auto" w:fill="F2F2F2"/>
        </w:rPr>
        <w:t>sudo</w:t>
      </w:r>
      <w:proofErr w:type="spellEnd"/>
      <w:r>
        <w:rPr>
          <w:rFonts w:ascii="Courier New" w:eastAsia="Courier New" w:hAnsi="Courier New" w:cs="Courier New"/>
          <w:shd w:val="clear" w:color="auto" w:fill="F2F2F2"/>
        </w:rPr>
        <w:t xml:space="preserve"> </w:t>
      </w:r>
      <w:proofErr w:type="spellStart"/>
      <w:r>
        <w:rPr>
          <w:rFonts w:ascii="Courier New" w:eastAsia="Courier New" w:hAnsi="Courier New" w:cs="Courier New"/>
          <w:shd w:val="clear" w:color="auto" w:fill="F2F2F2"/>
        </w:rPr>
        <w:t>systemctl</w:t>
      </w:r>
      <w:proofErr w:type="spellEnd"/>
      <w:r>
        <w:rPr>
          <w:rFonts w:ascii="Courier New" w:eastAsia="Courier New" w:hAnsi="Courier New" w:cs="Courier New"/>
          <w:shd w:val="clear" w:color="auto" w:fill="F2F2F2"/>
        </w:rPr>
        <w:t xml:space="preserve"> status</w:t>
      </w:r>
      <w:r>
        <w:rPr>
          <w:rFonts w:ascii="Courier New" w:eastAsia="Courier New" w:hAnsi="Courier New" w:cs="Courier New"/>
        </w:rPr>
        <w:t xml:space="preserve"> </w:t>
      </w:r>
      <w:proofErr w:type="spellStart"/>
      <w:r w:rsidR="006279E8">
        <w:rPr>
          <w:rFonts w:ascii="Courier New" w:eastAsia="Courier New" w:hAnsi="Courier New" w:cs="Courier New"/>
        </w:rPr>
        <w:t>devstack@n-super-cond.service</w:t>
      </w:r>
      <w:proofErr w:type="spellEnd"/>
      <w:r>
        <w:t xml:space="preserve"> command on the terminal and found that the service was perfectly running in the background. After </w:t>
      </w:r>
      <w:proofErr w:type="spellStart"/>
      <w:r>
        <w:t>stracing</w:t>
      </w:r>
      <w:proofErr w:type="spellEnd"/>
      <w:r>
        <w:t xml:space="preserve"> it I got no </w:t>
      </w:r>
      <w:proofErr w:type="spellStart"/>
      <w:r>
        <w:t>futex</w:t>
      </w:r>
      <w:proofErr w:type="spellEnd"/>
      <w:r>
        <w:t xml:space="preserve"> calls so I applied module on it and when I restarted it via </w:t>
      </w:r>
      <w:proofErr w:type="spellStart"/>
      <w:r>
        <w:rPr>
          <w:rFonts w:ascii="Courier New" w:eastAsia="Courier New" w:hAnsi="Courier New" w:cs="Courier New"/>
          <w:i/>
          <w:shd w:val="clear" w:color="auto" w:fill="F2F2F2"/>
        </w:rPr>
        <w:t>systemctl</w:t>
      </w:r>
      <w:proofErr w:type="spellEnd"/>
      <w:r>
        <w:rPr>
          <w:rFonts w:ascii="Courier New" w:eastAsia="Courier New" w:hAnsi="Courier New" w:cs="Courier New"/>
          <w:i/>
          <w:shd w:val="clear" w:color="auto" w:fill="F2F2F2"/>
        </w:rPr>
        <w:t xml:space="preserve"> start </w:t>
      </w:r>
      <w:proofErr w:type="spellStart"/>
      <w:r>
        <w:rPr>
          <w:rFonts w:ascii="Courier New" w:eastAsia="Courier New" w:hAnsi="Courier New" w:cs="Courier New"/>
          <w:i/>
          <w:shd w:val="clear" w:color="auto" w:fill="F2F2F2"/>
        </w:rPr>
        <w:t>devstack@n-super-cond.service</w:t>
      </w:r>
      <w:proofErr w:type="spellEnd"/>
      <w:r>
        <w:rPr>
          <w:shd w:val="clear" w:color="auto" w:fill="F2F2F2"/>
        </w:rPr>
        <w:t xml:space="preserve"> </w:t>
      </w:r>
      <w:r>
        <w:t xml:space="preserve">I found 12 </w:t>
      </w:r>
      <w:proofErr w:type="spellStart"/>
      <w:r>
        <w:t>futex</w:t>
      </w:r>
      <w:proofErr w:type="spellEnd"/>
      <w:r>
        <w:t xml:space="preserve"> calls which obviously got canceled by our module and </w:t>
      </w:r>
      <w:r>
        <w:rPr>
          <w:rFonts w:ascii="Calibri" w:eastAsia="Calibri" w:hAnsi="Calibri" w:cs="Calibri"/>
        </w:rPr>
        <w:t>then the service got broke and didn’t start</w:t>
      </w:r>
      <w:r>
        <w:t xml:space="preserve">. While it was not working </w:t>
      </w:r>
      <w:r w:rsidR="00A0433A">
        <w:t>any</w:t>
      </w:r>
      <w:r>
        <w:t xml:space="preserve"> problem was faced while operating already running instance, So I tried </w:t>
      </w:r>
      <w:r w:rsidR="00A0433A">
        <w:t xml:space="preserve">to </w:t>
      </w:r>
      <w:r>
        <w:t xml:space="preserve">launch another instance which also got launched but status didn't change after almost 10 mints from </w:t>
      </w:r>
      <w:r>
        <w:rPr>
          <w:rFonts w:ascii="Calibri" w:eastAsia="Calibri" w:hAnsi="Calibri" w:cs="Calibri"/>
          <w:i/>
        </w:rPr>
        <w:t>build</w:t>
      </w:r>
      <w:r>
        <w:t xml:space="preserve"> to active and the </w:t>
      </w:r>
      <w:r>
        <w:rPr>
          <w:rFonts w:ascii="Calibri" w:eastAsia="Calibri" w:hAnsi="Calibri" w:cs="Calibri"/>
          <w:b/>
        </w:rPr>
        <w:t>task</w:t>
      </w:r>
      <w:r>
        <w:t xml:space="preserve"> was just showing schedul</w:t>
      </w:r>
      <w:r w:rsidR="00A0433A">
        <w:t>e</w:t>
      </w:r>
      <w:r>
        <w:t xml:space="preserve">.  </w:t>
      </w:r>
    </w:p>
    <w:p w14:paraId="442912CA" w14:textId="77777777" w:rsidR="00A8095D" w:rsidRDefault="00A8095D" w:rsidP="006279E8">
      <w:r>
        <w:rPr>
          <w:noProof/>
        </w:rPr>
        <w:drawing>
          <wp:inline distT="0" distB="0" distL="0" distR="0" wp14:anchorId="78022DE5" wp14:editId="06A79365">
            <wp:extent cx="5254625" cy="1472565"/>
            <wp:effectExtent l="0" t="0" r="0" b="0"/>
            <wp:docPr id="1122" name="Picture 1122"/>
            <wp:cNvGraphicFramePr/>
            <a:graphic xmlns:a="http://schemas.openxmlformats.org/drawingml/2006/main">
              <a:graphicData uri="http://schemas.openxmlformats.org/drawingml/2006/picture">
                <pic:pic xmlns:pic="http://schemas.openxmlformats.org/drawingml/2006/picture">
                  <pic:nvPicPr>
                    <pic:cNvPr id="1122" name="Picture 1122"/>
                    <pic:cNvPicPr/>
                  </pic:nvPicPr>
                  <pic:blipFill>
                    <a:blip r:embed="rId41"/>
                    <a:stretch>
                      <a:fillRect/>
                    </a:stretch>
                  </pic:blipFill>
                  <pic:spPr>
                    <a:xfrm>
                      <a:off x="0" y="0"/>
                      <a:ext cx="5254625" cy="1472565"/>
                    </a:xfrm>
                    <a:prstGeom prst="rect">
                      <a:avLst/>
                    </a:prstGeom>
                  </pic:spPr>
                </pic:pic>
              </a:graphicData>
            </a:graphic>
          </wp:inline>
        </w:drawing>
      </w:r>
    </w:p>
    <w:p w14:paraId="76C2A9AB" w14:textId="1D15CF49" w:rsidR="00A8095D" w:rsidRDefault="00A8095D" w:rsidP="006279E8">
      <w:r>
        <w:rPr>
          <w:rFonts w:ascii="Calibri" w:eastAsia="Calibri" w:hAnsi="Calibri" w:cs="Calibri"/>
          <w:sz w:val="22"/>
        </w:rPr>
        <w:tab/>
      </w:r>
      <w:r>
        <w:t xml:space="preserve"> </w:t>
      </w:r>
      <w:r>
        <w:tab/>
        <w:t xml:space="preserve"> </w:t>
      </w:r>
      <w:r>
        <w:tab/>
        <w:t xml:space="preserve"> </w:t>
      </w:r>
      <w:r>
        <w:tab/>
        <w:t xml:space="preserve"> </w:t>
      </w:r>
      <w:r>
        <w:tab/>
        <w:t xml:space="preserve"> </w:t>
      </w:r>
      <w:r>
        <w:tab/>
      </w:r>
      <w:r>
        <w:rPr>
          <w:rFonts w:ascii="Calibri" w:eastAsia="Calibri" w:hAnsi="Calibri" w:cs="Calibri"/>
          <w:i/>
        </w:rPr>
        <w:t xml:space="preserve">Image </w:t>
      </w:r>
      <w:r w:rsidR="00536FB7">
        <w:rPr>
          <w:rFonts w:ascii="Calibri" w:eastAsia="Calibri" w:hAnsi="Calibri" w:cs="Calibri"/>
          <w:i/>
        </w:rPr>
        <w:t>6.7</w:t>
      </w:r>
    </w:p>
    <w:p w14:paraId="24F4009B" w14:textId="77777777" w:rsidR="00A8095D" w:rsidRDefault="00A8095D" w:rsidP="006279E8">
      <w:r>
        <w:lastRenderedPageBreak/>
        <w:t xml:space="preserve">Moreover, I was able to clone the instance by creating its snapshot. </w:t>
      </w:r>
    </w:p>
    <w:p w14:paraId="3FC7FAF9" w14:textId="66189CA9" w:rsidR="00A8095D" w:rsidRDefault="00A8095D" w:rsidP="006279E8">
      <w:pPr>
        <w:pStyle w:val="Heading4"/>
      </w:pPr>
      <w:r>
        <w:t xml:space="preserve">Nova-Compute </w:t>
      </w:r>
    </w:p>
    <w:p w14:paraId="75F3F2ED" w14:textId="64C0887D" w:rsidR="00A8095D" w:rsidRDefault="00A8095D" w:rsidP="006279E8">
      <w:r>
        <w:t xml:space="preserve">Nova compute is responsible to provide compute resources. It is the main component of </w:t>
      </w:r>
      <w:r w:rsidR="00A0433A">
        <w:t>N</w:t>
      </w:r>
      <w:r>
        <w:t xml:space="preserve">ova </w:t>
      </w:r>
    </w:p>
    <w:p w14:paraId="2ABB7173" w14:textId="256353F7" w:rsidR="00A8095D" w:rsidRDefault="00A8095D" w:rsidP="006279E8">
      <w:pPr>
        <w:pStyle w:val="Heading5"/>
      </w:pPr>
      <w:r>
        <w:t xml:space="preserve">Test Summary </w:t>
      </w:r>
    </w:p>
    <w:p w14:paraId="73FC0C49" w14:textId="6790E8B6" w:rsidR="00A8095D" w:rsidRDefault="00A8095D" w:rsidP="006279E8">
      <w:r>
        <w:t xml:space="preserve">It makes a lot of calls when the instance starts, shutdown and when </w:t>
      </w:r>
      <w:r w:rsidR="00A0433A">
        <w:t xml:space="preserve">the </w:t>
      </w:r>
      <w:r>
        <w:t xml:space="preserve">instance is spawning. If any of the calls get killed it needs to restart to complete the incomplete work like shutting down or spawn a new instance. After certain limits of </w:t>
      </w:r>
      <w:proofErr w:type="spellStart"/>
      <w:r>
        <w:t>futex</w:t>
      </w:r>
      <w:proofErr w:type="spellEnd"/>
      <w:r>
        <w:t xml:space="preserve"> calls if calls get killed then accessing </w:t>
      </w:r>
      <w:r w:rsidR="00A0433A">
        <w:t xml:space="preserve">the </w:t>
      </w:r>
      <w:r>
        <w:t xml:space="preserve">console of running instance is futile.   </w:t>
      </w:r>
    </w:p>
    <w:p w14:paraId="27703F9C" w14:textId="6F7E0F5E" w:rsidR="00A8095D" w:rsidRDefault="00A8095D" w:rsidP="006279E8">
      <w:pPr>
        <w:pStyle w:val="Heading5"/>
      </w:pPr>
      <w:r>
        <w:t xml:space="preserve">Test Details </w:t>
      </w:r>
    </w:p>
    <w:p w14:paraId="18451D83" w14:textId="534A1E35" w:rsidR="00A8095D" w:rsidRDefault="00A8095D" w:rsidP="006279E8">
      <w:r>
        <w:t>The module was loaded with the skip-count value of 500. When the instance was running the nova</w:t>
      </w:r>
      <w:r w:rsidR="00A0433A">
        <w:t>-</w:t>
      </w:r>
      <w:r>
        <w:t xml:space="preserve">compute service made no </w:t>
      </w:r>
      <w:proofErr w:type="spellStart"/>
      <w:r>
        <w:t>futex</w:t>
      </w:r>
      <w:proofErr w:type="spellEnd"/>
      <w:r>
        <w:t xml:space="preserve"> calls and when it was ordered to shut</w:t>
      </w:r>
      <w:r w:rsidR="00A0433A">
        <w:t xml:space="preserve"> </w:t>
      </w:r>
      <w:r>
        <w:t xml:space="preserve">down it made a lot of </w:t>
      </w:r>
      <w:proofErr w:type="spellStart"/>
      <w:r>
        <w:t>futex</w:t>
      </w:r>
      <w:proofErr w:type="spellEnd"/>
      <w:r>
        <w:t xml:space="preserve"> calls and killing of which started as described after 500 calls but when 22 calls killed we recorded no more calls and the service was failed to run. </w:t>
      </w:r>
    </w:p>
    <w:p w14:paraId="2E89FC43" w14:textId="77777777" w:rsidR="00A8095D" w:rsidRDefault="00A8095D" w:rsidP="006279E8">
      <w:r>
        <w:t xml:space="preserve">As the service was not running in the background the shutting down instance was hanged there and no further instance was able to launch. So, I tried running it again via following command </w:t>
      </w:r>
    </w:p>
    <w:p w14:paraId="7E9F6FBA" w14:textId="77777777" w:rsidR="00A8095D" w:rsidRDefault="00A8095D" w:rsidP="006279E8">
      <w:proofErr w:type="spellStart"/>
      <w:r>
        <w:rPr>
          <w:rFonts w:ascii="Courier New" w:eastAsia="Courier New" w:hAnsi="Courier New" w:cs="Courier New"/>
        </w:rPr>
        <w:t>sudo</w:t>
      </w:r>
      <w:proofErr w:type="spellEnd"/>
      <w:r>
        <w:rPr>
          <w:rFonts w:ascii="Courier New" w:eastAsia="Courier New" w:hAnsi="Courier New" w:cs="Courier New"/>
        </w:rPr>
        <w:t xml:space="preserve"> </w:t>
      </w:r>
      <w:proofErr w:type="spellStart"/>
      <w:r>
        <w:rPr>
          <w:rFonts w:ascii="Courier New" w:eastAsia="Courier New" w:hAnsi="Courier New" w:cs="Courier New"/>
        </w:rPr>
        <w:t>systemctl</w:t>
      </w:r>
      <w:proofErr w:type="spellEnd"/>
      <w:r>
        <w:rPr>
          <w:rFonts w:ascii="Courier New" w:eastAsia="Courier New" w:hAnsi="Courier New" w:cs="Courier New"/>
        </w:rPr>
        <w:t xml:space="preserve"> status </w:t>
      </w:r>
      <w:proofErr w:type="spellStart"/>
      <w:r>
        <w:rPr>
          <w:rFonts w:ascii="Courier New" w:eastAsia="Courier New" w:hAnsi="Courier New" w:cs="Courier New"/>
        </w:rPr>
        <w:t>devstack@n-cpu.service</w:t>
      </w:r>
      <w:proofErr w:type="spellEnd"/>
      <w:r>
        <w:rPr>
          <w:rFonts w:ascii="Courier New" w:eastAsia="Courier New" w:hAnsi="Courier New" w:cs="Courier New"/>
        </w:rPr>
        <w:t xml:space="preserve"> </w:t>
      </w:r>
    </w:p>
    <w:p w14:paraId="458E2729" w14:textId="06FDEEAD" w:rsidR="00A8095D" w:rsidRDefault="00A8095D" w:rsidP="006279E8">
      <w:r>
        <w:t xml:space="preserve">Suddenly my hanged instance who was shutting down for quite some time had finally got the chance to do so. The nova-compute service when started made 4760 </w:t>
      </w:r>
      <w:proofErr w:type="spellStart"/>
      <w:r>
        <w:t>futex</w:t>
      </w:r>
      <w:proofErr w:type="spellEnd"/>
      <w:r>
        <w:t xml:space="preserve"> calls to start itself and able</w:t>
      </w:r>
      <w:r w:rsidR="00A0433A">
        <w:t xml:space="preserve"> to</w:t>
      </w:r>
      <w:r>
        <w:t xml:space="preserve"> shut</w:t>
      </w:r>
      <w:r w:rsidR="00A0433A">
        <w:t xml:space="preserve"> </w:t>
      </w:r>
      <w:r>
        <w:t xml:space="preserve">down my hanged instance. </w:t>
      </w:r>
    </w:p>
    <w:p w14:paraId="690E7B48" w14:textId="48EDD8D0" w:rsidR="00A8095D" w:rsidRDefault="00A8095D" w:rsidP="006279E8">
      <w:r>
        <w:t xml:space="preserve">After more observing it via strace the service was constantly making </w:t>
      </w:r>
      <w:proofErr w:type="spellStart"/>
      <w:r>
        <w:t>futex</w:t>
      </w:r>
      <w:proofErr w:type="spellEnd"/>
      <w:r>
        <w:t xml:space="preserve"> calls although no instance is running. I created an instance of CIRROS and loaded the JPROBEFUTEXWAKEKILL module and with 10000 skip counts and when it reached this limit module killed 10 calls and recorded no more.  </w:t>
      </w:r>
      <w:r w:rsidR="00A0433A">
        <w:t>The s</w:t>
      </w:r>
      <w:r>
        <w:t xml:space="preserve">trange thing happened when </w:t>
      </w:r>
      <w:proofErr w:type="spellStart"/>
      <w:r>
        <w:rPr>
          <w:rFonts w:ascii="Courier New" w:eastAsia="Courier New" w:hAnsi="Courier New" w:cs="Courier New"/>
        </w:rPr>
        <w:t>systemctl</w:t>
      </w:r>
      <w:proofErr w:type="spellEnd"/>
      <w:r>
        <w:rPr>
          <w:rFonts w:ascii="Courier New" w:eastAsia="Courier New" w:hAnsi="Courier New" w:cs="Courier New"/>
        </w:rPr>
        <w:t xml:space="preserve"> </w:t>
      </w:r>
      <w:r>
        <w:t xml:space="preserve">was showing its status as running but I was unable to access it via console. </w:t>
      </w:r>
    </w:p>
    <w:p w14:paraId="6B9C5A30" w14:textId="5F7B1DA4" w:rsidR="00A8095D" w:rsidRDefault="00A8095D" w:rsidP="006279E8">
      <w:pPr>
        <w:pStyle w:val="Heading5"/>
      </w:pPr>
      <w:r>
        <w:t xml:space="preserve">Nova-Scheduler </w:t>
      </w:r>
    </w:p>
    <w:p w14:paraId="683CC5E4" w14:textId="77777777" w:rsidR="00A8095D" w:rsidRDefault="00A8095D" w:rsidP="006279E8">
      <w:r>
        <w:t xml:space="preserve">Compute uses the nova-scheduler service to determine how to dispatch compute requests. For example, the nova-scheduler service determines on which host a VM should launch. </w:t>
      </w:r>
    </w:p>
    <w:p w14:paraId="7E80AFBD" w14:textId="2FE49183" w:rsidR="00A8095D" w:rsidRDefault="00A8095D" w:rsidP="006279E8">
      <w:pPr>
        <w:pStyle w:val="Heading5"/>
      </w:pPr>
      <w:r>
        <w:t xml:space="preserve">Test Summary </w:t>
      </w:r>
    </w:p>
    <w:p w14:paraId="29E2E5CA" w14:textId="77777777" w:rsidR="00A8095D" w:rsidRDefault="00A8095D" w:rsidP="006279E8">
      <w:r>
        <w:t xml:space="preserve">Make absolute 12 to 18 </w:t>
      </w:r>
      <w:proofErr w:type="spellStart"/>
      <w:r>
        <w:t>futex</w:t>
      </w:r>
      <w:proofErr w:type="spellEnd"/>
      <w:r>
        <w:t xml:space="preserve"> calls while starting and 1 call while stopping if any call gets killed this service will not start and then the new instance would not launch. Moreover, creating and deleting of instance cost no </w:t>
      </w:r>
      <w:proofErr w:type="spellStart"/>
      <w:r>
        <w:t>futex</w:t>
      </w:r>
      <w:proofErr w:type="spellEnd"/>
      <w:r>
        <w:t xml:space="preserve"> calls. </w:t>
      </w:r>
    </w:p>
    <w:p w14:paraId="0096413E" w14:textId="40A71E65" w:rsidR="00A8095D" w:rsidRDefault="00A8095D" w:rsidP="006279E8">
      <w:pPr>
        <w:pStyle w:val="Heading5"/>
      </w:pPr>
      <w:r>
        <w:lastRenderedPageBreak/>
        <w:t xml:space="preserve">Test details </w:t>
      </w:r>
    </w:p>
    <w:p w14:paraId="1F51863F" w14:textId="56BA0790" w:rsidR="00A8095D" w:rsidRDefault="00A8095D" w:rsidP="006279E8">
      <w:r>
        <w:t xml:space="preserve">Need 12 to 18 </w:t>
      </w:r>
      <w:proofErr w:type="spellStart"/>
      <w:r>
        <w:t>futex</w:t>
      </w:r>
      <w:proofErr w:type="spellEnd"/>
      <w:r>
        <w:t xml:space="preserve"> calls to start and to stop it needs 1 call. If any of the call</w:t>
      </w:r>
      <w:r w:rsidR="00A0433A">
        <w:t>s</w:t>
      </w:r>
      <w:r>
        <w:t xml:space="preserve"> get killed the service would not start. If the service stop running while the instance is spawning its status will be hanged at scheduling. And when the service came </w:t>
      </w:r>
      <w:proofErr w:type="gramStart"/>
      <w:r>
        <w:t>up</w:t>
      </w:r>
      <w:proofErr w:type="gramEnd"/>
      <w:r>
        <w:t xml:space="preserve"> we are able to create an instance successfully. This service </w:t>
      </w:r>
      <w:r>
        <w:rPr>
          <w:rFonts w:ascii="Calibri" w:eastAsia="Calibri" w:hAnsi="Calibri" w:cs="Calibri"/>
        </w:rPr>
        <w:t xml:space="preserve">won’t make any </w:t>
      </w:r>
      <w:proofErr w:type="spellStart"/>
      <w:r>
        <w:rPr>
          <w:rFonts w:ascii="Calibri" w:eastAsia="Calibri" w:hAnsi="Calibri" w:cs="Calibri"/>
        </w:rPr>
        <w:t>futex</w:t>
      </w:r>
      <w:proofErr w:type="spellEnd"/>
      <w:r>
        <w:rPr>
          <w:rFonts w:ascii="Calibri" w:eastAsia="Calibri" w:hAnsi="Calibri" w:cs="Calibri"/>
        </w:rPr>
        <w:t xml:space="preserve"> call during the creating and deleting of the instance.</w:t>
      </w:r>
      <w:r>
        <w:t xml:space="preserve"> </w:t>
      </w:r>
    </w:p>
    <w:p w14:paraId="1597E480" w14:textId="77777777" w:rsidR="00A8095D" w:rsidRDefault="00A8095D" w:rsidP="006279E8">
      <w:r>
        <w:t xml:space="preserve">When tried to create new instance got the following in the status of the process. </w:t>
      </w:r>
    </w:p>
    <w:p w14:paraId="7F25B7A8" w14:textId="77777777" w:rsidR="00A8095D" w:rsidRDefault="00A8095D" w:rsidP="006279E8">
      <w:r>
        <w:rPr>
          <w:rFonts w:ascii="Calibri" w:eastAsia="Calibri" w:hAnsi="Calibri" w:cs="Calibri"/>
        </w:rPr>
        <w:t>Lock "</w:t>
      </w:r>
      <w:proofErr w:type="spellStart"/>
      <w:r>
        <w:rPr>
          <w:rFonts w:ascii="Calibri" w:eastAsia="Calibri" w:hAnsi="Calibri" w:cs="Calibri"/>
        </w:rPr>
        <w:t>placement_client</w:t>
      </w:r>
      <w:proofErr w:type="spellEnd"/>
      <w:r>
        <w:rPr>
          <w:rFonts w:ascii="Calibri" w:eastAsia="Calibri" w:hAnsi="Calibri" w:cs="Calibri"/>
        </w:rPr>
        <w:t>" released by "</w:t>
      </w:r>
      <w:proofErr w:type="gramStart"/>
      <w:r>
        <w:rPr>
          <w:rFonts w:ascii="Calibri" w:eastAsia="Calibri" w:hAnsi="Calibri" w:cs="Calibri"/>
        </w:rPr>
        <w:t>nova.scheduler</w:t>
      </w:r>
      <w:proofErr w:type="gramEnd"/>
      <w:r>
        <w:rPr>
          <w:rFonts w:ascii="Calibri" w:eastAsia="Calibri" w:hAnsi="Calibri" w:cs="Calibri"/>
        </w:rPr>
        <w:t>.client.report._</w:t>
      </w:r>
      <w:proofErr w:type="spellStart"/>
      <w:r>
        <w:rPr>
          <w:rFonts w:ascii="Calibri" w:eastAsia="Calibri" w:hAnsi="Calibri" w:cs="Calibri"/>
        </w:rPr>
        <w:t>create_client</w:t>
      </w:r>
      <w:proofErr w:type="spellEnd"/>
      <w:r>
        <w:rPr>
          <w:rFonts w:ascii="Calibri" w:eastAsia="Calibri" w:hAnsi="Calibri" w:cs="Calibri"/>
        </w:rPr>
        <w:t xml:space="preserve">" </w:t>
      </w:r>
    </w:p>
    <w:p w14:paraId="6503B695" w14:textId="77777777" w:rsidR="00A8095D" w:rsidRDefault="00A8095D" w:rsidP="006279E8">
      <w:r>
        <w:rPr>
          <w:rFonts w:ascii="Calibri" w:eastAsia="Calibri" w:hAnsi="Calibri" w:cs="Calibri"/>
        </w:rPr>
        <w:t>Lock "(</w:t>
      </w:r>
      <w:proofErr w:type="spellStart"/>
      <w:r>
        <w:rPr>
          <w:rFonts w:ascii="Calibri" w:eastAsia="Calibri" w:hAnsi="Calibri" w:cs="Calibri"/>
        </w:rPr>
        <w:t>u'Xroot</w:t>
      </w:r>
      <w:proofErr w:type="spellEnd"/>
      <w:r>
        <w:rPr>
          <w:rFonts w:ascii="Calibri" w:eastAsia="Calibri" w:hAnsi="Calibri" w:cs="Calibri"/>
        </w:rPr>
        <w:t xml:space="preserve">', </w:t>
      </w:r>
      <w:proofErr w:type="spellStart"/>
      <w:r>
        <w:rPr>
          <w:rFonts w:ascii="Calibri" w:eastAsia="Calibri" w:hAnsi="Calibri" w:cs="Calibri"/>
        </w:rPr>
        <w:t>u'Xroot</w:t>
      </w:r>
      <w:proofErr w:type="spellEnd"/>
      <w:r>
        <w:rPr>
          <w:rFonts w:ascii="Calibri" w:eastAsia="Calibri" w:hAnsi="Calibri" w:cs="Calibri"/>
        </w:rPr>
        <w:t>')" acquired by "</w:t>
      </w:r>
      <w:proofErr w:type="spellStart"/>
      <w:proofErr w:type="gramStart"/>
      <w:r>
        <w:rPr>
          <w:rFonts w:ascii="Calibri" w:eastAsia="Calibri" w:hAnsi="Calibri" w:cs="Calibri"/>
        </w:rPr>
        <w:t>nova.scheduler</w:t>
      </w:r>
      <w:proofErr w:type="gramEnd"/>
      <w:r>
        <w:rPr>
          <w:rFonts w:ascii="Calibri" w:eastAsia="Calibri" w:hAnsi="Calibri" w:cs="Calibri"/>
        </w:rPr>
        <w:t>.host_manager._locked</w:t>
      </w:r>
      <w:proofErr w:type="spellEnd"/>
      <w:r>
        <w:rPr>
          <w:rFonts w:ascii="Calibri" w:eastAsia="Calibri" w:hAnsi="Calibri" w:cs="Calibri"/>
        </w:rPr>
        <w:t xml:space="preserve">"  </w:t>
      </w:r>
    </w:p>
    <w:p w14:paraId="5A804ED0" w14:textId="77777777" w:rsidR="00A8095D" w:rsidRDefault="00A8095D" w:rsidP="006279E8">
      <w:r>
        <w:rPr>
          <w:rFonts w:ascii="Calibri" w:eastAsia="Calibri" w:hAnsi="Calibri" w:cs="Calibri"/>
        </w:rPr>
        <w:t>Lock "(</w:t>
      </w:r>
      <w:proofErr w:type="spellStart"/>
      <w:r>
        <w:rPr>
          <w:rFonts w:ascii="Calibri" w:eastAsia="Calibri" w:hAnsi="Calibri" w:cs="Calibri"/>
        </w:rPr>
        <w:t>u'Xroot</w:t>
      </w:r>
      <w:proofErr w:type="spellEnd"/>
      <w:r>
        <w:rPr>
          <w:rFonts w:ascii="Calibri" w:eastAsia="Calibri" w:hAnsi="Calibri" w:cs="Calibri"/>
        </w:rPr>
        <w:t xml:space="preserve">', </w:t>
      </w:r>
      <w:proofErr w:type="spellStart"/>
      <w:r>
        <w:rPr>
          <w:rFonts w:ascii="Calibri" w:eastAsia="Calibri" w:hAnsi="Calibri" w:cs="Calibri"/>
        </w:rPr>
        <w:t>u'Xroot</w:t>
      </w:r>
      <w:proofErr w:type="spellEnd"/>
      <w:r>
        <w:rPr>
          <w:rFonts w:ascii="Calibri" w:eastAsia="Calibri" w:hAnsi="Calibri" w:cs="Calibri"/>
        </w:rPr>
        <w:t>')" released by "</w:t>
      </w:r>
      <w:proofErr w:type="spellStart"/>
      <w:proofErr w:type="gramStart"/>
      <w:r>
        <w:rPr>
          <w:rFonts w:ascii="Calibri" w:eastAsia="Calibri" w:hAnsi="Calibri" w:cs="Calibri"/>
        </w:rPr>
        <w:t>nova.scheduler</w:t>
      </w:r>
      <w:proofErr w:type="gramEnd"/>
      <w:r>
        <w:rPr>
          <w:rFonts w:ascii="Calibri" w:eastAsia="Calibri" w:hAnsi="Calibri" w:cs="Calibri"/>
        </w:rPr>
        <w:t>.host_manager._locked</w:t>
      </w:r>
      <w:proofErr w:type="spellEnd"/>
      <w:r>
        <w:rPr>
          <w:rFonts w:ascii="Calibri" w:eastAsia="Calibri" w:hAnsi="Calibri" w:cs="Calibri"/>
        </w:rPr>
        <w:t xml:space="preserve">" </w:t>
      </w:r>
    </w:p>
    <w:p w14:paraId="075C75DB" w14:textId="77777777" w:rsidR="00A8095D" w:rsidRDefault="00A8095D" w:rsidP="006279E8">
      <w:r>
        <w:t xml:space="preserve">And when I tried to stop </w:t>
      </w:r>
    </w:p>
    <w:tbl>
      <w:tblPr>
        <w:tblStyle w:val="TableGrid0"/>
        <w:tblW w:w="10426" w:type="dxa"/>
        <w:tblInd w:w="0" w:type="dxa"/>
        <w:tblCellMar>
          <w:top w:w="35" w:type="dxa"/>
          <w:bottom w:w="22" w:type="dxa"/>
          <w:right w:w="25" w:type="dxa"/>
        </w:tblCellMar>
        <w:tblLook w:val="04A0" w:firstRow="1" w:lastRow="0" w:firstColumn="1" w:lastColumn="0" w:noHBand="0" w:noVBand="1"/>
      </w:tblPr>
      <w:tblGrid>
        <w:gridCol w:w="4938"/>
        <w:gridCol w:w="1664"/>
        <w:gridCol w:w="871"/>
        <w:gridCol w:w="2953"/>
      </w:tblGrid>
      <w:tr w:rsidR="00A8095D" w14:paraId="1EB9B572" w14:textId="77777777" w:rsidTr="006279E8">
        <w:trPr>
          <w:trHeight w:val="336"/>
        </w:trPr>
        <w:tc>
          <w:tcPr>
            <w:tcW w:w="4938" w:type="dxa"/>
            <w:tcBorders>
              <w:top w:val="nil"/>
              <w:left w:val="nil"/>
              <w:bottom w:val="nil"/>
              <w:right w:val="nil"/>
            </w:tcBorders>
            <w:shd w:val="clear" w:color="auto" w:fill="F2F2F2"/>
          </w:tcPr>
          <w:p w14:paraId="01220271" w14:textId="77777777" w:rsidR="00A8095D" w:rsidRDefault="00A8095D" w:rsidP="006279E8">
            <w:r>
              <w:rPr>
                <w:rFonts w:ascii="Calibri" w:eastAsia="Calibri" w:hAnsi="Calibri" w:cs="Calibri"/>
              </w:rPr>
              <w:t xml:space="preserve"> Acquired </w:t>
            </w:r>
            <w:r>
              <w:rPr>
                <w:rFonts w:ascii="Calibri" w:eastAsia="Calibri" w:hAnsi="Calibri" w:cs="Calibri"/>
              </w:rPr>
              <w:tab/>
              <w:t xml:space="preserve">semaphore </w:t>
            </w:r>
            <w:r>
              <w:rPr>
                <w:rFonts w:ascii="Calibri" w:eastAsia="Calibri" w:hAnsi="Calibri" w:cs="Calibri"/>
              </w:rPr>
              <w:tab/>
              <w:t>"</w:t>
            </w:r>
            <w:proofErr w:type="spellStart"/>
            <w:r>
              <w:rPr>
                <w:rFonts w:ascii="Calibri" w:eastAsia="Calibri" w:hAnsi="Calibri" w:cs="Calibri"/>
              </w:rPr>
              <w:t>singleton_lock</w:t>
            </w:r>
            <w:proofErr w:type="spellEnd"/>
            <w:r>
              <w:rPr>
                <w:rFonts w:ascii="Calibri" w:eastAsia="Calibri" w:hAnsi="Calibri" w:cs="Calibri"/>
              </w:rPr>
              <w:t xml:space="preserve">" </w:t>
            </w:r>
          </w:p>
        </w:tc>
        <w:tc>
          <w:tcPr>
            <w:tcW w:w="1664" w:type="dxa"/>
            <w:tcBorders>
              <w:top w:val="nil"/>
              <w:left w:val="nil"/>
              <w:bottom w:val="nil"/>
              <w:right w:val="nil"/>
            </w:tcBorders>
            <w:shd w:val="clear" w:color="auto" w:fill="F2F2F2"/>
          </w:tcPr>
          <w:p w14:paraId="10C45F27" w14:textId="77777777" w:rsidR="00A8095D" w:rsidRDefault="00A8095D" w:rsidP="006279E8">
            <w:r>
              <w:rPr>
                <w:rFonts w:ascii="Calibri" w:eastAsia="Calibri" w:hAnsi="Calibri" w:cs="Calibri"/>
              </w:rPr>
              <w:t xml:space="preserve">{{(pid=8758) </w:t>
            </w:r>
          </w:p>
        </w:tc>
        <w:tc>
          <w:tcPr>
            <w:tcW w:w="871" w:type="dxa"/>
            <w:tcBorders>
              <w:top w:val="nil"/>
              <w:left w:val="nil"/>
              <w:bottom w:val="nil"/>
              <w:right w:val="nil"/>
            </w:tcBorders>
            <w:shd w:val="clear" w:color="auto" w:fill="F2F2F2"/>
          </w:tcPr>
          <w:p w14:paraId="58831430" w14:textId="77777777" w:rsidR="00A8095D" w:rsidRDefault="00A8095D" w:rsidP="006279E8">
            <w:r>
              <w:rPr>
                <w:rFonts w:ascii="Calibri" w:eastAsia="Calibri" w:hAnsi="Calibri" w:cs="Calibri"/>
              </w:rPr>
              <w:t xml:space="preserve">lock </w:t>
            </w:r>
          </w:p>
        </w:tc>
        <w:tc>
          <w:tcPr>
            <w:tcW w:w="2953" w:type="dxa"/>
            <w:tcBorders>
              <w:top w:val="nil"/>
              <w:left w:val="nil"/>
              <w:bottom w:val="nil"/>
              <w:right w:val="nil"/>
            </w:tcBorders>
            <w:shd w:val="clear" w:color="auto" w:fill="F2F2F2"/>
          </w:tcPr>
          <w:p w14:paraId="37AA638C" w14:textId="77777777" w:rsidR="00A8095D" w:rsidRDefault="00A8095D" w:rsidP="006279E8">
            <w:r>
              <w:rPr>
                <w:rFonts w:ascii="Calibri" w:eastAsia="Calibri" w:hAnsi="Calibri" w:cs="Calibri"/>
              </w:rPr>
              <w:t>/</w:t>
            </w:r>
            <w:proofErr w:type="spellStart"/>
            <w:r>
              <w:rPr>
                <w:rFonts w:ascii="Calibri" w:eastAsia="Calibri" w:hAnsi="Calibri" w:cs="Calibri"/>
              </w:rPr>
              <w:t>usr</w:t>
            </w:r>
            <w:proofErr w:type="spellEnd"/>
            <w:r>
              <w:rPr>
                <w:rFonts w:ascii="Calibri" w:eastAsia="Calibri" w:hAnsi="Calibri" w:cs="Calibri"/>
              </w:rPr>
              <w:t>/local/lib/python2.7/</w:t>
            </w:r>
            <w:proofErr w:type="spellStart"/>
            <w:r>
              <w:rPr>
                <w:rFonts w:ascii="Calibri" w:eastAsia="Calibri" w:hAnsi="Calibri" w:cs="Calibri"/>
              </w:rPr>
              <w:t>dist</w:t>
            </w:r>
            <w:proofErr w:type="spellEnd"/>
            <w:r>
              <w:rPr>
                <w:rFonts w:ascii="Calibri" w:eastAsia="Calibri" w:hAnsi="Calibri" w:cs="Calibri"/>
              </w:rPr>
              <w:t>-</w:t>
            </w:r>
          </w:p>
        </w:tc>
      </w:tr>
      <w:tr w:rsidR="00A8095D" w14:paraId="4E656EDA" w14:textId="77777777" w:rsidTr="006279E8">
        <w:trPr>
          <w:trHeight w:val="809"/>
        </w:trPr>
        <w:tc>
          <w:tcPr>
            <w:tcW w:w="4938" w:type="dxa"/>
            <w:tcBorders>
              <w:top w:val="nil"/>
              <w:left w:val="nil"/>
              <w:bottom w:val="nil"/>
              <w:right w:val="nil"/>
            </w:tcBorders>
            <w:shd w:val="clear" w:color="auto" w:fill="F2F2F2"/>
          </w:tcPr>
          <w:p w14:paraId="5572AA1C" w14:textId="77777777" w:rsidR="00A8095D" w:rsidRDefault="00A8095D" w:rsidP="006279E8">
            <w:r>
              <w:rPr>
                <w:rFonts w:ascii="Calibri" w:eastAsia="Calibri" w:hAnsi="Calibri" w:cs="Calibri"/>
              </w:rPr>
              <w:t>packages/</w:t>
            </w:r>
            <w:proofErr w:type="spellStart"/>
            <w:r>
              <w:rPr>
                <w:rFonts w:ascii="Calibri" w:eastAsia="Calibri" w:hAnsi="Calibri" w:cs="Calibri"/>
              </w:rPr>
              <w:t>oslo_concurrency</w:t>
            </w:r>
            <w:proofErr w:type="spellEnd"/>
            <w:r>
              <w:rPr>
                <w:rFonts w:ascii="Calibri" w:eastAsia="Calibri" w:hAnsi="Calibri" w:cs="Calibri"/>
              </w:rPr>
              <w:t xml:space="preserve">/lockutils.py:212}} </w:t>
            </w:r>
          </w:p>
          <w:p w14:paraId="2AF4C9E4" w14:textId="77777777" w:rsidR="00A8095D" w:rsidRDefault="00A8095D" w:rsidP="006279E8">
            <w:r>
              <w:rPr>
                <w:rFonts w:ascii="Calibri" w:eastAsia="Calibri" w:hAnsi="Calibri" w:cs="Calibri"/>
              </w:rPr>
              <w:t xml:space="preserve"> Releasing </w:t>
            </w:r>
            <w:r>
              <w:rPr>
                <w:rFonts w:ascii="Calibri" w:eastAsia="Calibri" w:hAnsi="Calibri" w:cs="Calibri"/>
              </w:rPr>
              <w:tab/>
              <w:t xml:space="preserve">semaphore </w:t>
            </w:r>
            <w:r>
              <w:rPr>
                <w:rFonts w:ascii="Calibri" w:eastAsia="Calibri" w:hAnsi="Calibri" w:cs="Calibri"/>
              </w:rPr>
              <w:tab/>
              <w:t>"</w:t>
            </w:r>
            <w:proofErr w:type="spellStart"/>
            <w:r>
              <w:rPr>
                <w:rFonts w:ascii="Calibri" w:eastAsia="Calibri" w:hAnsi="Calibri" w:cs="Calibri"/>
              </w:rPr>
              <w:t>singleton_lock</w:t>
            </w:r>
            <w:proofErr w:type="spellEnd"/>
            <w:r>
              <w:rPr>
                <w:rFonts w:ascii="Calibri" w:eastAsia="Calibri" w:hAnsi="Calibri" w:cs="Calibri"/>
              </w:rPr>
              <w:t xml:space="preserve">" </w:t>
            </w:r>
          </w:p>
        </w:tc>
        <w:tc>
          <w:tcPr>
            <w:tcW w:w="1664" w:type="dxa"/>
            <w:tcBorders>
              <w:top w:val="nil"/>
              <w:left w:val="nil"/>
              <w:bottom w:val="nil"/>
              <w:right w:val="nil"/>
            </w:tcBorders>
            <w:shd w:val="clear" w:color="auto" w:fill="F2F2F2"/>
            <w:vAlign w:val="bottom"/>
          </w:tcPr>
          <w:p w14:paraId="0BF201E1" w14:textId="77777777" w:rsidR="00A8095D" w:rsidRDefault="00A8095D" w:rsidP="006279E8">
            <w:r>
              <w:rPr>
                <w:rFonts w:ascii="Calibri" w:eastAsia="Calibri" w:hAnsi="Calibri" w:cs="Calibri"/>
              </w:rPr>
              <w:t xml:space="preserve">{{(pid=8758) </w:t>
            </w:r>
          </w:p>
        </w:tc>
        <w:tc>
          <w:tcPr>
            <w:tcW w:w="871" w:type="dxa"/>
            <w:tcBorders>
              <w:top w:val="nil"/>
              <w:left w:val="nil"/>
              <w:bottom w:val="nil"/>
              <w:right w:val="nil"/>
            </w:tcBorders>
            <w:shd w:val="clear" w:color="auto" w:fill="F2F2F2"/>
            <w:vAlign w:val="bottom"/>
          </w:tcPr>
          <w:p w14:paraId="5E3EC43E" w14:textId="77777777" w:rsidR="00A8095D" w:rsidRDefault="00A8095D" w:rsidP="006279E8">
            <w:r>
              <w:rPr>
                <w:rFonts w:ascii="Calibri" w:eastAsia="Calibri" w:hAnsi="Calibri" w:cs="Calibri"/>
              </w:rPr>
              <w:t xml:space="preserve">lock </w:t>
            </w:r>
          </w:p>
        </w:tc>
        <w:tc>
          <w:tcPr>
            <w:tcW w:w="2953" w:type="dxa"/>
            <w:tcBorders>
              <w:top w:val="nil"/>
              <w:left w:val="nil"/>
              <w:bottom w:val="nil"/>
              <w:right w:val="nil"/>
            </w:tcBorders>
            <w:shd w:val="clear" w:color="auto" w:fill="F2F2F2"/>
            <w:vAlign w:val="bottom"/>
          </w:tcPr>
          <w:p w14:paraId="28FB5E82" w14:textId="77777777" w:rsidR="00A8095D" w:rsidRDefault="00A8095D" w:rsidP="006279E8">
            <w:r>
              <w:rPr>
                <w:rFonts w:ascii="Calibri" w:eastAsia="Calibri" w:hAnsi="Calibri" w:cs="Calibri"/>
              </w:rPr>
              <w:t>/</w:t>
            </w:r>
            <w:proofErr w:type="spellStart"/>
            <w:r>
              <w:rPr>
                <w:rFonts w:ascii="Calibri" w:eastAsia="Calibri" w:hAnsi="Calibri" w:cs="Calibri"/>
              </w:rPr>
              <w:t>usr</w:t>
            </w:r>
            <w:proofErr w:type="spellEnd"/>
            <w:r>
              <w:rPr>
                <w:rFonts w:ascii="Calibri" w:eastAsia="Calibri" w:hAnsi="Calibri" w:cs="Calibri"/>
              </w:rPr>
              <w:t>/local/lib/python2.7/</w:t>
            </w:r>
            <w:proofErr w:type="spellStart"/>
            <w:r>
              <w:rPr>
                <w:rFonts w:ascii="Calibri" w:eastAsia="Calibri" w:hAnsi="Calibri" w:cs="Calibri"/>
              </w:rPr>
              <w:t>dist</w:t>
            </w:r>
            <w:proofErr w:type="spellEnd"/>
            <w:r>
              <w:rPr>
                <w:rFonts w:ascii="Calibri" w:eastAsia="Calibri" w:hAnsi="Calibri" w:cs="Calibri"/>
              </w:rPr>
              <w:t>-</w:t>
            </w:r>
          </w:p>
        </w:tc>
      </w:tr>
      <w:tr w:rsidR="00A8095D" w14:paraId="655883BA" w14:textId="77777777" w:rsidTr="006279E8">
        <w:trPr>
          <w:trHeight w:val="809"/>
        </w:trPr>
        <w:tc>
          <w:tcPr>
            <w:tcW w:w="4938" w:type="dxa"/>
            <w:tcBorders>
              <w:top w:val="nil"/>
              <w:left w:val="nil"/>
              <w:bottom w:val="nil"/>
              <w:right w:val="nil"/>
            </w:tcBorders>
            <w:shd w:val="clear" w:color="auto" w:fill="F2F2F2"/>
          </w:tcPr>
          <w:p w14:paraId="245A81EE" w14:textId="77777777" w:rsidR="00A8095D" w:rsidRDefault="00A8095D" w:rsidP="006279E8">
            <w:r>
              <w:rPr>
                <w:rFonts w:ascii="Calibri" w:eastAsia="Calibri" w:hAnsi="Calibri" w:cs="Calibri"/>
              </w:rPr>
              <w:t>packages/</w:t>
            </w:r>
            <w:proofErr w:type="spellStart"/>
            <w:r>
              <w:rPr>
                <w:rFonts w:ascii="Calibri" w:eastAsia="Calibri" w:hAnsi="Calibri" w:cs="Calibri"/>
              </w:rPr>
              <w:t>oslo_concurrency</w:t>
            </w:r>
            <w:proofErr w:type="spellEnd"/>
            <w:r>
              <w:rPr>
                <w:rFonts w:ascii="Calibri" w:eastAsia="Calibri" w:hAnsi="Calibri" w:cs="Calibri"/>
              </w:rPr>
              <w:t xml:space="preserve">/lockutils.py:228}} </w:t>
            </w:r>
          </w:p>
          <w:p w14:paraId="3F374E0B" w14:textId="77777777" w:rsidR="00A8095D" w:rsidRDefault="00A8095D" w:rsidP="006279E8">
            <w:r>
              <w:rPr>
                <w:rFonts w:ascii="Calibri" w:eastAsia="Calibri" w:hAnsi="Calibri" w:cs="Calibri"/>
              </w:rPr>
              <w:t xml:space="preserve"> Acquired </w:t>
            </w:r>
            <w:r>
              <w:rPr>
                <w:rFonts w:ascii="Calibri" w:eastAsia="Calibri" w:hAnsi="Calibri" w:cs="Calibri"/>
              </w:rPr>
              <w:tab/>
              <w:t xml:space="preserve">semaphore </w:t>
            </w:r>
            <w:r>
              <w:rPr>
                <w:rFonts w:ascii="Calibri" w:eastAsia="Calibri" w:hAnsi="Calibri" w:cs="Calibri"/>
              </w:rPr>
              <w:tab/>
              <w:t>"</w:t>
            </w:r>
            <w:proofErr w:type="spellStart"/>
            <w:r>
              <w:rPr>
                <w:rFonts w:ascii="Calibri" w:eastAsia="Calibri" w:hAnsi="Calibri" w:cs="Calibri"/>
              </w:rPr>
              <w:t>singleton_lock</w:t>
            </w:r>
            <w:proofErr w:type="spellEnd"/>
            <w:r>
              <w:rPr>
                <w:rFonts w:ascii="Calibri" w:eastAsia="Calibri" w:hAnsi="Calibri" w:cs="Calibri"/>
              </w:rPr>
              <w:t xml:space="preserve">" </w:t>
            </w:r>
          </w:p>
        </w:tc>
        <w:tc>
          <w:tcPr>
            <w:tcW w:w="1664" w:type="dxa"/>
            <w:tcBorders>
              <w:top w:val="nil"/>
              <w:left w:val="nil"/>
              <w:bottom w:val="nil"/>
              <w:right w:val="nil"/>
            </w:tcBorders>
            <w:shd w:val="clear" w:color="auto" w:fill="F2F2F2"/>
            <w:vAlign w:val="bottom"/>
          </w:tcPr>
          <w:p w14:paraId="47B9D9E2" w14:textId="77777777" w:rsidR="00A8095D" w:rsidRDefault="00A8095D" w:rsidP="006279E8">
            <w:r>
              <w:rPr>
                <w:rFonts w:ascii="Calibri" w:eastAsia="Calibri" w:hAnsi="Calibri" w:cs="Calibri"/>
              </w:rPr>
              <w:t xml:space="preserve">{{(pid=8757) </w:t>
            </w:r>
          </w:p>
        </w:tc>
        <w:tc>
          <w:tcPr>
            <w:tcW w:w="871" w:type="dxa"/>
            <w:tcBorders>
              <w:top w:val="nil"/>
              <w:left w:val="nil"/>
              <w:bottom w:val="nil"/>
              <w:right w:val="nil"/>
            </w:tcBorders>
            <w:shd w:val="clear" w:color="auto" w:fill="F2F2F2"/>
            <w:vAlign w:val="bottom"/>
          </w:tcPr>
          <w:p w14:paraId="3FE87D6E" w14:textId="77777777" w:rsidR="00A8095D" w:rsidRDefault="00A8095D" w:rsidP="006279E8">
            <w:r>
              <w:rPr>
                <w:rFonts w:ascii="Calibri" w:eastAsia="Calibri" w:hAnsi="Calibri" w:cs="Calibri"/>
              </w:rPr>
              <w:t xml:space="preserve">lock </w:t>
            </w:r>
          </w:p>
        </w:tc>
        <w:tc>
          <w:tcPr>
            <w:tcW w:w="2953" w:type="dxa"/>
            <w:tcBorders>
              <w:top w:val="nil"/>
              <w:left w:val="nil"/>
              <w:bottom w:val="nil"/>
              <w:right w:val="nil"/>
            </w:tcBorders>
            <w:shd w:val="clear" w:color="auto" w:fill="F2F2F2"/>
            <w:vAlign w:val="bottom"/>
          </w:tcPr>
          <w:p w14:paraId="5520C5FE" w14:textId="77777777" w:rsidR="00A8095D" w:rsidRDefault="00A8095D" w:rsidP="006279E8">
            <w:r>
              <w:rPr>
                <w:rFonts w:ascii="Calibri" w:eastAsia="Calibri" w:hAnsi="Calibri" w:cs="Calibri"/>
              </w:rPr>
              <w:t>/</w:t>
            </w:r>
            <w:proofErr w:type="spellStart"/>
            <w:r>
              <w:rPr>
                <w:rFonts w:ascii="Calibri" w:eastAsia="Calibri" w:hAnsi="Calibri" w:cs="Calibri"/>
              </w:rPr>
              <w:t>usr</w:t>
            </w:r>
            <w:proofErr w:type="spellEnd"/>
            <w:r>
              <w:rPr>
                <w:rFonts w:ascii="Calibri" w:eastAsia="Calibri" w:hAnsi="Calibri" w:cs="Calibri"/>
              </w:rPr>
              <w:t>/local/lib/python2.7/</w:t>
            </w:r>
            <w:proofErr w:type="spellStart"/>
            <w:r>
              <w:rPr>
                <w:rFonts w:ascii="Calibri" w:eastAsia="Calibri" w:hAnsi="Calibri" w:cs="Calibri"/>
              </w:rPr>
              <w:t>dist</w:t>
            </w:r>
            <w:proofErr w:type="spellEnd"/>
            <w:r>
              <w:rPr>
                <w:rFonts w:ascii="Calibri" w:eastAsia="Calibri" w:hAnsi="Calibri" w:cs="Calibri"/>
              </w:rPr>
              <w:t>-</w:t>
            </w:r>
          </w:p>
        </w:tc>
      </w:tr>
      <w:tr w:rsidR="00A8095D" w14:paraId="63BAE7F1" w14:textId="77777777" w:rsidTr="006279E8">
        <w:trPr>
          <w:trHeight w:val="1110"/>
        </w:trPr>
        <w:tc>
          <w:tcPr>
            <w:tcW w:w="4938" w:type="dxa"/>
            <w:tcBorders>
              <w:top w:val="nil"/>
              <w:left w:val="nil"/>
              <w:bottom w:val="nil"/>
              <w:right w:val="nil"/>
            </w:tcBorders>
            <w:shd w:val="clear" w:color="auto" w:fill="F2F2F2"/>
          </w:tcPr>
          <w:p w14:paraId="0FC26A56" w14:textId="77777777" w:rsidR="00A8095D" w:rsidRDefault="00A8095D" w:rsidP="006279E8">
            <w:r>
              <w:rPr>
                <w:rFonts w:ascii="Calibri" w:eastAsia="Calibri" w:hAnsi="Calibri" w:cs="Calibri"/>
              </w:rPr>
              <w:t>packages/</w:t>
            </w:r>
            <w:proofErr w:type="spellStart"/>
            <w:r>
              <w:rPr>
                <w:rFonts w:ascii="Calibri" w:eastAsia="Calibri" w:hAnsi="Calibri" w:cs="Calibri"/>
              </w:rPr>
              <w:t>oslo_concurrency</w:t>
            </w:r>
            <w:proofErr w:type="spellEnd"/>
            <w:r>
              <w:rPr>
                <w:rFonts w:ascii="Calibri" w:eastAsia="Calibri" w:hAnsi="Calibri" w:cs="Calibri"/>
              </w:rPr>
              <w:t xml:space="preserve">/lockutils.py:212}} </w:t>
            </w:r>
          </w:p>
          <w:p w14:paraId="30763112" w14:textId="77777777" w:rsidR="00A8095D" w:rsidRDefault="00A8095D" w:rsidP="006279E8">
            <w:r>
              <w:rPr>
                <w:rFonts w:ascii="Calibri" w:eastAsia="Calibri" w:hAnsi="Calibri" w:cs="Calibri"/>
              </w:rPr>
              <w:t xml:space="preserve"> Releasing </w:t>
            </w:r>
            <w:r>
              <w:rPr>
                <w:rFonts w:ascii="Calibri" w:eastAsia="Calibri" w:hAnsi="Calibri" w:cs="Calibri"/>
              </w:rPr>
              <w:tab/>
              <w:t xml:space="preserve">semaphore </w:t>
            </w:r>
            <w:r>
              <w:rPr>
                <w:rFonts w:ascii="Calibri" w:eastAsia="Calibri" w:hAnsi="Calibri" w:cs="Calibri"/>
              </w:rPr>
              <w:tab/>
              <w:t>"</w:t>
            </w:r>
            <w:proofErr w:type="spellStart"/>
            <w:r>
              <w:rPr>
                <w:rFonts w:ascii="Calibri" w:eastAsia="Calibri" w:hAnsi="Calibri" w:cs="Calibri"/>
              </w:rPr>
              <w:t>singleton_lock</w:t>
            </w:r>
            <w:proofErr w:type="spellEnd"/>
            <w:r>
              <w:rPr>
                <w:rFonts w:ascii="Calibri" w:eastAsia="Calibri" w:hAnsi="Calibri" w:cs="Calibri"/>
              </w:rPr>
              <w:t xml:space="preserve">" </w:t>
            </w:r>
          </w:p>
          <w:p w14:paraId="4145527C" w14:textId="77777777" w:rsidR="00A8095D" w:rsidRDefault="00A8095D" w:rsidP="006279E8">
            <w:r>
              <w:rPr>
                <w:rFonts w:ascii="Calibri" w:eastAsia="Calibri" w:hAnsi="Calibri" w:cs="Calibri"/>
              </w:rPr>
              <w:t>packages/</w:t>
            </w:r>
            <w:proofErr w:type="spellStart"/>
            <w:r>
              <w:rPr>
                <w:rFonts w:ascii="Calibri" w:eastAsia="Calibri" w:hAnsi="Calibri" w:cs="Calibri"/>
              </w:rPr>
              <w:t>oslo_concurrency</w:t>
            </w:r>
            <w:proofErr w:type="spellEnd"/>
            <w:r>
              <w:rPr>
                <w:rFonts w:ascii="Calibri" w:eastAsia="Calibri" w:hAnsi="Calibri" w:cs="Calibri"/>
              </w:rPr>
              <w:t xml:space="preserve">/lockutils.py:228}} </w:t>
            </w:r>
          </w:p>
        </w:tc>
        <w:tc>
          <w:tcPr>
            <w:tcW w:w="1664" w:type="dxa"/>
            <w:tcBorders>
              <w:top w:val="nil"/>
              <w:left w:val="nil"/>
              <w:bottom w:val="nil"/>
              <w:right w:val="nil"/>
            </w:tcBorders>
            <w:shd w:val="clear" w:color="auto" w:fill="F2F2F2"/>
            <w:vAlign w:val="bottom"/>
          </w:tcPr>
          <w:p w14:paraId="1B7A3BD0" w14:textId="77777777" w:rsidR="00A8095D" w:rsidRDefault="00A8095D" w:rsidP="006279E8">
            <w:r>
              <w:rPr>
                <w:rFonts w:ascii="Calibri" w:eastAsia="Calibri" w:hAnsi="Calibri" w:cs="Calibri"/>
              </w:rPr>
              <w:t xml:space="preserve">{{(pid=8757) </w:t>
            </w:r>
          </w:p>
        </w:tc>
        <w:tc>
          <w:tcPr>
            <w:tcW w:w="871" w:type="dxa"/>
            <w:tcBorders>
              <w:top w:val="nil"/>
              <w:left w:val="nil"/>
              <w:bottom w:val="nil"/>
              <w:right w:val="nil"/>
            </w:tcBorders>
            <w:shd w:val="clear" w:color="auto" w:fill="F2F2F2"/>
            <w:vAlign w:val="bottom"/>
          </w:tcPr>
          <w:p w14:paraId="3B554918" w14:textId="77777777" w:rsidR="00A8095D" w:rsidRDefault="00A8095D" w:rsidP="006279E8">
            <w:r>
              <w:rPr>
                <w:rFonts w:ascii="Calibri" w:eastAsia="Calibri" w:hAnsi="Calibri" w:cs="Calibri"/>
              </w:rPr>
              <w:t xml:space="preserve">lock </w:t>
            </w:r>
          </w:p>
        </w:tc>
        <w:tc>
          <w:tcPr>
            <w:tcW w:w="2953" w:type="dxa"/>
            <w:tcBorders>
              <w:top w:val="nil"/>
              <w:left w:val="nil"/>
              <w:bottom w:val="nil"/>
              <w:right w:val="nil"/>
            </w:tcBorders>
            <w:shd w:val="clear" w:color="auto" w:fill="F2F2F2"/>
            <w:vAlign w:val="bottom"/>
          </w:tcPr>
          <w:p w14:paraId="51E1EFD7" w14:textId="77777777" w:rsidR="00A8095D" w:rsidRDefault="00A8095D" w:rsidP="006279E8">
            <w:r>
              <w:rPr>
                <w:rFonts w:ascii="Calibri" w:eastAsia="Calibri" w:hAnsi="Calibri" w:cs="Calibri"/>
              </w:rPr>
              <w:t>/</w:t>
            </w:r>
            <w:proofErr w:type="spellStart"/>
            <w:r>
              <w:rPr>
                <w:rFonts w:ascii="Calibri" w:eastAsia="Calibri" w:hAnsi="Calibri" w:cs="Calibri"/>
              </w:rPr>
              <w:t>usr</w:t>
            </w:r>
            <w:proofErr w:type="spellEnd"/>
            <w:r>
              <w:rPr>
                <w:rFonts w:ascii="Calibri" w:eastAsia="Calibri" w:hAnsi="Calibri" w:cs="Calibri"/>
              </w:rPr>
              <w:t>/local/lib/python2.7/</w:t>
            </w:r>
            <w:proofErr w:type="spellStart"/>
            <w:r>
              <w:rPr>
                <w:rFonts w:ascii="Calibri" w:eastAsia="Calibri" w:hAnsi="Calibri" w:cs="Calibri"/>
              </w:rPr>
              <w:t>dist</w:t>
            </w:r>
            <w:proofErr w:type="spellEnd"/>
            <w:r>
              <w:rPr>
                <w:rFonts w:ascii="Calibri" w:eastAsia="Calibri" w:hAnsi="Calibri" w:cs="Calibri"/>
              </w:rPr>
              <w:t>-</w:t>
            </w:r>
          </w:p>
        </w:tc>
      </w:tr>
    </w:tbl>
    <w:p w14:paraId="23DAC7C1" w14:textId="5A944C41" w:rsidR="00536FB7" w:rsidRDefault="00536FB7" w:rsidP="00536FB7">
      <w:r>
        <w:tab/>
      </w:r>
      <w:r>
        <w:tab/>
      </w:r>
      <w:r>
        <w:tab/>
      </w:r>
      <w:r>
        <w:tab/>
      </w:r>
      <w:r>
        <w:tab/>
      </w:r>
      <w:r>
        <w:tab/>
        <w:t>Table 6.5</w:t>
      </w:r>
    </w:p>
    <w:p w14:paraId="1460E46A" w14:textId="593D6865" w:rsidR="00A8095D" w:rsidRDefault="00A8095D" w:rsidP="006279E8">
      <w:pPr>
        <w:pStyle w:val="Heading4"/>
      </w:pPr>
      <w:r>
        <w:t>Nova-</w:t>
      </w:r>
      <w:proofErr w:type="spellStart"/>
      <w:r>
        <w:t>novncproxy</w:t>
      </w:r>
      <w:proofErr w:type="spellEnd"/>
      <w:r>
        <w:t xml:space="preserve"> </w:t>
      </w:r>
    </w:p>
    <w:p w14:paraId="64278482" w14:textId="733317D9" w:rsidR="00A8095D" w:rsidRDefault="00A8095D" w:rsidP="006279E8">
      <w:r>
        <w:t>nova-</w:t>
      </w:r>
      <w:proofErr w:type="spellStart"/>
      <w:r>
        <w:t>novncproxy</w:t>
      </w:r>
      <w:proofErr w:type="spellEnd"/>
      <w:r>
        <w:t xml:space="preserve"> is a server daemon that serves the Nova </w:t>
      </w:r>
      <w:proofErr w:type="spellStart"/>
      <w:r>
        <w:t>noVNC</w:t>
      </w:r>
      <w:proofErr w:type="spellEnd"/>
      <w:r w:rsidR="00A0433A">
        <w:t xml:space="preserve"> </w:t>
      </w:r>
      <w:r>
        <w:t>Web</w:t>
      </w:r>
      <w:r w:rsidR="00A0433A">
        <w:t>S</w:t>
      </w:r>
      <w:r>
        <w:t xml:space="preserve">ocket Proxy service, which provides a </w:t>
      </w:r>
      <w:r w:rsidR="00A0433A">
        <w:t>WebS</w:t>
      </w:r>
      <w:r>
        <w:t xml:space="preserve">ocket proxy that is compatible with OpenStack Nova </w:t>
      </w:r>
      <w:proofErr w:type="spellStart"/>
      <w:r>
        <w:t>noVNC</w:t>
      </w:r>
      <w:proofErr w:type="spellEnd"/>
      <w:r>
        <w:t xml:space="preserve"> consoles. </w:t>
      </w:r>
    </w:p>
    <w:p w14:paraId="5B134C70" w14:textId="67052807" w:rsidR="00A8095D" w:rsidRDefault="00A8095D" w:rsidP="006279E8">
      <w:pPr>
        <w:pStyle w:val="Heading5"/>
      </w:pPr>
      <w:r>
        <w:t xml:space="preserve">Test Summary </w:t>
      </w:r>
    </w:p>
    <w:p w14:paraId="0E683D08" w14:textId="77777777" w:rsidR="00A8095D" w:rsidRDefault="00A8095D" w:rsidP="006279E8">
      <w:r>
        <w:t xml:space="preserve">Takes </w:t>
      </w:r>
      <w:proofErr w:type="spellStart"/>
      <w:r>
        <w:t>futex</w:t>
      </w:r>
      <w:proofErr w:type="spellEnd"/>
      <w:r>
        <w:t xml:space="preserve"> calls to run and if they get killed it </w:t>
      </w:r>
      <w:r>
        <w:rPr>
          <w:rFonts w:ascii="Calibri" w:eastAsia="Calibri" w:hAnsi="Calibri" w:cs="Calibri"/>
        </w:rPr>
        <w:t>doesn’t</w:t>
      </w:r>
      <w:r>
        <w:t xml:space="preserve"> start but that </w:t>
      </w:r>
      <w:r>
        <w:rPr>
          <w:rFonts w:ascii="Calibri" w:eastAsia="Calibri" w:hAnsi="Calibri" w:cs="Calibri"/>
        </w:rPr>
        <w:t>doesn’</w:t>
      </w:r>
      <w:r>
        <w:t xml:space="preserve">t affect the creation and deletion of instance. </w:t>
      </w:r>
    </w:p>
    <w:p w14:paraId="4FFA154D" w14:textId="1F9EFCC6" w:rsidR="00A8095D" w:rsidRDefault="00A8095D" w:rsidP="006279E8">
      <w:pPr>
        <w:pStyle w:val="Heading5"/>
      </w:pPr>
      <w:r>
        <w:t xml:space="preserve">Test details </w:t>
      </w:r>
    </w:p>
    <w:p w14:paraId="48100A0E" w14:textId="0A26D65F" w:rsidR="00A8095D" w:rsidRDefault="00A8095D" w:rsidP="006279E8">
      <w:r>
        <w:t xml:space="preserve">It takes 21 </w:t>
      </w:r>
      <w:proofErr w:type="spellStart"/>
      <w:r>
        <w:t>futex</w:t>
      </w:r>
      <w:proofErr w:type="spellEnd"/>
      <w:r>
        <w:t xml:space="preserve"> calls to run and if </w:t>
      </w:r>
      <w:proofErr w:type="spellStart"/>
      <w:r>
        <w:t>jprobefutexwakekill</w:t>
      </w:r>
      <w:proofErr w:type="spellEnd"/>
      <w:r>
        <w:t xml:space="preserve"> module kill</w:t>
      </w:r>
      <w:r w:rsidR="00A0433A">
        <w:t>s</w:t>
      </w:r>
      <w:r>
        <w:t xml:space="preserve"> any call except the last two the program </w:t>
      </w:r>
      <w:r>
        <w:rPr>
          <w:rFonts w:ascii="Calibri" w:eastAsia="Calibri" w:hAnsi="Calibri" w:cs="Calibri"/>
        </w:rPr>
        <w:t>doesn’t</w:t>
      </w:r>
      <w:r>
        <w:t xml:space="preserve"> start. It </w:t>
      </w:r>
      <w:r>
        <w:rPr>
          <w:rFonts w:ascii="Calibri" w:eastAsia="Calibri" w:hAnsi="Calibri" w:cs="Calibri"/>
        </w:rPr>
        <w:t>doesn’t</w:t>
      </w:r>
      <w:r>
        <w:t xml:space="preserve"> make any </w:t>
      </w:r>
      <w:proofErr w:type="spellStart"/>
      <w:r>
        <w:t>futex</w:t>
      </w:r>
      <w:proofErr w:type="spellEnd"/>
      <w:r>
        <w:t xml:space="preserve"> calls while running so </w:t>
      </w:r>
      <w:proofErr w:type="spellStart"/>
      <w:r>
        <w:t>jprobefutexkill</w:t>
      </w:r>
      <w:proofErr w:type="spellEnd"/>
      <w:r>
        <w:t xml:space="preserve"> module is futile here. We are also able to create and delete instances while </w:t>
      </w:r>
      <w:r>
        <w:rPr>
          <w:rFonts w:ascii="Calibri" w:eastAsia="Calibri" w:hAnsi="Calibri" w:cs="Calibri"/>
        </w:rPr>
        <w:t>it’s</w:t>
      </w:r>
      <w:r>
        <w:t xml:space="preserve"> not running. </w:t>
      </w:r>
    </w:p>
    <w:p w14:paraId="2A5EA82F" w14:textId="239ACB30" w:rsidR="00A8095D" w:rsidRDefault="00A8095D" w:rsidP="006279E8">
      <w:pPr>
        <w:pStyle w:val="Heading4"/>
      </w:pPr>
      <w:r>
        <w:lastRenderedPageBreak/>
        <w:t>Nova-</w:t>
      </w:r>
      <w:proofErr w:type="spellStart"/>
      <w:r>
        <w:t>Consoleauth</w:t>
      </w:r>
      <w:proofErr w:type="spellEnd"/>
      <w:r>
        <w:t xml:space="preserve"> </w:t>
      </w:r>
    </w:p>
    <w:p w14:paraId="0C66D889" w14:textId="77777777" w:rsidR="00A8095D" w:rsidRDefault="00A8095D" w:rsidP="006279E8">
      <w:r>
        <w:t>It is nova</w:t>
      </w:r>
      <w:r>
        <w:rPr>
          <w:rFonts w:ascii="Calibri" w:eastAsia="Calibri" w:hAnsi="Calibri" w:cs="Calibri"/>
        </w:rPr>
        <w:t>’</w:t>
      </w:r>
      <w:r>
        <w:t xml:space="preserve">s console authentication service </w:t>
      </w:r>
    </w:p>
    <w:p w14:paraId="608DC1DB" w14:textId="4990888B" w:rsidR="00A8095D" w:rsidRDefault="00A8095D" w:rsidP="006279E8">
      <w:pPr>
        <w:pStyle w:val="Heading5"/>
      </w:pPr>
      <w:r>
        <w:rPr>
          <w:rFonts w:eastAsia="Calibri"/>
        </w:rPr>
        <w:t xml:space="preserve">Test Summary </w:t>
      </w:r>
    </w:p>
    <w:p w14:paraId="3952D057" w14:textId="77777777" w:rsidR="00A8095D" w:rsidRDefault="00A8095D" w:rsidP="006279E8">
      <w:r>
        <w:t xml:space="preserve">Requires </w:t>
      </w:r>
      <w:proofErr w:type="spellStart"/>
      <w:r>
        <w:t>futex</w:t>
      </w:r>
      <w:proofErr w:type="spellEnd"/>
      <w:r>
        <w:t xml:space="preserve"> calls to start and if they get killed then the instance</w:t>
      </w:r>
      <w:r>
        <w:rPr>
          <w:rFonts w:ascii="Calibri" w:eastAsia="Calibri" w:hAnsi="Calibri" w:cs="Calibri"/>
        </w:rPr>
        <w:t>’</w:t>
      </w:r>
      <w:r>
        <w:t xml:space="preserve">s console was unable to get accessed. </w:t>
      </w:r>
    </w:p>
    <w:p w14:paraId="390F7505" w14:textId="7565359A" w:rsidR="00A8095D" w:rsidRDefault="00A8095D" w:rsidP="006279E8">
      <w:pPr>
        <w:pStyle w:val="Heading5"/>
      </w:pPr>
      <w:r>
        <w:t xml:space="preserve">Test details </w:t>
      </w:r>
    </w:p>
    <w:p w14:paraId="21090B5F" w14:textId="0EFABBC7" w:rsidR="00A8095D" w:rsidRDefault="00A8095D" w:rsidP="006279E8">
      <w:r>
        <w:t>Takes 12 calls to start and if any of it gets killed by the module it won</w:t>
      </w:r>
      <w:r>
        <w:rPr>
          <w:rFonts w:ascii="Calibri" w:eastAsia="Calibri" w:hAnsi="Calibri" w:cs="Calibri"/>
        </w:rPr>
        <w:t>’</w:t>
      </w:r>
      <w:r>
        <w:t xml:space="preserve">t start. And if it is not </w:t>
      </w:r>
      <w:proofErr w:type="gramStart"/>
      <w:r>
        <w:t>running</w:t>
      </w:r>
      <w:proofErr w:type="gramEnd"/>
      <w:r>
        <w:t xml:space="preserve"> we are unable to access console but launching </w:t>
      </w:r>
      <w:r w:rsidR="00A0433A">
        <w:t xml:space="preserve">a </w:t>
      </w:r>
      <w:r>
        <w:t>new instance and deleting them works fine. When it runs it doesn</w:t>
      </w:r>
      <w:r>
        <w:rPr>
          <w:rFonts w:ascii="Calibri" w:eastAsia="Calibri" w:hAnsi="Calibri" w:cs="Calibri"/>
        </w:rPr>
        <w:t>’</w:t>
      </w:r>
      <w:r>
        <w:t xml:space="preserve">t make any </w:t>
      </w:r>
      <w:proofErr w:type="spellStart"/>
      <w:r>
        <w:t>futex</w:t>
      </w:r>
      <w:proofErr w:type="spellEnd"/>
      <w:r>
        <w:t xml:space="preserve"> </w:t>
      </w:r>
      <w:proofErr w:type="gramStart"/>
      <w:r>
        <w:t>calls.</w:t>
      </w:r>
      <w:proofErr w:type="gramEnd"/>
      <w:r>
        <w:t xml:space="preserve"> </w:t>
      </w:r>
    </w:p>
    <w:p w14:paraId="29219DEB" w14:textId="206418FB" w:rsidR="006279E8" w:rsidRDefault="006279E8" w:rsidP="006279E8">
      <w:pPr>
        <w:pStyle w:val="Heading4"/>
      </w:pPr>
      <w:r>
        <w:t>Glance</w:t>
      </w:r>
    </w:p>
    <w:p w14:paraId="0AAC2A31" w14:textId="04D637A6" w:rsidR="006279E8" w:rsidRDefault="006279E8" w:rsidP="006279E8">
      <w:r>
        <w:t>Glance image services include discovering, registering, and retrieving virtual machine images.</w:t>
      </w:r>
      <w:r w:rsidR="00A8095D">
        <w:t xml:space="preserve"> </w:t>
      </w:r>
    </w:p>
    <w:p w14:paraId="510C403E" w14:textId="2A3FB381" w:rsidR="00A8095D" w:rsidRDefault="00A8095D" w:rsidP="006279E8">
      <w:pPr>
        <w:pStyle w:val="Heading5"/>
      </w:pPr>
      <w:r>
        <w:t xml:space="preserve">Glance-API </w:t>
      </w:r>
    </w:p>
    <w:p w14:paraId="5E096C4E" w14:textId="77777777" w:rsidR="00A8095D" w:rsidRDefault="00A8095D" w:rsidP="006279E8">
      <w:r>
        <w:rPr>
          <w:rFonts w:eastAsia="Segoe UI" w:cs="Segoe UI"/>
          <w:color w:val="333333"/>
          <w:sz w:val="21"/>
        </w:rPr>
        <w:t xml:space="preserve">Creates, lists, shows, updates, deletes, and performs other operations on images. </w:t>
      </w:r>
    </w:p>
    <w:p w14:paraId="2A8CC7C0" w14:textId="00F9569E" w:rsidR="00A8095D" w:rsidRDefault="00A8095D" w:rsidP="006279E8">
      <w:pPr>
        <w:pStyle w:val="Heading5"/>
      </w:pPr>
      <w:r>
        <w:t xml:space="preserve">Test Summary </w:t>
      </w:r>
    </w:p>
    <w:p w14:paraId="75D7DB4D" w14:textId="3B28DE95" w:rsidR="00A8095D" w:rsidRDefault="00A8095D" w:rsidP="006279E8">
      <w:r>
        <w:t xml:space="preserve">It works with </w:t>
      </w:r>
      <w:r w:rsidR="00A0433A">
        <w:t xml:space="preserve">a </w:t>
      </w:r>
      <w:proofErr w:type="spellStart"/>
      <w:r>
        <w:t>uWSGI</w:t>
      </w:r>
      <w:proofErr w:type="spellEnd"/>
      <w:r>
        <w:t xml:space="preserve"> program which</w:t>
      </w:r>
      <w:r w:rsidR="00A0433A">
        <w:t xml:space="preserve"> </w:t>
      </w:r>
      <w:r>
        <w:t>hold</w:t>
      </w:r>
      <w:r w:rsidR="00A0433A">
        <w:t>s</w:t>
      </w:r>
      <w:r>
        <w:t xml:space="preserve"> other</w:t>
      </w:r>
      <w:r w:rsidR="00A0433A">
        <w:t xml:space="preserve"> </w:t>
      </w:r>
      <w:r>
        <w:t>Open</w:t>
      </w:r>
      <w:r w:rsidR="00A0433A">
        <w:t>S</w:t>
      </w:r>
      <w:r>
        <w:t xml:space="preserve">tack services. </w:t>
      </w:r>
      <w:proofErr w:type="spellStart"/>
      <w:r>
        <w:t>uWSGI</w:t>
      </w:r>
      <w:proofErr w:type="spellEnd"/>
      <w:r>
        <w:t xml:space="preserve"> needs must </w:t>
      </w:r>
      <w:proofErr w:type="spellStart"/>
      <w:r>
        <w:t>futex</w:t>
      </w:r>
      <w:proofErr w:type="spellEnd"/>
      <w:r>
        <w:t xml:space="preserve"> calls otherwise it stops and effects most services of Open</w:t>
      </w:r>
      <w:r w:rsidR="00A0433A">
        <w:t>S</w:t>
      </w:r>
      <w:r>
        <w:t xml:space="preserve">tack. </w:t>
      </w:r>
    </w:p>
    <w:p w14:paraId="75050EE8" w14:textId="5BFF9A5A" w:rsidR="00A8095D" w:rsidRDefault="00A8095D" w:rsidP="006279E8">
      <w:pPr>
        <w:pStyle w:val="Heading5"/>
      </w:pPr>
      <w:r>
        <w:t xml:space="preserve">Test details </w:t>
      </w:r>
    </w:p>
    <w:p w14:paraId="5E19D6E3" w14:textId="57FD7679" w:rsidR="00A8095D" w:rsidRDefault="00A8095D" w:rsidP="006279E8">
      <w:r>
        <w:rPr>
          <w:rFonts w:eastAsia="Segoe UI" w:cs="Segoe UI"/>
          <w:color w:val="333333"/>
          <w:sz w:val="21"/>
        </w:rPr>
        <w:t xml:space="preserve">This service’s daemon runs as </w:t>
      </w:r>
      <w:proofErr w:type="spellStart"/>
      <w:r>
        <w:rPr>
          <w:rFonts w:eastAsia="Segoe UI" w:cs="Segoe UI"/>
          <w:color w:val="333333"/>
          <w:sz w:val="21"/>
        </w:rPr>
        <w:t>uWSGI</w:t>
      </w:r>
      <w:proofErr w:type="spellEnd"/>
      <w:r>
        <w:rPr>
          <w:rFonts w:eastAsia="Segoe UI" w:cs="Segoe UI"/>
          <w:color w:val="333333"/>
          <w:sz w:val="21"/>
        </w:rPr>
        <w:t xml:space="preserve"> and to monitor glance-</w:t>
      </w:r>
      <w:r w:rsidR="00A0433A">
        <w:rPr>
          <w:rFonts w:eastAsia="Segoe UI" w:cs="Segoe UI"/>
          <w:color w:val="333333"/>
          <w:sz w:val="21"/>
        </w:rPr>
        <w:t>API</w:t>
      </w:r>
      <w:r>
        <w:rPr>
          <w:rFonts w:eastAsia="Segoe UI" w:cs="Segoe UI"/>
          <w:color w:val="333333"/>
          <w:sz w:val="21"/>
        </w:rPr>
        <w:t xml:space="preserve"> we need to look for </w:t>
      </w:r>
      <w:proofErr w:type="spellStart"/>
      <w:r>
        <w:rPr>
          <w:rFonts w:eastAsia="Segoe UI" w:cs="Segoe UI"/>
          <w:color w:val="333333"/>
          <w:sz w:val="21"/>
        </w:rPr>
        <w:t>uWSGI</w:t>
      </w:r>
      <w:proofErr w:type="spellEnd"/>
      <w:r>
        <w:rPr>
          <w:rFonts w:eastAsia="Segoe UI" w:cs="Segoe UI"/>
          <w:color w:val="333333"/>
          <w:sz w:val="21"/>
        </w:rPr>
        <w:t xml:space="preserve">  </w:t>
      </w:r>
    </w:p>
    <w:p w14:paraId="20559F01" w14:textId="063E47B0" w:rsidR="00A8095D" w:rsidRDefault="00A8095D" w:rsidP="006279E8">
      <w:pPr>
        <w:rPr>
          <w:rFonts w:eastAsia="Segoe UI" w:cs="Segoe UI"/>
          <w:color w:val="333333"/>
          <w:sz w:val="21"/>
        </w:rPr>
      </w:pPr>
      <w:r>
        <w:rPr>
          <w:noProof/>
        </w:rPr>
        <w:drawing>
          <wp:inline distT="0" distB="0" distL="0" distR="0" wp14:anchorId="65CE3E10" wp14:editId="342FEABE">
            <wp:extent cx="5759323" cy="1288415"/>
            <wp:effectExtent l="0" t="0" r="0" b="0"/>
            <wp:docPr id="1504" name="Picture 1504"/>
            <wp:cNvGraphicFramePr/>
            <a:graphic xmlns:a="http://schemas.openxmlformats.org/drawingml/2006/main">
              <a:graphicData uri="http://schemas.openxmlformats.org/drawingml/2006/picture">
                <pic:pic xmlns:pic="http://schemas.openxmlformats.org/drawingml/2006/picture">
                  <pic:nvPicPr>
                    <pic:cNvPr id="1504" name="Picture 1504"/>
                    <pic:cNvPicPr/>
                  </pic:nvPicPr>
                  <pic:blipFill>
                    <a:blip r:embed="rId42"/>
                    <a:stretch>
                      <a:fillRect/>
                    </a:stretch>
                  </pic:blipFill>
                  <pic:spPr>
                    <a:xfrm>
                      <a:off x="0" y="0"/>
                      <a:ext cx="5759323" cy="1288415"/>
                    </a:xfrm>
                    <a:prstGeom prst="rect">
                      <a:avLst/>
                    </a:prstGeom>
                  </pic:spPr>
                </pic:pic>
              </a:graphicData>
            </a:graphic>
          </wp:inline>
        </w:drawing>
      </w:r>
      <w:r>
        <w:rPr>
          <w:rFonts w:eastAsia="Segoe UI" w:cs="Segoe UI"/>
          <w:color w:val="333333"/>
          <w:sz w:val="21"/>
        </w:rPr>
        <w:t xml:space="preserve"> </w:t>
      </w:r>
    </w:p>
    <w:p w14:paraId="1E50D7E6" w14:textId="262DD412" w:rsidR="00536FB7" w:rsidRDefault="00536FB7" w:rsidP="00536FB7">
      <w:pPr>
        <w:jc w:val="center"/>
      </w:pPr>
      <w:r>
        <w:rPr>
          <w:rFonts w:eastAsia="Segoe UI" w:cs="Segoe UI"/>
          <w:color w:val="333333"/>
          <w:sz w:val="21"/>
        </w:rPr>
        <w:t>Image 6.8</w:t>
      </w:r>
    </w:p>
    <w:p w14:paraId="0FC1A95B" w14:textId="35470384" w:rsidR="00A8095D" w:rsidRDefault="00A8095D" w:rsidP="006279E8">
      <w:r>
        <w:rPr>
          <w:rFonts w:eastAsia="Segoe UI" w:cs="Segoe UI"/>
          <w:color w:val="333333"/>
          <w:sz w:val="21"/>
        </w:rPr>
        <w:t xml:space="preserve">which takes 65 calls to start and if anyone was killed by </w:t>
      </w:r>
      <w:proofErr w:type="spellStart"/>
      <w:r>
        <w:rPr>
          <w:rFonts w:eastAsia="Segoe UI" w:cs="Segoe UI"/>
          <w:color w:val="333333"/>
          <w:sz w:val="21"/>
        </w:rPr>
        <w:t>jprobefutexwakekill</w:t>
      </w:r>
      <w:proofErr w:type="spellEnd"/>
      <w:r>
        <w:rPr>
          <w:rFonts w:eastAsia="Segoe UI" w:cs="Segoe UI"/>
          <w:color w:val="333333"/>
          <w:sz w:val="21"/>
        </w:rPr>
        <w:t xml:space="preserve"> module the program does not starts. Launching new instances w</w:t>
      </w:r>
      <w:r w:rsidR="00A0433A">
        <w:rPr>
          <w:rFonts w:eastAsia="Segoe UI" w:cs="Segoe UI"/>
          <w:color w:val="333333"/>
          <w:sz w:val="21"/>
        </w:rPr>
        <w:t>ere</w:t>
      </w:r>
      <w:r>
        <w:rPr>
          <w:rFonts w:eastAsia="Segoe UI" w:cs="Segoe UI"/>
          <w:color w:val="333333"/>
          <w:sz w:val="21"/>
        </w:rPr>
        <w:t xml:space="preserve"> showing unable to retrieve images and those images that were already running was shut</w:t>
      </w:r>
      <w:r w:rsidR="00A0433A">
        <w:rPr>
          <w:rFonts w:eastAsia="Segoe UI" w:cs="Segoe UI"/>
          <w:color w:val="333333"/>
          <w:sz w:val="21"/>
        </w:rPr>
        <w:t xml:space="preserve"> </w:t>
      </w:r>
      <w:r>
        <w:rPr>
          <w:rFonts w:eastAsia="Segoe UI" w:cs="Segoe UI"/>
          <w:color w:val="333333"/>
          <w:sz w:val="21"/>
        </w:rPr>
        <w:t xml:space="preserve">down. And after some time as </w:t>
      </w:r>
      <w:proofErr w:type="spellStart"/>
      <w:r>
        <w:rPr>
          <w:rFonts w:eastAsia="Segoe UI" w:cs="Segoe UI"/>
          <w:color w:val="333333"/>
          <w:sz w:val="21"/>
        </w:rPr>
        <w:t>uWSGI</w:t>
      </w:r>
      <w:proofErr w:type="spellEnd"/>
      <w:r>
        <w:rPr>
          <w:rFonts w:eastAsia="Segoe UI" w:cs="Segoe UI"/>
          <w:color w:val="333333"/>
          <w:sz w:val="21"/>
        </w:rPr>
        <w:t xml:space="preserve"> was not running</w:t>
      </w:r>
      <w:r w:rsidR="00A0433A">
        <w:rPr>
          <w:rFonts w:eastAsia="Segoe UI" w:cs="Segoe UI"/>
          <w:color w:val="333333"/>
          <w:sz w:val="21"/>
        </w:rPr>
        <w:t>,</w:t>
      </w:r>
      <w:r>
        <w:rPr>
          <w:rFonts w:eastAsia="Segoe UI" w:cs="Segoe UI"/>
          <w:color w:val="333333"/>
          <w:sz w:val="21"/>
        </w:rPr>
        <w:t xml:space="preserve"> we saw nova-compute stopping and horizon was also stopped working. </w:t>
      </w:r>
      <w:r>
        <w:t xml:space="preserve"> </w:t>
      </w:r>
    </w:p>
    <w:p w14:paraId="138AC02F" w14:textId="77777777" w:rsidR="00A8095D" w:rsidRDefault="00A8095D" w:rsidP="006279E8">
      <w:r>
        <w:t xml:space="preserve"> </w:t>
      </w:r>
    </w:p>
    <w:p w14:paraId="07240061" w14:textId="4D848DCC" w:rsidR="006279E8" w:rsidRDefault="00A8095D" w:rsidP="006279E8">
      <w:pPr>
        <w:pStyle w:val="Heading4"/>
        <w:rPr>
          <w:rFonts w:eastAsia="Calibri"/>
        </w:rPr>
      </w:pPr>
      <w:r>
        <w:rPr>
          <w:rFonts w:eastAsia="Calibri"/>
        </w:rPr>
        <w:t xml:space="preserve">Glance-Registry </w:t>
      </w:r>
    </w:p>
    <w:p w14:paraId="4CFB806C" w14:textId="312FE803" w:rsidR="00A8095D" w:rsidRDefault="006279E8" w:rsidP="006279E8">
      <w:r>
        <w:t>G</w:t>
      </w:r>
      <w:r w:rsidR="00A8095D">
        <w:t xml:space="preserve">lance-registry is a server daemon that serves image metadata through a REST-like API. </w:t>
      </w:r>
    </w:p>
    <w:p w14:paraId="677A95A9" w14:textId="4AED5D50" w:rsidR="00A8095D" w:rsidRDefault="00A8095D" w:rsidP="006279E8">
      <w:pPr>
        <w:pStyle w:val="Heading5"/>
      </w:pPr>
      <w:r>
        <w:rPr>
          <w:rFonts w:eastAsia="Calibri"/>
        </w:rPr>
        <w:lastRenderedPageBreak/>
        <w:t xml:space="preserve">Test Summary </w:t>
      </w:r>
    </w:p>
    <w:p w14:paraId="64CC59D8" w14:textId="4CEF94E6" w:rsidR="00A8095D" w:rsidRDefault="00A8095D" w:rsidP="006279E8">
      <w:r>
        <w:t xml:space="preserve">Makes essential </w:t>
      </w:r>
      <w:proofErr w:type="spellStart"/>
      <w:r>
        <w:t>futex</w:t>
      </w:r>
      <w:proofErr w:type="spellEnd"/>
      <w:r>
        <w:t xml:space="preserve"> calls when starts but if gets killed then it </w:t>
      </w:r>
      <w:r>
        <w:rPr>
          <w:rFonts w:ascii="Calibri" w:eastAsia="Calibri" w:hAnsi="Calibri" w:cs="Calibri"/>
        </w:rPr>
        <w:t>doesn’t</w:t>
      </w:r>
      <w:r>
        <w:t xml:space="preserve"> affect Open</w:t>
      </w:r>
      <w:r w:rsidR="00A0433A">
        <w:t>S</w:t>
      </w:r>
      <w:r>
        <w:t xml:space="preserve">tack operations. </w:t>
      </w:r>
    </w:p>
    <w:p w14:paraId="0E9FB16D" w14:textId="2D10722D" w:rsidR="00A8095D" w:rsidRDefault="00A8095D" w:rsidP="006279E8">
      <w:pPr>
        <w:pStyle w:val="Heading5"/>
      </w:pPr>
      <w:r>
        <w:t xml:space="preserve">Test details </w:t>
      </w:r>
    </w:p>
    <w:p w14:paraId="1F66630A" w14:textId="77777777" w:rsidR="00A8095D" w:rsidRDefault="00A8095D" w:rsidP="006279E8">
      <w:r>
        <w:t xml:space="preserve">Takes 12 plus 20 </w:t>
      </w:r>
      <w:proofErr w:type="spellStart"/>
      <w:r>
        <w:t>futex</w:t>
      </w:r>
      <w:proofErr w:type="spellEnd"/>
      <w:r>
        <w:t xml:space="preserve"> calls to start killing these calls would not start the service. If it does not run, then we don</w:t>
      </w:r>
      <w:r>
        <w:rPr>
          <w:rFonts w:ascii="Calibri" w:eastAsia="Calibri" w:hAnsi="Calibri" w:cs="Calibri"/>
        </w:rPr>
        <w:t>’</w:t>
      </w:r>
      <w:r>
        <w:t xml:space="preserve">t see any effect on creating and deleting instances. </w:t>
      </w:r>
    </w:p>
    <w:p w14:paraId="35F23234" w14:textId="79A50D41" w:rsidR="00A8095D" w:rsidRDefault="00A8095D" w:rsidP="006279E8">
      <w:pPr>
        <w:pStyle w:val="Heading4"/>
      </w:pPr>
      <w:r>
        <w:t xml:space="preserve">Cinder </w:t>
      </w:r>
    </w:p>
    <w:p w14:paraId="277CB7E1" w14:textId="77777777" w:rsidR="00A8095D" w:rsidRDefault="00A8095D" w:rsidP="006279E8">
      <w:r>
        <w:t xml:space="preserve">Cinder is a Block Storage service for OpenStack. It's designed to present storage resources to end users that can be consumed by the OpenStack Compute Project (Nova). </w:t>
      </w:r>
    </w:p>
    <w:p w14:paraId="76A6F50C" w14:textId="38E7BEC3" w:rsidR="00A8095D" w:rsidRDefault="00A8095D" w:rsidP="006279E8">
      <w:pPr>
        <w:pStyle w:val="Heading5"/>
      </w:pPr>
      <w:r>
        <w:rPr>
          <w:rFonts w:eastAsia="Calibri"/>
        </w:rPr>
        <w:t>Cinder-</w:t>
      </w:r>
      <w:r w:rsidR="00A0433A">
        <w:rPr>
          <w:rFonts w:eastAsia="Calibri"/>
        </w:rPr>
        <w:t>API</w:t>
      </w:r>
      <w:r>
        <w:rPr>
          <w:rFonts w:eastAsia="Calibri"/>
        </w:rPr>
        <w:t xml:space="preserve"> </w:t>
      </w:r>
    </w:p>
    <w:p w14:paraId="7E13C40B" w14:textId="77777777" w:rsidR="00A8095D" w:rsidRDefault="00A8095D" w:rsidP="006279E8">
      <w:r>
        <w:t xml:space="preserve">No </w:t>
      </w:r>
      <w:proofErr w:type="spellStart"/>
      <w:r>
        <w:t>Futex</w:t>
      </w:r>
      <w:proofErr w:type="spellEnd"/>
      <w:r>
        <w:t xml:space="preserve"> calls recorded. </w:t>
      </w:r>
    </w:p>
    <w:p w14:paraId="5754CF68" w14:textId="77777777" w:rsidR="00A8095D" w:rsidRDefault="00A8095D" w:rsidP="006279E8">
      <w:r>
        <w:t xml:space="preserve">3.2 Cinder-Scheduler </w:t>
      </w:r>
    </w:p>
    <w:p w14:paraId="6BA5BAE5" w14:textId="40249392" w:rsidR="00A8095D" w:rsidRDefault="00A8095D" w:rsidP="006279E8">
      <w:r>
        <w:t>D</w:t>
      </w:r>
      <w:r>
        <w:rPr>
          <w:rFonts w:ascii="Calibri" w:eastAsia="Calibri" w:hAnsi="Calibri" w:cs="Calibri"/>
        </w:rPr>
        <w:t>oesn’t</w:t>
      </w:r>
      <w:r>
        <w:t xml:space="preserve"> making any </w:t>
      </w:r>
      <w:proofErr w:type="spellStart"/>
      <w:r>
        <w:t>futex</w:t>
      </w:r>
      <w:proofErr w:type="spellEnd"/>
      <w:r>
        <w:t xml:space="preserve"> calls while I was testing Open</w:t>
      </w:r>
      <w:r w:rsidR="00A0433A">
        <w:t>S</w:t>
      </w:r>
      <w:r>
        <w:t xml:space="preserve">tack Suddenly recorded 43 </w:t>
      </w:r>
      <w:proofErr w:type="spellStart"/>
      <w:r>
        <w:t>futex</w:t>
      </w:r>
      <w:proofErr w:type="spellEnd"/>
      <w:r>
        <w:t xml:space="preserve"> calls so I tried to recreate all the actions which I did previously but in vain. </w:t>
      </w:r>
    </w:p>
    <w:p w14:paraId="4FFFD588" w14:textId="75C21AD5" w:rsidR="00A8095D" w:rsidRDefault="00A8095D" w:rsidP="006279E8">
      <w:pPr>
        <w:pStyle w:val="Heading5"/>
      </w:pPr>
      <w:r>
        <w:rPr>
          <w:rFonts w:eastAsia="Calibri"/>
        </w:rPr>
        <w:t xml:space="preserve">Cinder-Volume </w:t>
      </w:r>
    </w:p>
    <w:p w14:paraId="24AFA371" w14:textId="77777777" w:rsidR="00A8095D" w:rsidRDefault="00A8095D" w:rsidP="006279E8">
      <w:r>
        <w:t xml:space="preserve">No </w:t>
      </w:r>
      <w:proofErr w:type="spellStart"/>
      <w:r>
        <w:t>futex</w:t>
      </w:r>
      <w:proofErr w:type="spellEnd"/>
      <w:r>
        <w:t xml:space="preserve"> calls recorded. </w:t>
      </w:r>
    </w:p>
    <w:p w14:paraId="011DE226" w14:textId="77777777" w:rsidR="00A8095D" w:rsidRDefault="00A8095D" w:rsidP="006279E8">
      <w:r>
        <w:t xml:space="preserve"> </w:t>
      </w:r>
    </w:p>
    <w:p w14:paraId="727972D7" w14:textId="03F76D21" w:rsidR="00A8095D" w:rsidRDefault="00A8095D" w:rsidP="006279E8">
      <w:pPr>
        <w:pStyle w:val="Heading4"/>
      </w:pPr>
      <w:r>
        <w:t xml:space="preserve">Keystone </w:t>
      </w:r>
    </w:p>
    <w:p w14:paraId="3837944C" w14:textId="77777777" w:rsidR="00A8095D" w:rsidRDefault="00A8095D" w:rsidP="006279E8">
      <w:r>
        <w:t>Keystone is the identity service used by OpenStack for authentication (</w:t>
      </w:r>
      <w:proofErr w:type="spellStart"/>
      <w:r>
        <w:t>authN</w:t>
      </w:r>
      <w:proofErr w:type="spellEnd"/>
      <w:r>
        <w:t>) and high-level authorization (</w:t>
      </w:r>
      <w:proofErr w:type="spellStart"/>
      <w:r>
        <w:t>authZ</w:t>
      </w:r>
      <w:proofErr w:type="spellEnd"/>
      <w:r>
        <w:t xml:space="preserve">). It currently supports token-based </w:t>
      </w:r>
      <w:proofErr w:type="spellStart"/>
      <w:r>
        <w:t>authN</w:t>
      </w:r>
      <w:proofErr w:type="spellEnd"/>
      <w:r>
        <w:t xml:space="preserve"> and user-service authorization. </w:t>
      </w:r>
    </w:p>
    <w:p w14:paraId="47410618" w14:textId="4486428D" w:rsidR="00A8095D" w:rsidRDefault="00A8095D" w:rsidP="006279E8">
      <w:pPr>
        <w:pStyle w:val="Heading5"/>
      </w:pPr>
      <w:r>
        <w:t xml:space="preserve">Test Summary </w:t>
      </w:r>
    </w:p>
    <w:p w14:paraId="2493A26F" w14:textId="6F7FC9D9" w:rsidR="00A8095D" w:rsidRDefault="00A8095D" w:rsidP="006279E8">
      <w:r>
        <w:t>Keystone require</w:t>
      </w:r>
      <w:r w:rsidR="00A0433A">
        <w:t>s</w:t>
      </w:r>
      <w:r>
        <w:t xml:space="preserve"> three background process one master which needs one </w:t>
      </w:r>
      <w:proofErr w:type="spellStart"/>
      <w:r>
        <w:t>futex</w:t>
      </w:r>
      <w:proofErr w:type="spellEnd"/>
      <w:r>
        <w:t xml:space="preserve"> call and two workers which require 65 plus </w:t>
      </w:r>
      <w:proofErr w:type="spellStart"/>
      <w:r>
        <w:t>futex</w:t>
      </w:r>
      <w:proofErr w:type="spellEnd"/>
      <w:r>
        <w:t xml:space="preserve"> calls to start. If we load module and don</w:t>
      </w:r>
      <w:r>
        <w:rPr>
          <w:rFonts w:ascii="Calibri" w:eastAsia="Calibri" w:hAnsi="Calibri" w:cs="Calibri"/>
        </w:rPr>
        <w:t>’</w:t>
      </w:r>
      <w:r>
        <w:t xml:space="preserve">t allow more than 3 </w:t>
      </w:r>
      <w:proofErr w:type="spellStart"/>
      <w:r>
        <w:t>futex</w:t>
      </w:r>
      <w:proofErr w:type="spellEnd"/>
      <w:r>
        <w:t xml:space="preserve"> calls, we are not allowing worker processes to spawn and if they don</w:t>
      </w:r>
      <w:r>
        <w:rPr>
          <w:rFonts w:ascii="Calibri" w:eastAsia="Calibri" w:hAnsi="Calibri" w:cs="Calibri"/>
        </w:rPr>
        <w:t>’</w:t>
      </w:r>
      <w:r>
        <w:t xml:space="preserve">t get </w:t>
      </w:r>
      <w:proofErr w:type="spellStart"/>
      <w:r>
        <w:t>futex</w:t>
      </w:r>
      <w:proofErr w:type="spellEnd"/>
      <w:r>
        <w:t xml:space="preserve"> locks they constantly try for it even after 1000 kills. If </w:t>
      </w:r>
      <w:r w:rsidR="00A0433A">
        <w:t xml:space="preserve">the </w:t>
      </w:r>
      <w:r>
        <w:t xml:space="preserve">only master process is running, we cannot authenticate ourselves to login into </w:t>
      </w:r>
      <w:r w:rsidR="00A0433A">
        <w:t xml:space="preserve">the </w:t>
      </w:r>
      <w:r>
        <w:t xml:space="preserve">horizon.   </w:t>
      </w:r>
    </w:p>
    <w:p w14:paraId="4ECB3C63" w14:textId="111FB636" w:rsidR="00A8095D" w:rsidRDefault="00A8095D" w:rsidP="006279E8">
      <w:pPr>
        <w:pStyle w:val="Heading5"/>
      </w:pPr>
      <w:r>
        <w:t xml:space="preserve">Test details </w:t>
      </w:r>
    </w:p>
    <w:p w14:paraId="65D8876A" w14:textId="7422320D" w:rsidR="00A8095D" w:rsidRDefault="00A8095D" w:rsidP="006279E8">
      <w:r>
        <w:t xml:space="preserve">It runs as </w:t>
      </w:r>
      <w:r w:rsidR="00A0433A">
        <w:t xml:space="preserve">a </w:t>
      </w:r>
      <w:proofErr w:type="spellStart"/>
      <w:r>
        <w:t>uWSGI</w:t>
      </w:r>
      <w:proofErr w:type="spellEnd"/>
      <w:r>
        <w:t xml:space="preserve"> process in the background which makes no </w:t>
      </w:r>
      <w:proofErr w:type="spellStart"/>
      <w:r>
        <w:t>futex</w:t>
      </w:r>
      <w:proofErr w:type="spellEnd"/>
      <w:r>
        <w:t xml:space="preserve"> calls while running. Keystone service takes 65 </w:t>
      </w:r>
      <w:proofErr w:type="spellStart"/>
      <w:r>
        <w:t>futex</w:t>
      </w:r>
      <w:proofErr w:type="spellEnd"/>
      <w:r>
        <w:t xml:space="preserve"> calls to fully start with one master process and two worker processes. </w:t>
      </w:r>
      <w:r w:rsidR="00A0433A">
        <w:t>The m</w:t>
      </w:r>
      <w:r>
        <w:t>aster process require</w:t>
      </w:r>
      <w:r w:rsidR="00A0433A">
        <w:t>s</w:t>
      </w:r>
      <w:r>
        <w:t xml:space="preserve"> 1 necessary </w:t>
      </w:r>
      <w:proofErr w:type="spellStart"/>
      <w:r>
        <w:t>futex</w:t>
      </w:r>
      <w:proofErr w:type="spellEnd"/>
      <w:r>
        <w:t xml:space="preserve"> if gets killed we see the following error. </w:t>
      </w:r>
    </w:p>
    <w:p w14:paraId="3ECFEB76" w14:textId="77777777" w:rsidR="00A8095D" w:rsidRDefault="00A8095D" w:rsidP="006279E8">
      <w:r>
        <w:lastRenderedPageBreak/>
        <w:t xml:space="preserve">Job for </w:t>
      </w:r>
      <w:proofErr w:type="spellStart"/>
      <w:r>
        <w:t>devstack@keystone.service</w:t>
      </w:r>
      <w:proofErr w:type="spellEnd"/>
      <w:r>
        <w:t xml:space="preserve"> failed because a fatal signal was delivered to the control process. See "</w:t>
      </w:r>
      <w:proofErr w:type="spellStart"/>
      <w:r>
        <w:t>systemctl</w:t>
      </w:r>
      <w:proofErr w:type="spellEnd"/>
      <w:r>
        <w:t xml:space="preserve"> status </w:t>
      </w:r>
      <w:proofErr w:type="spellStart"/>
      <w:r>
        <w:t>devstack@keystone.service</w:t>
      </w:r>
      <w:proofErr w:type="spellEnd"/>
      <w:r>
        <w:t>" and "</w:t>
      </w:r>
      <w:proofErr w:type="spellStart"/>
      <w:r>
        <w:t>journalctl</w:t>
      </w:r>
      <w:proofErr w:type="spellEnd"/>
      <w:r>
        <w:t xml:space="preserve"> -</w:t>
      </w:r>
      <w:proofErr w:type="spellStart"/>
      <w:r>
        <w:t>xe</w:t>
      </w:r>
      <w:proofErr w:type="spellEnd"/>
      <w:r>
        <w:t xml:space="preserve">" for details. </w:t>
      </w:r>
    </w:p>
    <w:p w14:paraId="4988F4AB" w14:textId="63983E7B" w:rsidR="00A8095D" w:rsidRDefault="00A8095D" w:rsidP="006279E8">
      <w:r>
        <w:t xml:space="preserve">After one necessary </w:t>
      </w:r>
      <w:proofErr w:type="spellStart"/>
      <w:r>
        <w:t>futex</w:t>
      </w:r>
      <w:proofErr w:type="spellEnd"/>
      <w:r>
        <w:t xml:space="preserve"> call of </w:t>
      </w:r>
      <w:r w:rsidR="00A0433A">
        <w:t xml:space="preserve">the </w:t>
      </w:r>
      <w:r>
        <w:t>master process</w:t>
      </w:r>
      <w:r w:rsidR="00A0433A">
        <w:t>,</w:t>
      </w:r>
      <w:r>
        <w:t xml:space="preserve"> other </w:t>
      </w:r>
      <w:proofErr w:type="spellStart"/>
      <w:r>
        <w:t>futex</w:t>
      </w:r>
      <w:proofErr w:type="spellEnd"/>
      <w:r>
        <w:t xml:space="preserve"> calls are for worker process and if they get </w:t>
      </w:r>
      <w:proofErr w:type="gramStart"/>
      <w:r>
        <w:t>killed</w:t>
      </w:r>
      <w:proofErr w:type="gramEnd"/>
      <w:r>
        <w:t xml:space="preserve"> we see process status active but its workers are just constantly trying to spawn and making constant </w:t>
      </w:r>
      <w:proofErr w:type="spellStart"/>
      <w:r>
        <w:t>futex</w:t>
      </w:r>
      <w:proofErr w:type="spellEnd"/>
      <w:r>
        <w:t xml:space="preserve"> calls which are being killed by </w:t>
      </w:r>
      <w:proofErr w:type="spellStart"/>
      <w:r>
        <w:t>jprobefutexwakekill</w:t>
      </w:r>
      <w:proofErr w:type="spellEnd"/>
      <w:r>
        <w:t xml:space="preserve"> module. It is a never-ending loop and worker processes are constantly trying to spawn. </w:t>
      </w:r>
    </w:p>
    <w:p w14:paraId="261F260E" w14:textId="472D7FF8" w:rsidR="00A8095D" w:rsidRDefault="00A8095D" w:rsidP="006279E8">
      <w:r>
        <w:rPr>
          <w:noProof/>
        </w:rPr>
        <w:drawing>
          <wp:inline distT="0" distB="0" distL="0" distR="0" wp14:anchorId="2D4D4953" wp14:editId="0902C7E0">
            <wp:extent cx="5943600" cy="1606550"/>
            <wp:effectExtent l="0" t="0" r="0" b="0"/>
            <wp:docPr id="1780" name="Picture 1780"/>
            <wp:cNvGraphicFramePr/>
            <a:graphic xmlns:a="http://schemas.openxmlformats.org/drawingml/2006/main">
              <a:graphicData uri="http://schemas.openxmlformats.org/drawingml/2006/picture">
                <pic:pic xmlns:pic="http://schemas.openxmlformats.org/drawingml/2006/picture">
                  <pic:nvPicPr>
                    <pic:cNvPr id="1780" name="Picture 1780"/>
                    <pic:cNvPicPr/>
                  </pic:nvPicPr>
                  <pic:blipFill>
                    <a:blip r:embed="rId43"/>
                    <a:stretch>
                      <a:fillRect/>
                    </a:stretch>
                  </pic:blipFill>
                  <pic:spPr>
                    <a:xfrm>
                      <a:off x="0" y="0"/>
                      <a:ext cx="5943600" cy="1606550"/>
                    </a:xfrm>
                    <a:prstGeom prst="rect">
                      <a:avLst/>
                    </a:prstGeom>
                  </pic:spPr>
                </pic:pic>
              </a:graphicData>
            </a:graphic>
          </wp:inline>
        </w:drawing>
      </w:r>
      <w:r>
        <w:t xml:space="preserve">  </w:t>
      </w:r>
    </w:p>
    <w:p w14:paraId="3793273C" w14:textId="560A7147" w:rsidR="00536FB7" w:rsidRDefault="00536FB7" w:rsidP="00536FB7">
      <w:pPr>
        <w:jc w:val="center"/>
      </w:pPr>
      <w:r>
        <w:t>Image 6.9</w:t>
      </w:r>
    </w:p>
    <w:p w14:paraId="1403AA13" w14:textId="77777777" w:rsidR="00A8095D" w:rsidRDefault="00A8095D" w:rsidP="006279E8">
      <w:r>
        <w:t xml:space="preserve">With only master keystone process running we </w:t>
      </w:r>
      <w:r>
        <w:rPr>
          <w:rFonts w:ascii="Calibri" w:eastAsia="Calibri" w:hAnsi="Calibri" w:cs="Calibri"/>
        </w:rPr>
        <w:t>can’t</w:t>
      </w:r>
      <w:r>
        <w:t xml:space="preserve"> start the horizon and gets the following error </w:t>
      </w:r>
    </w:p>
    <w:p w14:paraId="6BA05D36" w14:textId="77777777" w:rsidR="00A8095D" w:rsidRDefault="00A8095D" w:rsidP="006279E8">
      <w:r>
        <w:t xml:space="preserve">Gateway Timeout </w:t>
      </w:r>
    </w:p>
    <w:p w14:paraId="0224D74F" w14:textId="77777777" w:rsidR="00A8095D" w:rsidRDefault="00A8095D" w:rsidP="006279E8">
      <w:r>
        <w:t xml:space="preserve">The gateway did not receive a timely response from the upstream server or application. </w:t>
      </w:r>
    </w:p>
    <w:p w14:paraId="5A649A62" w14:textId="77777777" w:rsidR="00A8095D" w:rsidRDefault="00A8095D" w:rsidP="006279E8">
      <w:r>
        <w:t xml:space="preserve">Apache/2.4.18 (Ubuntu) Server at localhost Port 80 </w:t>
      </w:r>
    </w:p>
    <w:p w14:paraId="608393A5" w14:textId="77777777" w:rsidR="00A8095D" w:rsidRDefault="00A8095D" w:rsidP="006279E8">
      <w:r>
        <w:t xml:space="preserve">And when the keystone was properly down/stop we didn't get to see the error else there was a huge error page as follow. </w:t>
      </w:r>
    </w:p>
    <w:p w14:paraId="32C3FCF4" w14:textId="794FD694" w:rsidR="00A8095D" w:rsidRDefault="00A8095D" w:rsidP="006279E8">
      <w:r>
        <w:rPr>
          <w:noProof/>
        </w:rPr>
        <w:lastRenderedPageBreak/>
        <w:drawing>
          <wp:inline distT="0" distB="0" distL="0" distR="0" wp14:anchorId="4ABAA43B" wp14:editId="753B4CB0">
            <wp:extent cx="5943600" cy="3341370"/>
            <wp:effectExtent l="0" t="0" r="0" b="0"/>
            <wp:docPr id="1782" name="Picture 1782"/>
            <wp:cNvGraphicFramePr/>
            <a:graphic xmlns:a="http://schemas.openxmlformats.org/drawingml/2006/main">
              <a:graphicData uri="http://schemas.openxmlformats.org/drawingml/2006/picture">
                <pic:pic xmlns:pic="http://schemas.openxmlformats.org/drawingml/2006/picture">
                  <pic:nvPicPr>
                    <pic:cNvPr id="1782" name="Picture 1782"/>
                    <pic:cNvPicPr/>
                  </pic:nvPicPr>
                  <pic:blipFill>
                    <a:blip r:embed="rId44"/>
                    <a:stretch>
                      <a:fillRect/>
                    </a:stretch>
                  </pic:blipFill>
                  <pic:spPr>
                    <a:xfrm>
                      <a:off x="0" y="0"/>
                      <a:ext cx="5943600" cy="3341370"/>
                    </a:xfrm>
                    <a:prstGeom prst="rect">
                      <a:avLst/>
                    </a:prstGeom>
                  </pic:spPr>
                </pic:pic>
              </a:graphicData>
            </a:graphic>
          </wp:inline>
        </w:drawing>
      </w:r>
      <w:r>
        <w:t xml:space="preserve"> </w:t>
      </w:r>
    </w:p>
    <w:p w14:paraId="06E7EC45" w14:textId="423834AC" w:rsidR="00536FB7" w:rsidRDefault="00536FB7" w:rsidP="00536FB7">
      <w:pPr>
        <w:jc w:val="center"/>
      </w:pPr>
      <w:r>
        <w:t>Image 6.9</w:t>
      </w:r>
    </w:p>
    <w:p w14:paraId="23CBF894" w14:textId="77777777" w:rsidR="00A8095D" w:rsidRDefault="00A8095D" w:rsidP="006279E8">
      <w:r>
        <w:t xml:space="preserve"> </w:t>
      </w:r>
    </w:p>
    <w:p w14:paraId="630C1ABC" w14:textId="638DF20D" w:rsidR="00A8095D" w:rsidRDefault="00A8095D" w:rsidP="006279E8">
      <w:r>
        <w:t xml:space="preserve">I tried to run the localhost with incognito </w:t>
      </w:r>
      <w:proofErr w:type="gramStart"/>
      <w:r>
        <w:t>mode</w:t>
      </w:r>
      <w:proofErr w:type="gramEnd"/>
      <w:r>
        <w:t xml:space="preserve"> and I got </w:t>
      </w:r>
      <w:r w:rsidR="00A0433A">
        <w:t xml:space="preserve">to </w:t>
      </w:r>
      <w:r>
        <w:t xml:space="preserve">see the login screen of </w:t>
      </w:r>
      <w:r w:rsidR="00A0433A">
        <w:t xml:space="preserve">the </w:t>
      </w:r>
      <w:r>
        <w:t xml:space="preserve">horizon but to get in I need to authenticate which in case of </w:t>
      </w:r>
      <w:r w:rsidR="00A0433A">
        <w:t xml:space="preserve">an </w:t>
      </w:r>
      <w:r>
        <w:t xml:space="preserve">only master process running I was unable to login even with </w:t>
      </w:r>
      <w:r w:rsidR="00A0433A">
        <w:t xml:space="preserve">the </w:t>
      </w:r>
      <w:r>
        <w:t>correct password. Following error was showed when tried to log</w:t>
      </w:r>
      <w:r w:rsidR="00A0433A">
        <w:t xml:space="preserve"> </w:t>
      </w:r>
      <w:r>
        <w:t xml:space="preserve">in. </w:t>
      </w:r>
    </w:p>
    <w:p w14:paraId="626A7763" w14:textId="77777777" w:rsidR="00A8095D" w:rsidRDefault="00A8095D" w:rsidP="006279E8">
      <w:r>
        <w:t xml:space="preserve">An error occurred authenticating. Please try again later. </w:t>
      </w:r>
    </w:p>
    <w:p w14:paraId="2972E9AF" w14:textId="3D04854C" w:rsidR="00A8095D" w:rsidRDefault="00A8095D" w:rsidP="006279E8">
      <w:r>
        <w:t xml:space="preserve">If </w:t>
      </w:r>
      <w:r w:rsidR="00A0433A">
        <w:t xml:space="preserve">the </w:t>
      </w:r>
      <w:r>
        <w:t xml:space="preserve">horizon is already running and we load </w:t>
      </w:r>
      <w:proofErr w:type="spellStart"/>
      <w:r>
        <w:t>jprobefutexwakekill</w:t>
      </w:r>
      <w:proofErr w:type="spellEnd"/>
      <w:r>
        <w:t xml:space="preserve"> module and restart keystone and only allow one </w:t>
      </w:r>
      <w:proofErr w:type="spellStart"/>
      <w:r>
        <w:t>futex</w:t>
      </w:r>
      <w:proofErr w:type="spellEnd"/>
      <w:r>
        <w:t xml:space="preserve"> call which runs </w:t>
      </w:r>
      <w:r w:rsidR="00A0433A">
        <w:t xml:space="preserve">the </w:t>
      </w:r>
      <w:r>
        <w:t xml:space="preserve">only master process, we get no response from </w:t>
      </w:r>
      <w:r w:rsidR="00A0433A">
        <w:t xml:space="preserve">the </w:t>
      </w:r>
      <w:r>
        <w:t xml:space="preserve">horizon. </w:t>
      </w:r>
    </w:p>
    <w:p w14:paraId="387B9473" w14:textId="77777777" w:rsidR="00A8095D" w:rsidRDefault="00A8095D" w:rsidP="006279E8">
      <w:r>
        <w:t xml:space="preserve">Allowing all process to spawn with 65 </w:t>
      </w:r>
      <w:proofErr w:type="spellStart"/>
      <w:r>
        <w:t>futex</w:t>
      </w:r>
      <w:proofErr w:type="spellEnd"/>
      <w:r>
        <w:t xml:space="preserve"> calls makes everything again normal. </w:t>
      </w:r>
    </w:p>
    <w:p w14:paraId="77FACA41" w14:textId="77777777" w:rsidR="00A8095D" w:rsidRDefault="00A8095D" w:rsidP="006279E8">
      <w:r>
        <w:t xml:space="preserve"> </w:t>
      </w:r>
    </w:p>
    <w:p w14:paraId="6B2E0E94" w14:textId="60573294" w:rsidR="00A8095D" w:rsidRDefault="00A8095D" w:rsidP="006279E8">
      <w:pPr>
        <w:pStyle w:val="Heading4"/>
      </w:pPr>
      <w:r>
        <w:t xml:space="preserve">Placement-API </w:t>
      </w:r>
    </w:p>
    <w:p w14:paraId="60F2446A" w14:textId="77777777" w:rsidR="00A8095D" w:rsidRDefault="00A8095D" w:rsidP="006279E8">
      <w:r>
        <w:t xml:space="preserve">Nova introduced the placement API service in the 14.0.0 Newton release. This is a separate REST API stack and data model used to track resource provider inventories and usages, along with different classes of resources. For example, a resource provider can be a compute node, a shared storage pool, or an IP allocation pool. (0penstack, 2018) </w:t>
      </w:r>
    </w:p>
    <w:p w14:paraId="49379210" w14:textId="396162D7" w:rsidR="00A8095D" w:rsidRDefault="00A8095D" w:rsidP="006279E8">
      <w:pPr>
        <w:pStyle w:val="Heading5"/>
      </w:pPr>
      <w:r>
        <w:lastRenderedPageBreak/>
        <w:t xml:space="preserve">Test Summary </w:t>
      </w:r>
    </w:p>
    <w:p w14:paraId="73EB5DCE" w14:textId="29EFCB47" w:rsidR="00A8095D" w:rsidRDefault="00A8095D" w:rsidP="006279E8">
      <w:r>
        <w:t>Placement-</w:t>
      </w:r>
      <w:r w:rsidR="00A0433A">
        <w:t>API</w:t>
      </w:r>
      <w:r>
        <w:t xml:space="preserve"> is a necessary part for creating </w:t>
      </w:r>
      <w:r w:rsidR="00A0433A">
        <w:t xml:space="preserve">an </w:t>
      </w:r>
      <w:r>
        <w:t xml:space="preserve">instance. It runs as </w:t>
      </w:r>
      <w:proofErr w:type="spellStart"/>
      <w:r>
        <w:t>uWSGI</w:t>
      </w:r>
      <w:proofErr w:type="spellEnd"/>
      <w:r>
        <w:t xml:space="preserve"> with three processes one master which require 3 </w:t>
      </w:r>
      <w:proofErr w:type="spellStart"/>
      <w:r>
        <w:t>futex</w:t>
      </w:r>
      <w:proofErr w:type="spellEnd"/>
      <w:r>
        <w:t xml:space="preserve"> calls and two worker</w:t>
      </w:r>
      <w:r w:rsidR="00A0433A">
        <w:t>s</w:t>
      </w:r>
      <w:r>
        <w:t xml:space="preserve"> which require 65 </w:t>
      </w:r>
      <w:proofErr w:type="spellStart"/>
      <w:r>
        <w:t>futex</w:t>
      </w:r>
      <w:proofErr w:type="spellEnd"/>
      <w:r>
        <w:t xml:space="preserve"> calls. If </w:t>
      </w:r>
      <w:r w:rsidR="00A0433A">
        <w:t xml:space="preserve">the </w:t>
      </w:r>
      <w:r>
        <w:t>module do</w:t>
      </w:r>
      <w:r w:rsidR="00A0433A">
        <w:t>es</w:t>
      </w:r>
      <w:r>
        <w:t>n</w:t>
      </w:r>
      <w:r>
        <w:rPr>
          <w:rFonts w:ascii="Calibri" w:eastAsia="Calibri" w:hAnsi="Calibri" w:cs="Calibri"/>
        </w:rPr>
        <w:t>’</w:t>
      </w:r>
      <w:r>
        <w:t xml:space="preserve">t allow </w:t>
      </w:r>
      <w:r w:rsidR="00A0433A">
        <w:t xml:space="preserve">the </w:t>
      </w:r>
      <w:r>
        <w:t xml:space="preserve">worker process to spawn, then we are not able to launch instances.   </w:t>
      </w:r>
    </w:p>
    <w:p w14:paraId="277A9A8E" w14:textId="195E0C4B" w:rsidR="00A8095D" w:rsidRDefault="00A8095D" w:rsidP="006279E8">
      <w:pPr>
        <w:pStyle w:val="Heading5"/>
      </w:pPr>
      <w:r>
        <w:t xml:space="preserve">Test details </w:t>
      </w:r>
    </w:p>
    <w:p w14:paraId="2587F0A9" w14:textId="5C49C7FF" w:rsidR="00A8095D" w:rsidRDefault="00A8095D" w:rsidP="006279E8">
      <w:r>
        <w:t>Placement-</w:t>
      </w:r>
      <w:r w:rsidR="00A0433A">
        <w:t>API</w:t>
      </w:r>
      <w:r>
        <w:t xml:space="preserve"> need</w:t>
      </w:r>
      <w:r w:rsidR="00A0433A">
        <w:t>s</w:t>
      </w:r>
      <w:r>
        <w:t xml:space="preserve"> 30 to 65 necessary </w:t>
      </w:r>
      <w:proofErr w:type="spellStart"/>
      <w:r>
        <w:t>futex</w:t>
      </w:r>
      <w:proofErr w:type="spellEnd"/>
      <w:r>
        <w:t xml:space="preserve"> calls and like </w:t>
      </w:r>
      <w:r w:rsidR="00A0433A">
        <w:t>K</w:t>
      </w:r>
      <w:r>
        <w:t>eystone</w:t>
      </w:r>
      <w:r w:rsidR="00A0433A">
        <w:t>,</w:t>
      </w:r>
      <w:r>
        <w:t xml:space="preserve"> it also works as </w:t>
      </w:r>
      <w:proofErr w:type="spellStart"/>
      <w:r>
        <w:t>uWSGI</w:t>
      </w:r>
      <w:proofErr w:type="spellEnd"/>
      <w:r>
        <w:t xml:space="preserve"> in the background and needs one master and two workers processes. After almost 3 necessary calls which master process needs if other</w:t>
      </w:r>
      <w:r w:rsidR="00A0433A">
        <w:t>s</w:t>
      </w:r>
      <w:r>
        <w:t xml:space="preserve"> were killed by </w:t>
      </w:r>
      <w:proofErr w:type="spellStart"/>
      <w:r>
        <w:t>jprobefutexwakekill</w:t>
      </w:r>
      <w:proofErr w:type="spellEnd"/>
      <w:r>
        <w:t xml:space="preserve"> module then </w:t>
      </w:r>
      <w:r w:rsidR="00A0433A">
        <w:t xml:space="preserve">the </w:t>
      </w:r>
      <w:r>
        <w:t xml:space="preserve">worker process will be unable to run, and we see </w:t>
      </w:r>
      <w:r w:rsidR="00A0433A">
        <w:t xml:space="preserve">the </w:t>
      </w:r>
      <w:r>
        <w:t xml:space="preserve">following error when trying to launch an instance. </w:t>
      </w:r>
    </w:p>
    <w:p w14:paraId="6B284A46" w14:textId="7D7FB523" w:rsidR="00A8095D" w:rsidRDefault="00A8095D" w:rsidP="006279E8">
      <w:r>
        <w:t xml:space="preserve">Unable </w:t>
      </w:r>
      <w:r w:rsidR="00A0433A">
        <w:t xml:space="preserve">to </w:t>
      </w:r>
      <w:r>
        <w:t xml:space="preserve">retrieve availability zones </w:t>
      </w:r>
    </w:p>
    <w:p w14:paraId="058866B9" w14:textId="0A6D1036" w:rsidR="00A8095D" w:rsidRDefault="00A8095D" w:rsidP="006279E8">
      <w:r>
        <w:t xml:space="preserve">unable to retrieve flavors </w:t>
      </w:r>
    </w:p>
    <w:p w14:paraId="5CD98A57" w14:textId="158A6D3D" w:rsidR="00A8095D" w:rsidRDefault="00A8095D" w:rsidP="006279E8">
      <w:r>
        <w:t>If launches instance when placement-</w:t>
      </w:r>
      <w:r w:rsidR="00A0433A">
        <w:t>API</w:t>
      </w:r>
      <w:r>
        <w:t xml:space="preserve"> get stopped due to not allowing any </w:t>
      </w:r>
      <w:proofErr w:type="spellStart"/>
      <w:r>
        <w:t>futex</w:t>
      </w:r>
      <w:proofErr w:type="spellEnd"/>
      <w:r>
        <w:t xml:space="preserve"> calls, we get the following error </w:t>
      </w:r>
    </w:p>
    <w:p w14:paraId="209D2238" w14:textId="77777777" w:rsidR="00A8095D" w:rsidRDefault="00A8095D" w:rsidP="006279E8">
      <w:r>
        <w:t xml:space="preserve">No valid host was found. </w:t>
      </w:r>
    </w:p>
    <w:p w14:paraId="4736866D" w14:textId="77777777" w:rsidR="00A8095D" w:rsidRDefault="00A8095D" w:rsidP="006279E8">
      <w:r>
        <w:t xml:space="preserve"> </w:t>
      </w:r>
    </w:p>
    <w:p w14:paraId="11CFD366" w14:textId="1513AE94" w:rsidR="00A8095D" w:rsidRDefault="00A8095D" w:rsidP="006279E8">
      <w:pPr>
        <w:pStyle w:val="Heading4"/>
      </w:pPr>
      <w:r>
        <w:t xml:space="preserve">Neutron </w:t>
      </w:r>
    </w:p>
    <w:p w14:paraId="6CEDB4B0" w14:textId="3E3F5818" w:rsidR="00A8095D" w:rsidRDefault="00A8095D" w:rsidP="006279E8">
      <w:r>
        <w:t xml:space="preserve">Neutron is an OpenStack project to provide "networking as a service" between interface devices (e.g., </w:t>
      </w:r>
      <w:proofErr w:type="spellStart"/>
      <w:r>
        <w:t>vNICs</w:t>
      </w:r>
      <w:proofErr w:type="spellEnd"/>
      <w:r>
        <w:t>) managed by other Open</w:t>
      </w:r>
      <w:r w:rsidR="00A0433A">
        <w:t>S</w:t>
      </w:r>
      <w:r>
        <w:t xml:space="preserve">tack services (e.g., </w:t>
      </w:r>
      <w:r w:rsidR="00A0433A">
        <w:t>N</w:t>
      </w:r>
      <w:r>
        <w:t xml:space="preserve">ova). </w:t>
      </w:r>
    </w:p>
    <w:p w14:paraId="7639AC76" w14:textId="5F0377C9" w:rsidR="00A8095D" w:rsidRDefault="00A8095D" w:rsidP="006279E8">
      <w:pPr>
        <w:pStyle w:val="Heading5"/>
      </w:pPr>
      <w:r>
        <w:rPr>
          <w:rFonts w:eastAsia="Calibri"/>
        </w:rPr>
        <w:t xml:space="preserve">neutron-server </w:t>
      </w:r>
    </w:p>
    <w:p w14:paraId="1D9A13B2" w14:textId="77777777" w:rsidR="00A8095D" w:rsidRDefault="00A8095D" w:rsidP="006279E8">
      <w:r>
        <w:t xml:space="preserve">No </w:t>
      </w:r>
      <w:proofErr w:type="spellStart"/>
      <w:r>
        <w:t>Futex</w:t>
      </w:r>
      <w:proofErr w:type="spellEnd"/>
      <w:r>
        <w:t xml:space="preserve"> call recorded so </w:t>
      </w:r>
      <w:proofErr w:type="spellStart"/>
      <w:r>
        <w:t>jprobefutexwakekill</w:t>
      </w:r>
      <w:proofErr w:type="spellEnd"/>
      <w:r>
        <w:t xml:space="preserve"> module is ineffective here. </w:t>
      </w:r>
    </w:p>
    <w:p w14:paraId="3AF24BA3" w14:textId="5D4BD5BF" w:rsidR="00A8095D" w:rsidRDefault="00A8095D" w:rsidP="006279E8">
      <w:pPr>
        <w:pStyle w:val="Heading5"/>
      </w:pPr>
      <w:r>
        <w:rPr>
          <w:rFonts w:eastAsia="Calibri"/>
        </w:rPr>
        <w:t>neutron-</w:t>
      </w:r>
      <w:proofErr w:type="spellStart"/>
      <w:r>
        <w:rPr>
          <w:rFonts w:eastAsia="Calibri"/>
        </w:rPr>
        <w:t>openvsw</w:t>
      </w:r>
      <w:proofErr w:type="spellEnd"/>
      <w:r>
        <w:rPr>
          <w:rFonts w:eastAsia="Calibri"/>
        </w:rPr>
        <w:t xml:space="preserve"> </w:t>
      </w:r>
    </w:p>
    <w:p w14:paraId="7C4C79FD" w14:textId="77777777" w:rsidR="00A8095D" w:rsidRDefault="00A8095D" w:rsidP="006279E8">
      <w:r>
        <w:t xml:space="preserve">No </w:t>
      </w:r>
      <w:proofErr w:type="spellStart"/>
      <w:r>
        <w:t>Futex</w:t>
      </w:r>
      <w:proofErr w:type="spellEnd"/>
      <w:r>
        <w:t xml:space="preserve"> call recorded so </w:t>
      </w:r>
      <w:proofErr w:type="spellStart"/>
      <w:r>
        <w:t>jprobefutexwakekill</w:t>
      </w:r>
      <w:proofErr w:type="spellEnd"/>
      <w:r>
        <w:t xml:space="preserve"> module is ineffective here</w:t>
      </w:r>
      <w:r>
        <w:rPr>
          <w:rFonts w:ascii="Calibri" w:eastAsia="Calibri" w:hAnsi="Calibri" w:cs="Calibri"/>
          <w:b/>
        </w:rPr>
        <w:t xml:space="preserve"> </w:t>
      </w:r>
    </w:p>
    <w:p w14:paraId="1CF0CD95" w14:textId="5C0AFB00" w:rsidR="00A8095D" w:rsidRDefault="00A8095D" w:rsidP="006279E8">
      <w:pPr>
        <w:pStyle w:val="Heading5"/>
      </w:pPr>
      <w:r>
        <w:rPr>
          <w:rFonts w:eastAsia="Calibri"/>
        </w:rPr>
        <w:t>neutron-</w:t>
      </w:r>
      <w:proofErr w:type="spellStart"/>
      <w:r>
        <w:rPr>
          <w:rFonts w:eastAsia="Calibri"/>
        </w:rPr>
        <w:t>dhcp</w:t>
      </w:r>
      <w:proofErr w:type="spellEnd"/>
      <w:r>
        <w:rPr>
          <w:rFonts w:eastAsia="Calibri"/>
        </w:rPr>
        <w:t xml:space="preserve">-ag </w:t>
      </w:r>
    </w:p>
    <w:p w14:paraId="5D0B8B8B" w14:textId="77777777" w:rsidR="00A8095D" w:rsidRDefault="00A8095D" w:rsidP="006279E8">
      <w:r>
        <w:t xml:space="preserve">No </w:t>
      </w:r>
      <w:proofErr w:type="spellStart"/>
      <w:r>
        <w:t>Futex</w:t>
      </w:r>
      <w:proofErr w:type="spellEnd"/>
      <w:r>
        <w:t xml:space="preserve"> call recorded so </w:t>
      </w:r>
      <w:proofErr w:type="spellStart"/>
      <w:r>
        <w:t>jprobefutexwakekill</w:t>
      </w:r>
      <w:proofErr w:type="spellEnd"/>
      <w:r>
        <w:t xml:space="preserve"> module is ineffective here</w:t>
      </w:r>
      <w:r>
        <w:rPr>
          <w:rFonts w:ascii="Calibri" w:eastAsia="Calibri" w:hAnsi="Calibri" w:cs="Calibri"/>
          <w:b/>
        </w:rPr>
        <w:t xml:space="preserve"> </w:t>
      </w:r>
    </w:p>
    <w:p w14:paraId="1EF5391A" w14:textId="5CA48E59" w:rsidR="00A8095D" w:rsidRDefault="00A8095D" w:rsidP="006279E8">
      <w:pPr>
        <w:pStyle w:val="Heading5"/>
      </w:pPr>
      <w:r>
        <w:rPr>
          <w:rFonts w:eastAsia="Calibri"/>
        </w:rPr>
        <w:t xml:space="preserve">neutron-l3-agen </w:t>
      </w:r>
    </w:p>
    <w:p w14:paraId="409C599C" w14:textId="77777777" w:rsidR="00A8095D" w:rsidRDefault="00A8095D" w:rsidP="006279E8">
      <w:r>
        <w:t xml:space="preserve">No </w:t>
      </w:r>
      <w:proofErr w:type="spellStart"/>
      <w:r>
        <w:t>Futex</w:t>
      </w:r>
      <w:proofErr w:type="spellEnd"/>
      <w:r>
        <w:t xml:space="preserve"> call recorded so </w:t>
      </w:r>
      <w:proofErr w:type="spellStart"/>
      <w:r>
        <w:t>jprobefutexwakekill</w:t>
      </w:r>
      <w:proofErr w:type="spellEnd"/>
      <w:r>
        <w:t xml:space="preserve"> module is ineffective here </w:t>
      </w:r>
    </w:p>
    <w:p w14:paraId="4926943B" w14:textId="003238A7" w:rsidR="00A8095D" w:rsidRDefault="00A8095D" w:rsidP="006279E8">
      <w:pPr>
        <w:pStyle w:val="Heading5"/>
      </w:pPr>
      <w:r>
        <w:rPr>
          <w:rFonts w:eastAsia="Calibri"/>
        </w:rPr>
        <w:t>neutron-</w:t>
      </w:r>
      <w:proofErr w:type="spellStart"/>
      <w:r>
        <w:rPr>
          <w:rFonts w:eastAsia="Calibri"/>
        </w:rPr>
        <w:t>rootwra</w:t>
      </w:r>
      <w:proofErr w:type="spellEnd"/>
      <w:r>
        <w:rPr>
          <w:rFonts w:eastAsia="Calibri"/>
        </w:rPr>
        <w:t xml:space="preserve"> </w:t>
      </w:r>
    </w:p>
    <w:p w14:paraId="68117E1D" w14:textId="77777777" w:rsidR="00A8095D" w:rsidRDefault="00A8095D" w:rsidP="006279E8">
      <w:r>
        <w:t xml:space="preserve">No </w:t>
      </w:r>
      <w:proofErr w:type="spellStart"/>
      <w:r>
        <w:t>Futex</w:t>
      </w:r>
      <w:proofErr w:type="spellEnd"/>
      <w:r>
        <w:t xml:space="preserve"> call recorded so </w:t>
      </w:r>
      <w:proofErr w:type="spellStart"/>
      <w:r>
        <w:t>jprobefutexwakekill</w:t>
      </w:r>
      <w:proofErr w:type="spellEnd"/>
      <w:r>
        <w:t xml:space="preserve"> module is ineffective here </w:t>
      </w:r>
    </w:p>
    <w:p w14:paraId="022000D8" w14:textId="5B3A7259" w:rsidR="00A8095D" w:rsidRDefault="00A8095D" w:rsidP="006279E8">
      <w:pPr>
        <w:pStyle w:val="Heading5"/>
      </w:pPr>
      <w:r>
        <w:t>neutron-</w:t>
      </w:r>
      <w:proofErr w:type="spellStart"/>
      <w:r>
        <w:t>metadat</w:t>
      </w:r>
      <w:proofErr w:type="spellEnd"/>
      <w:r>
        <w:t xml:space="preserve"> </w:t>
      </w:r>
    </w:p>
    <w:p w14:paraId="4222A47E" w14:textId="20CD1DEF" w:rsidR="00A8095D" w:rsidRDefault="00A8095D" w:rsidP="006279E8">
      <w:pPr>
        <w:rPr>
          <w:highlight w:val="lightGray"/>
        </w:rPr>
      </w:pPr>
      <w:r>
        <w:t xml:space="preserve">No </w:t>
      </w:r>
      <w:proofErr w:type="spellStart"/>
      <w:r>
        <w:t>Futex</w:t>
      </w:r>
      <w:proofErr w:type="spellEnd"/>
      <w:r>
        <w:t xml:space="preserve"> call recorded so </w:t>
      </w:r>
      <w:proofErr w:type="spellStart"/>
      <w:r>
        <w:t>jprobefutexwakekill</w:t>
      </w:r>
      <w:proofErr w:type="spellEnd"/>
      <w:r>
        <w:t xml:space="preserve"> module is ineffective here</w:t>
      </w:r>
    </w:p>
    <w:p w14:paraId="721125F3" w14:textId="0C8D3758" w:rsidR="002C0983" w:rsidRDefault="002C0983" w:rsidP="002C0983">
      <w:pPr>
        <w:pStyle w:val="Heading2"/>
      </w:pPr>
      <w:bookmarkStart w:id="98" w:name="_Toc8671813"/>
      <w:r>
        <w:lastRenderedPageBreak/>
        <w:t>Discussion</w:t>
      </w:r>
      <w:bookmarkEnd w:id="98"/>
    </w:p>
    <w:p w14:paraId="7BFBCC56" w14:textId="34271795" w:rsidR="002C0983" w:rsidRDefault="002C0983" w:rsidP="002C0983">
      <w:pPr>
        <w:jc w:val="both"/>
      </w:pPr>
      <w:r>
        <w:t xml:space="preserve">The software tested behaved as expected when ran in a traced environment. All manual testing and tool testing gave the same results. In </w:t>
      </w:r>
      <w:r w:rsidR="00A0433A">
        <w:t xml:space="preserve">the </w:t>
      </w:r>
      <w:r>
        <w:t>case of our tool</w:t>
      </w:r>
      <w:r w:rsidR="00A0433A">
        <w:t>,</w:t>
      </w:r>
      <w:r>
        <w:t xml:space="preserve"> the application’s crash analysis can be generated and the routine that lead</w:t>
      </w:r>
      <w:r w:rsidR="00A0433A">
        <w:t>s</w:t>
      </w:r>
      <w:r>
        <w:t xml:space="preserve"> to that crash could be explored because of the stack</w:t>
      </w:r>
      <w:r w:rsidR="00A0433A">
        <w:t xml:space="preserve"> </w:t>
      </w:r>
      <w:r>
        <w:t>trace functionality. Th</w:t>
      </w:r>
      <w:r w:rsidR="00A0433A">
        <w:t>is</w:t>
      </w:r>
      <w:r>
        <w:t xml:space="preserve"> test results could be proven very useful for the developers. As they could add exception handling into their software and remove malfunctioning behavior. As we can see in the above results the developer could easily pinpoint the issue without the need of exploring and recompiling.</w:t>
      </w:r>
    </w:p>
    <w:p w14:paraId="3F583536" w14:textId="77777777" w:rsidR="002C0983" w:rsidRDefault="002C0983">
      <w:r>
        <w:br w:type="page"/>
      </w:r>
    </w:p>
    <w:p w14:paraId="058557E9" w14:textId="08B2B33A" w:rsidR="002C0983" w:rsidRPr="00C223DC" w:rsidRDefault="002C0983" w:rsidP="002C0983">
      <w:pPr>
        <w:pStyle w:val="Title"/>
        <w:rPr>
          <w:b/>
        </w:rPr>
      </w:pPr>
      <w:r>
        <w:rPr>
          <w:rFonts w:eastAsia="Times New Roman"/>
        </w:rPr>
        <w:lastRenderedPageBreak/>
        <w:t>C</w:t>
      </w:r>
      <w:r w:rsidRPr="00C223DC">
        <w:rPr>
          <w:b/>
        </w:rPr>
        <w:t xml:space="preserve">hapter </w:t>
      </w:r>
      <w:r>
        <w:rPr>
          <w:b/>
        </w:rPr>
        <w:t>Seven</w:t>
      </w:r>
    </w:p>
    <w:p w14:paraId="54BBEFC3" w14:textId="079713F2" w:rsidR="002C0983" w:rsidRPr="002C0983" w:rsidRDefault="00B31C0D" w:rsidP="002C0983">
      <w:pPr>
        <w:pStyle w:val="Heading1"/>
      </w:pPr>
      <w:bookmarkStart w:id="99" w:name="_Toc8671814"/>
      <w:r>
        <w:t>Epilogue</w:t>
      </w:r>
      <w:bookmarkEnd w:id="99"/>
    </w:p>
    <w:p w14:paraId="783DF56C" w14:textId="77777777" w:rsidR="00B31C0D" w:rsidRDefault="002C0983" w:rsidP="00B31C0D">
      <w:pPr>
        <w:jc w:val="both"/>
      </w:pPr>
      <w:r>
        <w:t xml:space="preserve">This chapter is </w:t>
      </w:r>
      <w:r w:rsidR="00B31C0D">
        <w:t>being written to</w:t>
      </w:r>
      <w:r>
        <w:t xml:space="preserve"> summaries the above chapters and their effects and results.</w:t>
      </w:r>
      <w:r w:rsidR="00B31C0D">
        <w:t xml:space="preserve"> Moreover, it’ll include goals achieve by this project, future work that can be formed by this dissertation. This part of the document also includes the lesson learned during the development journey of this project.</w:t>
      </w:r>
    </w:p>
    <w:p w14:paraId="3F80E68C" w14:textId="77777777" w:rsidR="00B31C0D" w:rsidRPr="00B31C0D" w:rsidRDefault="00B31C0D" w:rsidP="00B31C0D">
      <w:pPr>
        <w:pStyle w:val="Heading2"/>
        <w:rPr>
          <w:kern w:val="36"/>
          <w:sz w:val="48"/>
          <w:szCs w:val="48"/>
        </w:rPr>
      </w:pPr>
      <w:bookmarkStart w:id="100" w:name="_Toc8671815"/>
      <w:r>
        <w:t>Conclusion</w:t>
      </w:r>
      <w:bookmarkEnd w:id="100"/>
    </w:p>
    <w:p w14:paraId="26E536E4" w14:textId="7A8D6A57" w:rsidR="002C0983" w:rsidRPr="00B31C0D" w:rsidRDefault="00B31C0D" w:rsidP="009008A5">
      <w:pPr>
        <w:jc w:val="both"/>
        <w:rPr>
          <w:kern w:val="36"/>
          <w:sz w:val="48"/>
          <w:szCs w:val="48"/>
        </w:rPr>
      </w:pPr>
      <w:r>
        <w:t>This is a complete functional crash analysis tool for multi-tasking application. Its practical aspects can be observed in the previous chapters. Till date</w:t>
      </w:r>
      <w:r w:rsidR="00A0433A">
        <w:t>,</w:t>
      </w:r>
      <w:r>
        <w:t xml:space="preserve"> the application</w:t>
      </w:r>
      <w:r w:rsidR="00A0433A">
        <w:t xml:space="preserve"> </w:t>
      </w:r>
      <w:r>
        <w:t>solve</w:t>
      </w:r>
      <w:r w:rsidR="00A0433A">
        <w:t>s</w:t>
      </w:r>
      <w:r>
        <w:t xml:space="preserve"> this kind of problem by hiring a diagnostician whose job is to find and debug the issue in </w:t>
      </w:r>
      <w:r w:rsidR="00A0433A">
        <w:t xml:space="preserve">a </w:t>
      </w:r>
      <w:r>
        <w:t xml:space="preserve">minimum amount of time which takes about </w:t>
      </w:r>
      <w:r w:rsidR="009008A5">
        <w:t xml:space="preserve">months. This tool could significantly affect the production system as potential locking problems could easily </w:t>
      </w:r>
      <w:r w:rsidR="00A0433A">
        <w:t xml:space="preserve">be </w:t>
      </w:r>
      <w:r w:rsidR="009008A5">
        <w:t>observed before official shipping. The goals defined in the beginning has been fully functionally implemented and working just perfectly. Major experimenting has been done on well-known software in order to check its results.</w:t>
      </w:r>
      <w:r>
        <w:t xml:space="preserve">  </w:t>
      </w:r>
      <w:r w:rsidR="009008A5">
        <w:t xml:space="preserve">This project has taught me how to identify problems and fabricate their solution with little or no help as the internet is not very interested in this domain. </w:t>
      </w:r>
      <w:r w:rsidR="002C0983">
        <w:br w:type="page"/>
      </w:r>
    </w:p>
    <w:p w14:paraId="4E535166" w14:textId="4D9778F1" w:rsidR="000647D6" w:rsidRDefault="00B93758" w:rsidP="00536FB7">
      <w:pPr>
        <w:pStyle w:val="Heading1"/>
        <w:numPr>
          <w:ilvl w:val="0"/>
          <w:numId w:val="0"/>
        </w:numPr>
        <w:ind w:left="432" w:hanging="432"/>
      </w:pPr>
      <w:bookmarkStart w:id="101" w:name="_Toc8671816"/>
      <w:r>
        <w:lastRenderedPageBreak/>
        <w:t>Bibliography</w:t>
      </w:r>
      <w:bookmarkEnd w:id="101"/>
      <w:r>
        <w:t xml:space="preserve"> </w:t>
      </w:r>
    </w:p>
    <w:p w14:paraId="354E421B" w14:textId="4D048954" w:rsidR="00536FB7" w:rsidRPr="00536FB7" w:rsidRDefault="00536FB7" w:rsidP="00536FB7">
      <w:pPr>
        <w:widowControl w:val="0"/>
        <w:autoSpaceDE w:val="0"/>
        <w:autoSpaceDN w:val="0"/>
        <w:adjustRightInd w:val="0"/>
        <w:spacing w:line="240" w:lineRule="auto"/>
        <w:rPr>
          <w:rFonts w:cs="Segoe UI"/>
          <w:noProof/>
          <w:szCs w:val="24"/>
        </w:rPr>
      </w:pPr>
      <w:r>
        <w:fldChar w:fldCharType="begin" w:fldLock="1"/>
      </w:r>
      <w:r>
        <w:instrText xml:space="preserve">ADDIN Mendeley Bibliography CSL_BIBLIOGRAPHY </w:instrText>
      </w:r>
      <w:r>
        <w:fldChar w:fldCharType="separate"/>
      </w:r>
      <w:r w:rsidRPr="00536FB7">
        <w:rPr>
          <w:rFonts w:cs="Segoe UI"/>
          <w:noProof/>
          <w:szCs w:val="24"/>
        </w:rPr>
        <w:t xml:space="preserve">Best, S. (2005) ‘Linux: Debugging and Performance Tuning - Tips and Techniques’, </w:t>
      </w:r>
      <w:r w:rsidRPr="00536FB7">
        <w:rPr>
          <w:rFonts w:cs="Segoe UI"/>
          <w:i/>
          <w:iCs/>
          <w:noProof/>
          <w:szCs w:val="24"/>
        </w:rPr>
        <w:t>Instrumentation</w:t>
      </w:r>
      <w:r w:rsidRPr="00536FB7">
        <w:rPr>
          <w:rFonts w:cs="Segoe UI"/>
          <w:noProof/>
          <w:szCs w:val="24"/>
        </w:rPr>
        <w:t>, p. 149247.</w:t>
      </w:r>
    </w:p>
    <w:p w14:paraId="164AD503"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Downey, A. B. (2016) ‘The Little Book of Semaphores (2-nd edition v2.2.1)’.</w:t>
      </w:r>
    </w:p>
    <w:p w14:paraId="4FDA8757"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 xml:space="preserve">Göetz, B. and Professional, A. W. (2006) ‘Java Concurrency In Practice’, </w:t>
      </w:r>
      <w:r w:rsidRPr="00536FB7">
        <w:rPr>
          <w:rFonts w:cs="Segoe UI"/>
          <w:i/>
          <w:iCs/>
          <w:noProof/>
          <w:szCs w:val="24"/>
        </w:rPr>
        <w:t>Building</w:t>
      </w:r>
      <w:r w:rsidRPr="00536FB7">
        <w:rPr>
          <w:rFonts w:cs="Segoe UI"/>
          <w:noProof/>
          <w:szCs w:val="24"/>
        </w:rPr>
        <w:t>, 39(11), p. 384. doi: 10.1093/geront/gns022.</w:t>
      </w:r>
    </w:p>
    <w:p w14:paraId="0D86F7BD"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 xml:space="preserve">Kaufman, J. (1981) ‘Blocking in a Shared Resource Environment’, </w:t>
      </w:r>
      <w:r w:rsidRPr="00536FB7">
        <w:rPr>
          <w:rFonts w:cs="Segoe UI"/>
          <w:i/>
          <w:iCs/>
          <w:noProof/>
          <w:szCs w:val="24"/>
        </w:rPr>
        <w:t>IEEE Transactions on Communications</w:t>
      </w:r>
      <w:r w:rsidRPr="00536FB7">
        <w:rPr>
          <w:rFonts w:cs="Segoe UI"/>
          <w:noProof/>
          <w:szCs w:val="24"/>
        </w:rPr>
        <w:t>, 29(10), pp. 1474–1481. doi: 10.1109/TCOM.1981.1094894.</w:t>
      </w:r>
    </w:p>
    <w:p w14:paraId="0DDACD0E"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 xml:space="preserve">Li, T. </w:t>
      </w:r>
      <w:r w:rsidRPr="00536FB7">
        <w:rPr>
          <w:rFonts w:cs="Segoe UI"/>
          <w:i/>
          <w:iCs/>
          <w:noProof/>
          <w:szCs w:val="24"/>
        </w:rPr>
        <w:t>et al.</w:t>
      </w:r>
      <w:r w:rsidRPr="00536FB7">
        <w:rPr>
          <w:rFonts w:cs="Segoe UI"/>
          <w:noProof/>
          <w:szCs w:val="24"/>
        </w:rPr>
        <w:t xml:space="preserve"> (2005) ‘Pulse : A Dynamic Deadlock Detection Mechanism Using Speculative Execution’, </w:t>
      </w:r>
      <w:r w:rsidRPr="00536FB7">
        <w:rPr>
          <w:rFonts w:cs="Segoe UI"/>
          <w:i/>
          <w:iCs/>
          <w:noProof/>
          <w:szCs w:val="24"/>
        </w:rPr>
        <w:t>Atc</w:t>
      </w:r>
      <w:r w:rsidRPr="00536FB7">
        <w:rPr>
          <w:rFonts w:cs="Segoe UI"/>
          <w:noProof/>
          <w:szCs w:val="24"/>
        </w:rPr>
        <w:t>, pp. 31–44. doi: 10.1016/j.ejvs.2010.09.017.</w:t>
      </w:r>
    </w:p>
    <w:p w14:paraId="1DF938D4"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 xml:space="preserve">Myers, G. J. (2004) </w:t>
      </w:r>
      <w:r w:rsidRPr="00536FB7">
        <w:rPr>
          <w:rFonts w:cs="Segoe UI"/>
          <w:i/>
          <w:iCs/>
          <w:noProof/>
          <w:szCs w:val="24"/>
        </w:rPr>
        <w:t>The art of software testing, Second Edition</w:t>
      </w:r>
      <w:r w:rsidRPr="00536FB7">
        <w:rPr>
          <w:rFonts w:cs="Segoe UI"/>
          <w:noProof/>
          <w:szCs w:val="24"/>
        </w:rPr>
        <w:t xml:space="preserve">, </w:t>
      </w:r>
      <w:r w:rsidRPr="00536FB7">
        <w:rPr>
          <w:rFonts w:cs="Segoe UI"/>
          <w:i/>
          <w:iCs/>
          <w:noProof/>
          <w:szCs w:val="24"/>
        </w:rPr>
        <w:t>… 1991., Proceedings of the IEEE 1991 National</w:t>
      </w:r>
      <w:r w:rsidRPr="00536FB7">
        <w:rPr>
          <w:rFonts w:cs="Segoe UI"/>
          <w:noProof/>
          <w:szCs w:val="24"/>
        </w:rPr>
        <w:t>. doi: 10.1002/stvr.322.</w:t>
      </w:r>
    </w:p>
    <w:p w14:paraId="7D05CCF7"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 xml:space="preserve">Padala, P. (2002) ‘Playing with ptrace, Part II’, </w:t>
      </w:r>
      <w:r w:rsidRPr="00536FB7">
        <w:rPr>
          <w:rFonts w:cs="Segoe UI"/>
          <w:i/>
          <w:iCs/>
          <w:noProof/>
          <w:szCs w:val="24"/>
        </w:rPr>
        <w:t>Linux Journal</w:t>
      </w:r>
      <w:r w:rsidRPr="00536FB7">
        <w:rPr>
          <w:rFonts w:cs="Segoe UI"/>
          <w:noProof/>
          <w:szCs w:val="24"/>
        </w:rPr>
        <w:t>, 104, pp. 86–91. Available at: http://www.linuxjournal.com/article/6210.</w:t>
      </w:r>
    </w:p>
    <w:p w14:paraId="62952986" w14:textId="77777777" w:rsidR="00536FB7" w:rsidRPr="00536FB7" w:rsidRDefault="00536FB7" w:rsidP="00536FB7">
      <w:pPr>
        <w:widowControl w:val="0"/>
        <w:autoSpaceDE w:val="0"/>
        <w:autoSpaceDN w:val="0"/>
        <w:adjustRightInd w:val="0"/>
        <w:spacing w:line="240" w:lineRule="auto"/>
        <w:rPr>
          <w:rFonts w:cs="Segoe UI"/>
          <w:noProof/>
          <w:szCs w:val="24"/>
        </w:rPr>
      </w:pPr>
      <w:r w:rsidRPr="00536FB7">
        <w:rPr>
          <w:rFonts w:cs="Segoe UI"/>
          <w:noProof/>
          <w:szCs w:val="24"/>
        </w:rPr>
        <w:t xml:space="preserve">Strace.io (2019) </w:t>
      </w:r>
      <w:r w:rsidRPr="00536FB7">
        <w:rPr>
          <w:rFonts w:cs="Segoe UI"/>
          <w:i/>
          <w:iCs/>
          <w:noProof/>
          <w:szCs w:val="24"/>
        </w:rPr>
        <w:t>strace</w:t>
      </w:r>
      <w:r w:rsidRPr="00536FB7">
        <w:rPr>
          <w:rFonts w:cs="Segoe UI"/>
          <w:noProof/>
          <w:szCs w:val="24"/>
        </w:rPr>
        <w:t xml:space="preserve">, </w:t>
      </w:r>
      <w:r w:rsidRPr="00536FB7">
        <w:rPr>
          <w:rFonts w:cs="Segoe UI"/>
          <w:i/>
          <w:iCs/>
          <w:noProof/>
          <w:szCs w:val="24"/>
        </w:rPr>
        <w:t>strace.io</w:t>
      </w:r>
      <w:r w:rsidRPr="00536FB7">
        <w:rPr>
          <w:rFonts w:cs="Segoe UI"/>
          <w:noProof/>
          <w:szCs w:val="24"/>
        </w:rPr>
        <w:t>. Available at: https://strace.io/ (Accessed: 14 January 2019).</w:t>
      </w:r>
    </w:p>
    <w:p w14:paraId="0F66D505" w14:textId="77777777" w:rsidR="00536FB7" w:rsidRPr="00536FB7" w:rsidRDefault="00536FB7" w:rsidP="00536FB7">
      <w:pPr>
        <w:widowControl w:val="0"/>
        <w:autoSpaceDE w:val="0"/>
        <w:autoSpaceDN w:val="0"/>
        <w:adjustRightInd w:val="0"/>
        <w:spacing w:line="240" w:lineRule="auto"/>
        <w:rPr>
          <w:rFonts w:cs="Segoe UI"/>
          <w:noProof/>
        </w:rPr>
      </w:pPr>
      <w:r w:rsidRPr="00536FB7">
        <w:rPr>
          <w:rFonts w:cs="Segoe UI"/>
          <w:noProof/>
          <w:szCs w:val="24"/>
        </w:rPr>
        <w:t xml:space="preserve">Sun Microsystems (2019) </w:t>
      </w:r>
      <w:r w:rsidRPr="00536FB7">
        <w:rPr>
          <w:rFonts w:cs="Segoe UI"/>
          <w:i/>
          <w:iCs/>
          <w:noProof/>
          <w:szCs w:val="24"/>
        </w:rPr>
        <w:t>Synchronization</w:t>
      </w:r>
      <w:r w:rsidRPr="00536FB7">
        <w:rPr>
          <w:rFonts w:cs="Segoe UI"/>
          <w:noProof/>
          <w:szCs w:val="24"/>
        </w:rPr>
        <w:t xml:space="preserve">, </w:t>
      </w:r>
      <w:r w:rsidRPr="00536FB7">
        <w:rPr>
          <w:rFonts w:cs="Segoe UI"/>
          <w:i/>
          <w:iCs/>
          <w:noProof/>
          <w:szCs w:val="24"/>
        </w:rPr>
        <w:t>Sun Microsystems</w:t>
      </w:r>
      <w:r w:rsidRPr="00536FB7">
        <w:rPr>
          <w:rFonts w:cs="Segoe UI"/>
          <w:noProof/>
          <w:szCs w:val="24"/>
        </w:rPr>
        <w:t>. Available at: https://docs.oracle.com/javase/tutorial/essential/concurrency/sync.html (Accessed: 14 January 2019).</w:t>
      </w:r>
    </w:p>
    <w:p w14:paraId="47079828" w14:textId="5E75171D" w:rsidR="00536FB7" w:rsidRDefault="00536FB7" w:rsidP="00536FB7">
      <w:r>
        <w:fldChar w:fldCharType="end"/>
      </w:r>
    </w:p>
    <w:sectPr w:rsidR="00536FB7" w:rsidSect="00D2303A">
      <w:headerReference w:type="default" r:id="rId4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7E9B3" w14:textId="77777777" w:rsidR="00090A73" w:rsidRDefault="00090A73" w:rsidP="00F30F92">
      <w:pPr>
        <w:spacing w:after="0" w:line="240" w:lineRule="auto"/>
      </w:pPr>
      <w:r>
        <w:separator/>
      </w:r>
    </w:p>
  </w:endnote>
  <w:endnote w:type="continuationSeparator" w:id="0">
    <w:p w14:paraId="2DEDFA87" w14:textId="77777777" w:rsidR="00090A73" w:rsidRDefault="00090A73" w:rsidP="00F30F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Times New Roman"/>
    <w:charset w:val="00"/>
    <w:family w:val="auto"/>
    <w:pitch w:val="variable"/>
  </w:font>
  <w:font w:name="URWGothicL-Book">
    <w:altName w:val="Cambria"/>
    <w:panose1 w:val="00000000000000000000"/>
    <w:charset w:val="00"/>
    <w:family w:val="roman"/>
    <w:notTrueType/>
    <w:pitch w:val="default"/>
  </w:font>
  <w:font w:name="URWGothicL-Demi">
    <w:altName w:val="Cambria"/>
    <w:panose1 w:val="00000000000000000000"/>
    <w:charset w:val="00"/>
    <w:family w:val="roman"/>
    <w:notTrueType/>
    <w:pitch w:val="default"/>
  </w:font>
  <w:font w:name="Arial Nova">
    <w:altName w:val="Arial Nova"/>
    <w:charset w:val="00"/>
    <w:family w:val="swiss"/>
    <w:pitch w:val="variable"/>
    <w:sig w:usb0="2000028F" w:usb1="00000002" w:usb2="00000000" w:usb3="00000000" w:csb0="0000019F" w:csb1="00000000"/>
  </w:font>
  <w:font w:name="Agency FB">
    <w:charset w:val="00"/>
    <w:family w:val="swiss"/>
    <w:pitch w:val="variable"/>
    <w:sig w:usb0="00000003" w:usb1="00000000" w:usb2="00000000" w:usb3="00000000" w:csb0="00000001" w:csb1="00000000"/>
  </w:font>
  <w:font w:name="Liberation Sans">
    <w:altName w:val="Arial"/>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8884242"/>
      <w:docPartObj>
        <w:docPartGallery w:val="Page Numbers (Bottom of Page)"/>
        <w:docPartUnique/>
      </w:docPartObj>
    </w:sdtPr>
    <w:sdtEndPr>
      <w:rPr>
        <w:noProof/>
      </w:rPr>
    </w:sdtEndPr>
    <w:sdtContent>
      <w:p w14:paraId="6014D2D4" w14:textId="1A3C4893" w:rsidR="00D2303A" w:rsidRDefault="00D2303A">
        <w:pPr>
          <w:pStyle w:val="Footer"/>
        </w:pPr>
        <w:r>
          <w:fldChar w:fldCharType="begin"/>
        </w:r>
        <w:r>
          <w:instrText xml:space="preserve"> PAGE   \* MERGEFORMAT </w:instrText>
        </w:r>
        <w:r>
          <w:fldChar w:fldCharType="separate"/>
        </w:r>
        <w:r>
          <w:rPr>
            <w:noProof/>
          </w:rPr>
          <w:t>2</w:t>
        </w:r>
        <w:r>
          <w:rPr>
            <w:noProof/>
          </w:rPr>
          <w:fldChar w:fldCharType="end"/>
        </w:r>
      </w:p>
    </w:sdtContent>
  </w:sdt>
  <w:p w14:paraId="3F6F631F" w14:textId="77777777" w:rsidR="00D2303A" w:rsidRDefault="00D230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BCE9F" w14:textId="77777777" w:rsidR="00090A73" w:rsidRDefault="00090A73" w:rsidP="00F30F92">
      <w:pPr>
        <w:spacing w:after="0" w:line="240" w:lineRule="auto"/>
      </w:pPr>
      <w:r>
        <w:separator/>
      </w:r>
    </w:p>
  </w:footnote>
  <w:footnote w:type="continuationSeparator" w:id="0">
    <w:p w14:paraId="50CF9DB9" w14:textId="77777777" w:rsidR="00090A73" w:rsidRDefault="00090A73" w:rsidP="00F30F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539E2" w14:textId="00D639F3" w:rsidR="00D2303A" w:rsidRDefault="00D230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27907"/>
    <w:multiLevelType w:val="multilevel"/>
    <w:tmpl w:val="8B803548"/>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 w15:restartNumberingAfterBreak="0">
    <w:nsid w:val="0C3D3FB6"/>
    <w:multiLevelType w:val="multilevel"/>
    <w:tmpl w:val="E72AB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AB7803"/>
    <w:multiLevelType w:val="multilevel"/>
    <w:tmpl w:val="C6B22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7F73B63"/>
    <w:multiLevelType w:val="hybridMultilevel"/>
    <w:tmpl w:val="F62A2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AB5631"/>
    <w:multiLevelType w:val="multilevel"/>
    <w:tmpl w:val="FED25CE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sz w:val="26"/>
        <w:szCs w:val="26"/>
      </w:r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2"/>
  </w:num>
  <w:num w:numId="3">
    <w:abstractNumId w:val="1"/>
  </w:num>
  <w:num w:numId="4">
    <w:abstractNumId w:val="0"/>
  </w:num>
  <w:num w:numId="5">
    <w:abstractNumId w:val="3"/>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yNjcxMjYxtjS1NLVQ0lEKTi0uzszPAykwrAUArPBFMywAAAA="/>
  </w:docVars>
  <w:rsids>
    <w:rsidRoot w:val="009A51DC"/>
    <w:rsid w:val="00001E2A"/>
    <w:rsid w:val="00004652"/>
    <w:rsid w:val="00007961"/>
    <w:rsid w:val="00010F1C"/>
    <w:rsid w:val="00013C9D"/>
    <w:rsid w:val="000146D7"/>
    <w:rsid w:val="00017BC6"/>
    <w:rsid w:val="000374A5"/>
    <w:rsid w:val="000647D6"/>
    <w:rsid w:val="000676C0"/>
    <w:rsid w:val="000735D1"/>
    <w:rsid w:val="000737B1"/>
    <w:rsid w:val="00087ACD"/>
    <w:rsid w:val="00090A73"/>
    <w:rsid w:val="00094377"/>
    <w:rsid w:val="000A577F"/>
    <w:rsid w:val="000A77B8"/>
    <w:rsid w:val="000A7991"/>
    <w:rsid w:val="000B198B"/>
    <w:rsid w:val="000B6220"/>
    <w:rsid w:val="000C51E7"/>
    <w:rsid w:val="000D7E90"/>
    <w:rsid w:val="000E1395"/>
    <w:rsid w:val="000E3E7C"/>
    <w:rsid w:val="000E7F46"/>
    <w:rsid w:val="00100554"/>
    <w:rsid w:val="00101328"/>
    <w:rsid w:val="00104A5D"/>
    <w:rsid w:val="00105BEF"/>
    <w:rsid w:val="001078CD"/>
    <w:rsid w:val="00112C5F"/>
    <w:rsid w:val="0011339B"/>
    <w:rsid w:val="001260A1"/>
    <w:rsid w:val="00137CDF"/>
    <w:rsid w:val="001407F4"/>
    <w:rsid w:val="001442D7"/>
    <w:rsid w:val="001453CB"/>
    <w:rsid w:val="001521A6"/>
    <w:rsid w:val="00152A6C"/>
    <w:rsid w:val="00156763"/>
    <w:rsid w:val="00190D2E"/>
    <w:rsid w:val="0019178F"/>
    <w:rsid w:val="001944CE"/>
    <w:rsid w:val="00196B74"/>
    <w:rsid w:val="0019735E"/>
    <w:rsid w:val="001A0547"/>
    <w:rsid w:val="001A3A77"/>
    <w:rsid w:val="001A47E4"/>
    <w:rsid w:val="001B3614"/>
    <w:rsid w:val="001B57A6"/>
    <w:rsid w:val="001C64C1"/>
    <w:rsid w:val="001E1C78"/>
    <w:rsid w:val="001E4EB8"/>
    <w:rsid w:val="001E6E99"/>
    <w:rsid w:val="001F121E"/>
    <w:rsid w:val="002020B6"/>
    <w:rsid w:val="00202C65"/>
    <w:rsid w:val="002063E3"/>
    <w:rsid w:val="00211381"/>
    <w:rsid w:val="00211535"/>
    <w:rsid w:val="0021418F"/>
    <w:rsid w:val="00215775"/>
    <w:rsid w:val="00216996"/>
    <w:rsid w:val="00230E18"/>
    <w:rsid w:val="00233AC4"/>
    <w:rsid w:val="0023489D"/>
    <w:rsid w:val="002353E8"/>
    <w:rsid w:val="00237E7D"/>
    <w:rsid w:val="00240DD0"/>
    <w:rsid w:val="00246038"/>
    <w:rsid w:val="002474D2"/>
    <w:rsid w:val="0024783D"/>
    <w:rsid w:val="00256808"/>
    <w:rsid w:val="00260FE5"/>
    <w:rsid w:val="00263579"/>
    <w:rsid w:val="00264474"/>
    <w:rsid w:val="00264560"/>
    <w:rsid w:val="00273BAB"/>
    <w:rsid w:val="002754FF"/>
    <w:rsid w:val="00277B00"/>
    <w:rsid w:val="00277F91"/>
    <w:rsid w:val="002804A9"/>
    <w:rsid w:val="00281A16"/>
    <w:rsid w:val="00283123"/>
    <w:rsid w:val="0028520F"/>
    <w:rsid w:val="00295BD1"/>
    <w:rsid w:val="00296ABA"/>
    <w:rsid w:val="002A265B"/>
    <w:rsid w:val="002B13AE"/>
    <w:rsid w:val="002C0983"/>
    <w:rsid w:val="002C56C1"/>
    <w:rsid w:val="002C65A9"/>
    <w:rsid w:val="002D0707"/>
    <w:rsid w:val="002D142B"/>
    <w:rsid w:val="002D6974"/>
    <w:rsid w:val="002E2208"/>
    <w:rsid w:val="002F3C81"/>
    <w:rsid w:val="002F62D5"/>
    <w:rsid w:val="0030096E"/>
    <w:rsid w:val="00304274"/>
    <w:rsid w:val="00316AC0"/>
    <w:rsid w:val="0031768D"/>
    <w:rsid w:val="0032001D"/>
    <w:rsid w:val="00335AD4"/>
    <w:rsid w:val="00350C13"/>
    <w:rsid w:val="003570D2"/>
    <w:rsid w:val="00361139"/>
    <w:rsid w:val="00361516"/>
    <w:rsid w:val="00367C61"/>
    <w:rsid w:val="00376C9E"/>
    <w:rsid w:val="0038545C"/>
    <w:rsid w:val="00386724"/>
    <w:rsid w:val="003A2B1A"/>
    <w:rsid w:val="003A63C1"/>
    <w:rsid w:val="003B5D37"/>
    <w:rsid w:val="003C6135"/>
    <w:rsid w:val="003D4A07"/>
    <w:rsid w:val="003E6641"/>
    <w:rsid w:val="003F6982"/>
    <w:rsid w:val="003F6D99"/>
    <w:rsid w:val="003F7488"/>
    <w:rsid w:val="003F7DF0"/>
    <w:rsid w:val="00403021"/>
    <w:rsid w:val="00405F24"/>
    <w:rsid w:val="00431741"/>
    <w:rsid w:val="00455408"/>
    <w:rsid w:val="004638E2"/>
    <w:rsid w:val="00463C33"/>
    <w:rsid w:val="00465AEC"/>
    <w:rsid w:val="00472AAC"/>
    <w:rsid w:val="004808D2"/>
    <w:rsid w:val="00491CE0"/>
    <w:rsid w:val="004930E2"/>
    <w:rsid w:val="004A3340"/>
    <w:rsid w:val="004B7E96"/>
    <w:rsid w:val="004C3537"/>
    <w:rsid w:val="004C3B88"/>
    <w:rsid w:val="004D5E2E"/>
    <w:rsid w:val="004D6BF6"/>
    <w:rsid w:val="004F4DC6"/>
    <w:rsid w:val="004F79FC"/>
    <w:rsid w:val="004F7C3D"/>
    <w:rsid w:val="00502D51"/>
    <w:rsid w:val="005170B1"/>
    <w:rsid w:val="00526BC1"/>
    <w:rsid w:val="005349DF"/>
    <w:rsid w:val="00536FB7"/>
    <w:rsid w:val="00552BA1"/>
    <w:rsid w:val="00553A0A"/>
    <w:rsid w:val="00556908"/>
    <w:rsid w:val="00572A3A"/>
    <w:rsid w:val="00574157"/>
    <w:rsid w:val="005862F4"/>
    <w:rsid w:val="0059108B"/>
    <w:rsid w:val="005A2E59"/>
    <w:rsid w:val="005C0764"/>
    <w:rsid w:val="005D5C7B"/>
    <w:rsid w:val="005D649B"/>
    <w:rsid w:val="005E2E7A"/>
    <w:rsid w:val="005F25ED"/>
    <w:rsid w:val="005F5AE3"/>
    <w:rsid w:val="00600E1E"/>
    <w:rsid w:val="00611F4E"/>
    <w:rsid w:val="00617993"/>
    <w:rsid w:val="006279E8"/>
    <w:rsid w:val="006450FB"/>
    <w:rsid w:val="006530FD"/>
    <w:rsid w:val="00660059"/>
    <w:rsid w:val="00662125"/>
    <w:rsid w:val="006912B9"/>
    <w:rsid w:val="00694EB6"/>
    <w:rsid w:val="006959A3"/>
    <w:rsid w:val="00695CBA"/>
    <w:rsid w:val="006B16C2"/>
    <w:rsid w:val="006B43EE"/>
    <w:rsid w:val="006C2ABA"/>
    <w:rsid w:val="006C31A5"/>
    <w:rsid w:val="006C650A"/>
    <w:rsid w:val="006F16AD"/>
    <w:rsid w:val="006F4D9F"/>
    <w:rsid w:val="006F7CD9"/>
    <w:rsid w:val="00701A22"/>
    <w:rsid w:val="007075CB"/>
    <w:rsid w:val="0071669A"/>
    <w:rsid w:val="0072487E"/>
    <w:rsid w:val="007252F2"/>
    <w:rsid w:val="00734B1C"/>
    <w:rsid w:val="007362B9"/>
    <w:rsid w:val="00736FFA"/>
    <w:rsid w:val="00742E7F"/>
    <w:rsid w:val="00750F0A"/>
    <w:rsid w:val="007551A2"/>
    <w:rsid w:val="00761AB9"/>
    <w:rsid w:val="007660C2"/>
    <w:rsid w:val="007754E1"/>
    <w:rsid w:val="007942AE"/>
    <w:rsid w:val="00795924"/>
    <w:rsid w:val="007A0288"/>
    <w:rsid w:val="007A78C0"/>
    <w:rsid w:val="007B04BA"/>
    <w:rsid w:val="007B0F57"/>
    <w:rsid w:val="007B5FFE"/>
    <w:rsid w:val="007B7956"/>
    <w:rsid w:val="007E0075"/>
    <w:rsid w:val="007E76AD"/>
    <w:rsid w:val="007F0477"/>
    <w:rsid w:val="007F498A"/>
    <w:rsid w:val="0081147A"/>
    <w:rsid w:val="00813952"/>
    <w:rsid w:val="008158E5"/>
    <w:rsid w:val="00817ED2"/>
    <w:rsid w:val="0082261E"/>
    <w:rsid w:val="00843CBC"/>
    <w:rsid w:val="00852291"/>
    <w:rsid w:val="008570F1"/>
    <w:rsid w:val="00864AF8"/>
    <w:rsid w:val="00874E26"/>
    <w:rsid w:val="0088604D"/>
    <w:rsid w:val="00890D65"/>
    <w:rsid w:val="00892DB1"/>
    <w:rsid w:val="008951F0"/>
    <w:rsid w:val="008A1F9C"/>
    <w:rsid w:val="008A2547"/>
    <w:rsid w:val="008A4A2C"/>
    <w:rsid w:val="008B4145"/>
    <w:rsid w:val="008C74C3"/>
    <w:rsid w:val="008D32CC"/>
    <w:rsid w:val="008E2BAB"/>
    <w:rsid w:val="008E7C9C"/>
    <w:rsid w:val="009008A5"/>
    <w:rsid w:val="00901C86"/>
    <w:rsid w:val="009045BC"/>
    <w:rsid w:val="0090527B"/>
    <w:rsid w:val="009104F0"/>
    <w:rsid w:val="009109EB"/>
    <w:rsid w:val="00913AA8"/>
    <w:rsid w:val="009143B3"/>
    <w:rsid w:val="009165FF"/>
    <w:rsid w:val="00926ACA"/>
    <w:rsid w:val="0093457F"/>
    <w:rsid w:val="00944C38"/>
    <w:rsid w:val="00945B42"/>
    <w:rsid w:val="00947AD2"/>
    <w:rsid w:val="00953757"/>
    <w:rsid w:val="00956280"/>
    <w:rsid w:val="00960889"/>
    <w:rsid w:val="00965788"/>
    <w:rsid w:val="0097096B"/>
    <w:rsid w:val="0097544E"/>
    <w:rsid w:val="00975D8E"/>
    <w:rsid w:val="00976D75"/>
    <w:rsid w:val="00982402"/>
    <w:rsid w:val="0099686B"/>
    <w:rsid w:val="009A299F"/>
    <w:rsid w:val="009A51DC"/>
    <w:rsid w:val="009A5BC4"/>
    <w:rsid w:val="009A779A"/>
    <w:rsid w:val="009B4331"/>
    <w:rsid w:val="009B5244"/>
    <w:rsid w:val="009D26FD"/>
    <w:rsid w:val="009E56F0"/>
    <w:rsid w:val="009F61FC"/>
    <w:rsid w:val="009F64B7"/>
    <w:rsid w:val="009F77CF"/>
    <w:rsid w:val="00A019ED"/>
    <w:rsid w:val="00A0433A"/>
    <w:rsid w:val="00A067AD"/>
    <w:rsid w:val="00A112B7"/>
    <w:rsid w:val="00A135E6"/>
    <w:rsid w:val="00A14D74"/>
    <w:rsid w:val="00A16398"/>
    <w:rsid w:val="00A2079B"/>
    <w:rsid w:val="00A2086C"/>
    <w:rsid w:val="00A24224"/>
    <w:rsid w:val="00A30F24"/>
    <w:rsid w:val="00A475E8"/>
    <w:rsid w:val="00A62723"/>
    <w:rsid w:val="00A67139"/>
    <w:rsid w:val="00A759F6"/>
    <w:rsid w:val="00A77F06"/>
    <w:rsid w:val="00A8095D"/>
    <w:rsid w:val="00A90E08"/>
    <w:rsid w:val="00AC0401"/>
    <w:rsid w:val="00AD5347"/>
    <w:rsid w:val="00AD6F72"/>
    <w:rsid w:val="00AE08CA"/>
    <w:rsid w:val="00AE0B5D"/>
    <w:rsid w:val="00AE1A63"/>
    <w:rsid w:val="00AF33D5"/>
    <w:rsid w:val="00B00D37"/>
    <w:rsid w:val="00B24AD2"/>
    <w:rsid w:val="00B31C0D"/>
    <w:rsid w:val="00B431F4"/>
    <w:rsid w:val="00B62059"/>
    <w:rsid w:val="00B64D64"/>
    <w:rsid w:val="00B829BA"/>
    <w:rsid w:val="00B9106E"/>
    <w:rsid w:val="00B93758"/>
    <w:rsid w:val="00B93C35"/>
    <w:rsid w:val="00B958D4"/>
    <w:rsid w:val="00B962D1"/>
    <w:rsid w:val="00B96390"/>
    <w:rsid w:val="00B96CF1"/>
    <w:rsid w:val="00BA144F"/>
    <w:rsid w:val="00BC35CD"/>
    <w:rsid w:val="00BC6F58"/>
    <w:rsid w:val="00BD3090"/>
    <w:rsid w:val="00BD51DF"/>
    <w:rsid w:val="00BE005D"/>
    <w:rsid w:val="00BE1CB5"/>
    <w:rsid w:val="00BE5932"/>
    <w:rsid w:val="00BF5162"/>
    <w:rsid w:val="00BF63B4"/>
    <w:rsid w:val="00C03FDB"/>
    <w:rsid w:val="00C0533C"/>
    <w:rsid w:val="00C11C4D"/>
    <w:rsid w:val="00C223DC"/>
    <w:rsid w:val="00C248CA"/>
    <w:rsid w:val="00C311BB"/>
    <w:rsid w:val="00C401FE"/>
    <w:rsid w:val="00C45081"/>
    <w:rsid w:val="00C53B2A"/>
    <w:rsid w:val="00C801DD"/>
    <w:rsid w:val="00C936CE"/>
    <w:rsid w:val="00C93F26"/>
    <w:rsid w:val="00C94264"/>
    <w:rsid w:val="00C9764A"/>
    <w:rsid w:val="00CA60F9"/>
    <w:rsid w:val="00CB1A9C"/>
    <w:rsid w:val="00CB23C9"/>
    <w:rsid w:val="00CB454C"/>
    <w:rsid w:val="00CB70B7"/>
    <w:rsid w:val="00CC4DBF"/>
    <w:rsid w:val="00CC4E70"/>
    <w:rsid w:val="00CC4F7C"/>
    <w:rsid w:val="00CD08E7"/>
    <w:rsid w:val="00CE156D"/>
    <w:rsid w:val="00CE7DCB"/>
    <w:rsid w:val="00CF1230"/>
    <w:rsid w:val="00CF2830"/>
    <w:rsid w:val="00CF7B90"/>
    <w:rsid w:val="00CF7C09"/>
    <w:rsid w:val="00D1040B"/>
    <w:rsid w:val="00D163D9"/>
    <w:rsid w:val="00D17854"/>
    <w:rsid w:val="00D22C13"/>
    <w:rsid w:val="00D2303A"/>
    <w:rsid w:val="00D237EE"/>
    <w:rsid w:val="00D34160"/>
    <w:rsid w:val="00D370BC"/>
    <w:rsid w:val="00D522A3"/>
    <w:rsid w:val="00D52FAA"/>
    <w:rsid w:val="00D6473C"/>
    <w:rsid w:val="00D6484B"/>
    <w:rsid w:val="00D74CF8"/>
    <w:rsid w:val="00D74F63"/>
    <w:rsid w:val="00D81DA8"/>
    <w:rsid w:val="00D90C5A"/>
    <w:rsid w:val="00D91B72"/>
    <w:rsid w:val="00DA0217"/>
    <w:rsid w:val="00DA2CC5"/>
    <w:rsid w:val="00DA470B"/>
    <w:rsid w:val="00DB5B8F"/>
    <w:rsid w:val="00DB78BE"/>
    <w:rsid w:val="00DC3893"/>
    <w:rsid w:val="00DC6ABF"/>
    <w:rsid w:val="00DD0207"/>
    <w:rsid w:val="00DD4935"/>
    <w:rsid w:val="00DE5AA0"/>
    <w:rsid w:val="00DF465D"/>
    <w:rsid w:val="00DF4A6A"/>
    <w:rsid w:val="00E063D5"/>
    <w:rsid w:val="00E10828"/>
    <w:rsid w:val="00E110B0"/>
    <w:rsid w:val="00E131F0"/>
    <w:rsid w:val="00E14027"/>
    <w:rsid w:val="00E250B8"/>
    <w:rsid w:val="00E27D0A"/>
    <w:rsid w:val="00E348DA"/>
    <w:rsid w:val="00E51796"/>
    <w:rsid w:val="00E57A8B"/>
    <w:rsid w:val="00E62EE1"/>
    <w:rsid w:val="00E64A7A"/>
    <w:rsid w:val="00E65735"/>
    <w:rsid w:val="00E65D14"/>
    <w:rsid w:val="00E76841"/>
    <w:rsid w:val="00E84F9C"/>
    <w:rsid w:val="00E9139C"/>
    <w:rsid w:val="00E94AE3"/>
    <w:rsid w:val="00ED4835"/>
    <w:rsid w:val="00EF446A"/>
    <w:rsid w:val="00F025D4"/>
    <w:rsid w:val="00F042B8"/>
    <w:rsid w:val="00F11681"/>
    <w:rsid w:val="00F20257"/>
    <w:rsid w:val="00F20E94"/>
    <w:rsid w:val="00F257EC"/>
    <w:rsid w:val="00F30F92"/>
    <w:rsid w:val="00F40CF1"/>
    <w:rsid w:val="00F43F94"/>
    <w:rsid w:val="00F530AB"/>
    <w:rsid w:val="00F539B7"/>
    <w:rsid w:val="00F61553"/>
    <w:rsid w:val="00F6353D"/>
    <w:rsid w:val="00F67212"/>
    <w:rsid w:val="00F820BA"/>
    <w:rsid w:val="00F8642E"/>
    <w:rsid w:val="00F86B2F"/>
    <w:rsid w:val="00F97D7A"/>
    <w:rsid w:val="00FA0992"/>
    <w:rsid w:val="00FC6A73"/>
    <w:rsid w:val="00FC723E"/>
    <w:rsid w:val="00FD23D1"/>
    <w:rsid w:val="00FD6053"/>
    <w:rsid w:val="00FF1357"/>
    <w:rsid w:val="00FF38F8"/>
    <w:rsid w:val="00FF4926"/>
    <w:rsid w:val="062FFB7F"/>
    <w:rsid w:val="2A148215"/>
    <w:rsid w:val="328D1147"/>
    <w:rsid w:val="61E655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AB8A4"/>
  <w15:chartTrackingRefBased/>
  <w15:docId w15:val="{76E40F73-8947-4A08-A2B6-085E370C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Segoe UI" w:eastAsiaTheme="minorHAnsi" w:hAnsi="Segoe UI"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6FB7"/>
  </w:style>
  <w:style w:type="paragraph" w:styleId="Heading1">
    <w:name w:val="heading 1"/>
    <w:basedOn w:val="Normal"/>
    <w:link w:val="Heading1Char"/>
    <w:uiPriority w:val="9"/>
    <w:qFormat/>
    <w:rsid w:val="009A51DC"/>
    <w:pPr>
      <w:numPr>
        <w:numId w:val="1"/>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A51DC"/>
    <w:pPr>
      <w:numPr>
        <w:ilvl w:val="1"/>
        <w:numId w:val="1"/>
      </w:num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6530FD"/>
    <w:pPr>
      <w:keepNext/>
      <w:keepLines/>
      <w:numPr>
        <w:ilvl w:val="2"/>
        <w:numId w:val="1"/>
      </w:numPr>
      <w:spacing w:before="40" w:after="0"/>
      <w:outlineLvl w:val="2"/>
    </w:pPr>
    <w:rPr>
      <w:rFonts w:asciiTheme="majorHAnsi" w:eastAsiaTheme="majorEastAsia" w:hAnsiTheme="majorHAnsi" w:cstheme="majorBidi"/>
      <w:color w:val="1F3763" w:themeColor="accent1" w:themeShade="7F"/>
      <w:sz w:val="32"/>
      <w:szCs w:val="24"/>
    </w:rPr>
  </w:style>
  <w:style w:type="paragraph" w:styleId="Heading4">
    <w:name w:val="heading 4"/>
    <w:basedOn w:val="Normal"/>
    <w:next w:val="Normal"/>
    <w:link w:val="Heading4Char"/>
    <w:uiPriority w:val="9"/>
    <w:unhideWhenUsed/>
    <w:qFormat/>
    <w:rsid w:val="004A334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A334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4A334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4A334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4A334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4A334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51D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A51DC"/>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530FD"/>
    <w:rPr>
      <w:rFonts w:asciiTheme="majorHAnsi" w:eastAsiaTheme="majorEastAsia" w:hAnsiTheme="majorHAnsi" w:cstheme="majorBidi"/>
      <w:color w:val="1F3763" w:themeColor="accent1" w:themeShade="7F"/>
      <w:sz w:val="32"/>
      <w:szCs w:val="24"/>
    </w:rPr>
  </w:style>
  <w:style w:type="character" w:customStyle="1" w:styleId="Heading4Char">
    <w:name w:val="Heading 4 Char"/>
    <w:basedOn w:val="DefaultParagraphFont"/>
    <w:link w:val="Heading4"/>
    <w:uiPriority w:val="9"/>
    <w:rsid w:val="004A334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A334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4A334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4A334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4A334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4A3340"/>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9A51DC"/>
    <w:pPr>
      <w:spacing w:before="100" w:beforeAutospacing="1" w:after="100" w:afterAutospacing="1" w:line="240" w:lineRule="auto"/>
    </w:pPr>
    <w:rPr>
      <w:rFonts w:ascii="Times New Roman" w:eastAsia="Times New Roman" w:hAnsi="Times New Roman" w:cs="Times New Roman"/>
      <w:szCs w:val="24"/>
    </w:rPr>
  </w:style>
  <w:style w:type="paragraph" w:styleId="Header">
    <w:name w:val="header"/>
    <w:basedOn w:val="Normal"/>
    <w:link w:val="HeaderChar"/>
    <w:uiPriority w:val="99"/>
    <w:unhideWhenUsed/>
    <w:rsid w:val="00F30F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F92"/>
  </w:style>
  <w:style w:type="paragraph" w:styleId="Footer">
    <w:name w:val="footer"/>
    <w:basedOn w:val="Normal"/>
    <w:link w:val="FooterChar"/>
    <w:uiPriority w:val="99"/>
    <w:unhideWhenUsed/>
    <w:rsid w:val="00F30F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F92"/>
  </w:style>
  <w:style w:type="paragraph" w:styleId="Title">
    <w:name w:val="Title"/>
    <w:basedOn w:val="Normal"/>
    <w:next w:val="Normal"/>
    <w:link w:val="TitleChar"/>
    <w:uiPriority w:val="10"/>
    <w:qFormat/>
    <w:rsid w:val="004A33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3340"/>
    <w:rPr>
      <w:rFonts w:asciiTheme="majorHAnsi" w:eastAsiaTheme="majorEastAsia" w:hAnsiTheme="majorHAnsi" w:cstheme="majorBidi"/>
      <w:spacing w:val="-10"/>
      <w:kern w:val="28"/>
      <w:sz w:val="56"/>
      <w:szCs w:val="56"/>
    </w:rPr>
  </w:style>
  <w:style w:type="paragraph" w:styleId="HTMLPreformatted">
    <w:name w:val="HTML Preformatted"/>
    <w:basedOn w:val="Normal"/>
    <w:link w:val="HTMLPreformattedChar"/>
    <w:uiPriority w:val="99"/>
    <w:semiHidden/>
    <w:unhideWhenUsed/>
    <w:rsid w:val="00335A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35AD4"/>
    <w:rPr>
      <w:rFonts w:ascii="Courier New" w:eastAsia="Times New Roman" w:hAnsi="Courier New" w:cs="Courier New"/>
      <w:sz w:val="20"/>
      <w:szCs w:val="20"/>
    </w:rPr>
  </w:style>
  <w:style w:type="character" w:styleId="Hyperlink">
    <w:name w:val="Hyperlink"/>
    <w:basedOn w:val="DefaultParagraphFont"/>
    <w:uiPriority w:val="99"/>
    <w:unhideWhenUsed/>
    <w:rsid w:val="00E131F0"/>
    <w:rPr>
      <w:color w:val="0563C1" w:themeColor="hyperlink"/>
      <w:u w:val="single"/>
    </w:rPr>
  </w:style>
  <w:style w:type="character" w:styleId="UnresolvedMention">
    <w:name w:val="Unresolved Mention"/>
    <w:basedOn w:val="DefaultParagraphFont"/>
    <w:uiPriority w:val="99"/>
    <w:semiHidden/>
    <w:unhideWhenUsed/>
    <w:rsid w:val="00E131F0"/>
    <w:rPr>
      <w:color w:val="605E5C"/>
      <w:shd w:val="clear" w:color="auto" w:fill="E1DFDD"/>
    </w:rPr>
  </w:style>
  <w:style w:type="paragraph" w:styleId="NoSpacing">
    <w:name w:val="No Spacing"/>
    <w:link w:val="NoSpacingChar"/>
    <w:uiPriority w:val="1"/>
    <w:qFormat/>
    <w:rsid w:val="004808D2"/>
    <w:pPr>
      <w:spacing w:after="0" w:line="240" w:lineRule="auto"/>
    </w:pPr>
    <w:rPr>
      <w:rFonts w:asciiTheme="minorHAnsi" w:eastAsiaTheme="minorEastAsia" w:hAnsiTheme="minorHAnsi"/>
      <w:sz w:val="22"/>
    </w:rPr>
  </w:style>
  <w:style w:type="character" w:customStyle="1" w:styleId="NoSpacingChar">
    <w:name w:val="No Spacing Char"/>
    <w:basedOn w:val="DefaultParagraphFont"/>
    <w:link w:val="NoSpacing"/>
    <w:uiPriority w:val="1"/>
    <w:rsid w:val="004808D2"/>
    <w:rPr>
      <w:rFonts w:asciiTheme="minorHAnsi" w:eastAsiaTheme="minorEastAsia" w:hAnsiTheme="minorHAnsi"/>
      <w:sz w:val="22"/>
    </w:rPr>
  </w:style>
  <w:style w:type="character" w:styleId="IntenseReference">
    <w:name w:val="Intense Reference"/>
    <w:basedOn w:val="DefaultParagraphFont"/>
    <w:uiPriority w:val="32"/>
    <w:qFormat/>
    <w:rsid w:val="00D6484B"/>
    <w:rPr>
      <w:b/>
      <w:bCs/>
      <w:smallCaps/>
      <w:color w:val="4472C4" w:themeColor="accent1"/>
      <w:spacing w:val="5"/>
    </w:rPr>
  </w:style>
  <w:style w:type="character" w:styleId="BookTitle">
    <w:name w:val="Book Title"/>
    <w:basedOn w:val="DefaultParagraphFont"/>
    <w:uiPriority w:val="33"/>
    <w:qFormat/>
    <w:rsid w:val="00D6484B"/>
    <w:rPr>
      <w:b/>
      <w:bCs/>
      <w:i/>
      <w:iCs/>
      <w:spacing w:val="5"/>
    </w:rPr>
  </w:style>
  <w:style w:type="character" w:styleId="Strong">
    <w:name w:val="Strong"/>
    <w:basedOn w:val="DefaultParagraphFont"/>
    <w:uiPriority w:val="22"/>
    <w:qFormat/>
    <w:rsid w:val="00D6484B"/>
    <w:rPr>
      <w:b/>
      <w:bCs/>
    </w:rPr>
  </w:style>
  <w:style w:type="paragraph" w:styleId="Subtitle">
    <w:name w:val="Subtitle"/>
    <w:basedOn w:val="Normal"/>
    <w:next w:val="Normal"/>
    <w:link w:val="SubtitleChar"/>
    <w:uiPriority w:val="11"/>
    <w:qFormat/>
    <w:rsid w:val="00D6484B"/>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D6484B"/>
    <w:rPr>
      <w:rFonts w:asciiTheme="minorHAnsi" w:eastAsiaTheme="minorEastAsia" w:hAnsiTheme="minorHAnsi"/>
      <w:color w:val="5A5A5A" w:themeColor="text1" w:themeTint="A5"/>
      <w:spacing w:val="15"/>
      <w:sz w:val="22"/>
    </w:rPr>
  </w:style>
  <w:style w:type="paragraph" w:styleId="TOCHeading">
    <w:name w:val="TOC Heading"/>
    <w:basedOn w:val="Heading1"/>
    <w:next w:val="Normal"/>
    <w:uiPriority w:val="39"/>
    <w:unhideWhenUsed/>
    <w:qFormat/>
    <w:rsid w:val="00D1040B"/>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D1040B"/>
    <w:pPr>
      <w:spacing w:after="100"/>
      <w:ind w:left="220"/>
    </w:pPr>
    <w:rPr>
      <w:rFonts w:asciiTheme="minorHAnsi" w:eastAsiaTheme="minorEastAsia" w:hAnsiTheme="minorHAnsi" w:cs="Times New Roman"/>
      <w:sz w:val="22"/>
    </w:rPr>
  </w:style>
  <w:style w:type="paragraph" w:styleId="TOC1">
    <w:name w:val="toc 1"/>
    <w:basedOn w:val="Normal"/>
    <w:next w:val="Normal"/>
    <w:autoRedefine/>
    <w:uiPriority w:val="39"/>
    <w:unhideWhenUsed/>
    <w:rsid w:val="00D1040B"/>
    <w:pPr>
      <w:spacing w:after="100"/>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D1040B"/>
    <w:pPr>
      <w:spacing w:after="100"/>
      <w:ind w:left="440"/>
    </w:pPr>
    <w:rPr>
      <w:rFonts w:asciiTheme="minorHAnsi" w:eastAsiaTheme="minorEastAsia" w:hAnsiTheme="minorHAnsi" w:cs="Times New Roman"/>
      <w:sz w:val="22"/>
    </w:rPr>
  </w:style>
  <w:style w:type="paragraph" w:styleId="BalloonText">
    <w:name w:val="Balloon Text"/>
    <w:basedOn w:val="Normal"/>
    <w:link w:val="BalloonTextChar"/>
    <w:uiPriority w:val="99"/>
    <w:semiHidden/>
    <w:unhideWhenUsed/>
    <w:rsid w:val="006959A3"/>
    <w:pPr>
      <w:spacing w:after="0" w:line="240" w:lineRule="auto"/>
    </w:pPr>
    <w:rPr>
      <w:rFonts w:cs="Segoe UI"/>
      <w:sz w:val="18"/>
      <w:szCs w:val="18"/>
    </w:rPr>
  </w:style>
  <w:style w:type="character" w:customStyle="1" w:styleId="BalloonTextChar">
    <w:name w:val="Balloon Text Char"/>
    <w:basedOn w:val="DefaultParagraphFont"/>
    <w:link w:val="BalloonText"/>
    <w:uiPriority w:val="99"/>
    <w:semiHidden/>
    <w:rsid w:val="006959A3"/>
    <w:rPr>
      <w:rFonts w:cs="Segoe UI"/>
      <w:sz w:val="18"/>
      <w:szCs w:val="18"/>
    </w:rPr>
  </w:style>
  <w:style w:type="character" w:styleId="Emphasis">
    <w:name w:val="Emphasis"/>
    <w:basedOn w:val="DefaultParagraphFont"/>
    <w:uiPriority w:val="20"/>
    <w:qFormat/>
    <w:rsid w:val="00742E7F"/>
    <w:rPr>
      <w:i/>
      <w:iCs/>
    </w:rPr>
  </w:style>
  <w:style w:type="character" w:styleId="CommentReference">
    <w:name w:val="annotation reference"/>
    <w:basedOn w:val="DefaultParagraphFont"/>
    <w:uiPriority w:val="99"/>
    <w:semiHidden/>
    <w:unhideWhenUsed/>
    <w:rsid w:val="008A2547"/>
    <w:rPr>
      <w:sz w:val="16"/>
      <w:szCs w:val="16"/>
    </w:rPr>
  </w:style>
  <w:style w:type="paragraph" w:styleId="CommentText">
    <w:name w:val="annotation text"/>
    <w:basedOn w:val="Normal"/>
    <w:link w:val="CommentTextChar"/>
    <w:uiPriority w:val="99"/>
    <w:semiHidden/>
    <w:unhideWhenUsed/>
    <w:rsid w:val="008A2547"/>
    <w:pPr>
      <w:spacing w:line="240" w:lineRule="auto"/>
    </w:pPr>
    <w:rPr>
      <w:sz w:val="20"/>
      <w:szCs w:val="20"/>
    </w:rPr>
  </w:style>
  <w:style w:type="character" w:customStyle="1" w:styleId="CommentTextChar">
    <w:name w:val="Comment Text Char"/>
    <w:basedOn w:val="DefaultParagraphFont"/>
    <w:link w:val="CommentText"/>
    <w:uiPriority w:val="99"/>
    <w:semiHidden/>
    <w:rsid w:val="008A2547"/>
    <w:rPr>
      <w:sz w:val="20"/>
      <w:szCs w:val="20"/>
    </w:rPr>
  </w:style>
  <w:style w:type="paragraph" w:styleId="ListParagraph">
    <w:name w:val="List Paragraph"/>
    <w:basedOn w:val="Normal"/>
    <w:rsid w:val="00FC723E"/>
    <w:pPr>
      <w:suppressAutoHyphens/>
      <w:autoSpaceDN w:val="0"/>
      <w:spacing w:line="256" w:lineRule="auto"/>
      <w:ind w:left="720"/>
      <w:textAlignment w:val="baseline"/>
    </w:pPr>
    <w:rPr>
      <w:rFonts w:ascii="Calibri" w:eastAsia="Calibri" w:hAnsi="Calibri" w:cs="Arial"/>
      <w:sz w:val="22"/>
    </w:rPr>
  </w:style>
  <w:style w:type="table" w:styleId="TableGrid">
    <w:name w:val="Table Grid"/>
    <w:basedOn w:val="TableNormal"/>
    <w:uiPriority w:val="59"/>
    <w:rsid w:val="001078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945B42"/>
    <w:pPr>
      <w:suppressAutoHyphens/>
      <w:autoSpaceDN w:val="0"/>
      <w:spacing w:after="0" w:line="240" w:lineRule="auto"/>
      <w:textAlignment w:val="baseline"/>
    </w:pPr>
    <w:rPr>
      <w:rFonts w:ascii="Liberation Serif" w:eastAsia="Noto Sans CJK SC Regular" w:hAnsi="Liberation Serif" w:cs="FreeSans"/>
      <w:kern w:val="3"/>
      <w:szCs w:val="24"/>
      <w:lang w:eastAsia="zh-CN" w:bidi="hi-IN"/>
    </w:rPr>
  </w:style>
  <w:style w:type="paragraph" w:customStyle="1" w:styleId="Textbody">
    <w:name w:val="Text body"/>
    <w:basedOn w:val="Standard"/>
    <w:rsid w:val="00945B42"/>
    <w:pPr>
      <w:spacing w:after="140" w:line="288" w:lineRule="auto"/>
    </w:pPr>
  </w:style>
  <w:style w:type="paragraph" w:customStyle="1" w:styleId="TableContents">
    <w:name w:val="Table Contents"/>
    <w:basedOn w:val="Standard"/>
    <w:rsid w:val="00945B42"/>
    <w:pPr>
      <w:suppressLineNumbers/>
    </w:pPr>
  </w:style>
  <w:style w:type="character" w:customStyle="1" w:styleId="fontstyle01">
    <w:name w:val="fontstyle01"/>
    <w:basedOn w:val="DefaultParagraphFont"/>
    <w:rsid w:val="009A779A"/>
    <w:rPr>
      <w:rFonts w:ascii="URWGothicL-Book" w:hAnsi="URWGothicL-Book" w:hint="default"/>
      <w:b w:val="0"/>
      <w:bCs w:val="0"/>
      <w:i w:val="0"/>
      <w:iCs w:val="0"/>
      <w:color w:val="111111"/>
      <w:sz w:val="24"/>
      <w:szCs w:val="24"/>
    </w:rPr>
  </w:style>
  <w:style w:type="character" w:customStyle="1" w:styleId="fontstyle21">
    <w:name w:val="fontstyle21"/>
    <w:basedOn w:val="DefaultParagraphFont"/>
    <w:rsid w:val="009A779A"/>
    <w:rPr>
      <w:rFonts w:ascii="URWGothicL-Demi" w:hAnsi="URWGothicL-Demi" w:hint="default"/>
      <w:b w:val="0"/>
      <w:bCs w:val="0"/>
      <w:i w:val="0"/>
      <w:iCs w:val="0"/>
      <w:color w:val="000000"/>
      <w:sz w:val="24"/>
      <w:szCs w:val="24"/>
    </w:rPr>
  </w:style>
  <w:style w:type="table" w:customStyle="1" w:styleId="TableGrid0">
    <w:name w:val="TableGrid"/>
    <w:rsid w:val="00A8095D"/>
    <w:pPr>
      <w:spacing w:after="0" w:line="240" w:lineRule="auto"/>
    </w:pPr>
    <w:rPr>
      <w:rFonts w:asciiTheme="minorHAnsi" w:eastAsiaTheme="minorEastAsia" w:hAnsiTheme="minorHAnsi"/>
      <w:sz w:val="22"/>
    </w:rPr>
    <w:tblPr>
      <w:tblCellMar>
        <w:top w:w="0" w:type="dxa"/>
        <w:left w:w="0" w:type="dxa"/>
        <w:bottom w:w="0" w:type="dxa"/>
        <w:right w:w="0" w:type="dxa"/>
      </w:tblCellMar>
    </w:tblPr>
  </w:style>
  <w:style w:type="character" w:styleId="IntenseEmphasis">
    <w:name w:val="Intense Emphasis"/>
    <w:basedOn w:val="DefaultParagraphFont"/>
    <w:uiPriority w:val="21"/>
    <w:qFormat/>
    <w:rsid w:val="009109EB"/>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45157">
      <w:bodyDiv w:val="1"/>
      <w:marLeft w:val="0"/>
      <w:marRight w:val="0"/>
      <w:marTop w:val="0"/>
      <w:marBottom w:val="0"/>
      <w:divBdr>
        <w:top w:val="none" w:sz="0" w:space="0" w:color="auto"/>
        <w:left w:val="none" w:sz="0" w:space="0" w:color="auto"/>
        <w:bottom w:val="none" w:sz="0" w:space="0" w:color="auto"/>
        <w:right w:val="none" w:sz="0" w:space="0" w:color="auto"/>
      </w:divBdr>
      <w:divsChild>
        <w:div w:id="15162288">
          <w:marLeft w:val="0"/>
          <w:marRight w:val="0"/>
          <w:marTop w:val="0"/>
          <w:marBottom w:val="0"/>
          <w:divBdr>
            <w:top w:val="none" w:sz="0" w:space="0" w:color="auto"/>
            <w:left w:val="none" w:sz="0" w:space="0" w:color="auto"/>
            <w:bottom w:val="none" w:sz="0" w:space="0" w:color="auto"/>
            <w:right w:val="none" w:sz="0" w:space="0" w:color="auto"/>
          </w:divBdr>
          <w:divsChild>
            <w:div w:id="153966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6968">
      <w:bodyDiv w:val="1"/>
      <w:marLeft w:val="0"/>
      <w:marRight w:val="0"/>
      <w:marTop w:val="0"/>
      <w:marBottom w:val="0"/>
      <w:divBdr>
        <w:top w:val="none" w:sz="0" w:space="0" w:color="auto"/>
        <w:left w:val="none" w:sz="0" w:space="0" w:color="auto"/>
        <w:bottom w:val="none" w:sz="0" w:space="0" w:color="auto"/>
        <w:right w:val="none" w:sz="0" w:space="0" w:color="auto"/>
      </w:divBdr>
      <w:divsChild>
        <w:div w:id="1156654613">
          <w:marLeft w:val="0"/>
          <w:marRight w:val="0"/>
          <w:marTop w:val="0"/>
          <w:marBottom w:val="0"/>
          <w:divBdr>
            <w:top w:val="none" w:sz="0" w:space="0" w:color="auto"/>
            <w:left w:val="none" w:sz="0" w:space="0" w:color="auto"/>
            <w:bottom w:val="none" w:sz="0" w:space="0" w:color="auto"/>
            <w:right w:val="none" w:sz="0" w:space="0" w:color="auto"/>
          </w:divBdr>
          <w:divsChild>
            <w:div w:id="1982610887">
              <w:marLeft w:val="0"/>
              <w:marRight w:val="0"/>
              <w:marTop w:val="0"/>
              <w:marBottom w:val="0"/>
              <w:divBdr>
                <w:top w:val="none" w:sz="0" w:space="0" w:color="auto"/>
                <w:left w:val="none" w:sz="0" w:space="0" w:color="auto"/>
                <w:bottom w:val="none" w:sz="0" w:space="0" w:color="auto"/>
                <w:right w:val="none" w:sz="0" w:space="0" w:color="auto"/>
              </w:divBdr>
            </w:div>
            <w:div w:id="209147430">
              <w:marLeft w:val="0"/>
              <w:marRight w:val="0"/>
              <w:marTop w:val="0"/>
              <w:marBottom w:val="0"/>
              <w:divBdr>
                <w:top w:val="none" w:sz="0" w:space="0" w:color="auto"/>
                <w:left w:val="none" w:sz="0" w:space="0" w:color="auto"/>
                <w:bottom w:val="none" w:sz="0" w:space="0" w:color="auto"/>
                <w:right w:val="none" w:sz="0" w:space="0" w:color="auto"/>
              </w:divBdr>
            </w:div>
            <w:div w:id="478811379">
              <w:marLeft w:val="0"/>
              <w:marRight w:val="0"/>
              <w:marTop w:val="0"/>
              <w:marBottom w:val="0"/>
              <w:divBdr>
                <w:top w:val="none" w:sz="0" w:space="0" w:color="auto"/>
                <w:left w:val="none" w:sz="0" w:space="0" w:color="auto"/>
                <w:bottom w:val="none" w:sz="0" w:space="0" w:color="auto"/>
                <w:right w:val="none" w:sz="0" w:space="0" w:color="auto"/>
              </w:divBdr>
            </w:div>
            <w:div w:id="974680342">
              <w:marLeft w:val="0"/>
              <w:marRight w:val="0"/>
              <w:marTop w:val="0"/>
              <w:marBottom w:val="0"/>
              <w:divBdr>
                <w:top w:val="none" w:sz="0" w:space="0" w:color="auto"/>
                <w:left w:val="none" w:sz="0" w:space="0" w:color="auto"/>
                <w:bottom w:val="none" w:sz="0" w:space="0" w:color="auto"/>
                <w:right w:val="none" w:sz="0" w:space="0" w:color="auto"/>
              </w:divBdr>
            </w:div>
            <w:div w:id="311452094">
              <w:marLeft w:val="0"/>
              <w:marRight w:val="0"/>
              <w:marTop w:val="0"/>
              <w:marBottom w:val="0"/>
              <w:divBdr>
                <w:top w:val="none" w:sz="0" w:space="0" w:color="auto"/>
                <w:left w:val="none" w:sz="0" w:space="0" w:color="auto"/>
                <w:bottom w:val="none" w:sz="0" w:space="0" w:color="auto"/>
                <w:right w:val="none" w:sz="0" w:space="0" w:color="auto"/>
              </w:divBdr>
            </w:div>
            <w:div w:id="1421365743">
              <w:marLeft w:val="0"/>
              <w:marRight w:val="0"/>
              <w:marTop w:val="0"/>
              <w:marBottom w:val="0"/>
              <w:divBdr>
                <w:top w:val="none" w:sz="0" w:space="0" w:color="auto"/>
                <w:left w:val="none" w:sz="0" w:space="0" w:color="auto"/>
                <w:bottom w:val="none" w:sz="0" w:space="0" w:color="auto"/>
                <w:right w:val="none" w:sz="0" w:space="0" w:color="auto"/>
              </w:divBdr>
            </w:div>
            <w:div w:id="1775974247">
              <w:marLeft w:val="0"/>
              <w:marRight w:val="0"/>
              <w:marTop w:val="0"/>
              <w:marBottom w:val="0"/>
              <w:divBdr>
                <w:top w:val="none" w:sz="0" w:space="0" w:color="auto"/>
                <w:left w:val="none" w:sz="0" w:space="0" w:color="auto"/>
                <w:bottom w:val="none" w:sz="0" w:space="0" w:color="auto"/>
                <w:right w:val="none" w:sz="0" w:space="0" w:color="auto"/>
              </w:divBdr>
            </w:div>
            <w:div w:id="340084501">
              <w:marLeft w:val="0"/>
              <w:marRight w:val="0"/>
              <w:marTop w:val="0"/>
              <w:marBottom w:val="0"/>
              <w:divBdr>
                <w:top w:val="none" w:sz="0" w:space="0" w:color="auto"/>
                <w:left w:val="none" w:sz="0" w:space="0" w:color="auto"/>
                <w:bottom w:val="none" w:sz="0" w:space="0" w:color="auto"/>
                <w:right w:val="none" w:sz="0" w:space="0" w:color="auto"/>
              </w:divBdr>
            </w:div>
            <w:div w:id="310716608">
              <w:marLeft w:val="0"/>
              <w:marRight w:val="0"/>
              <w:marTop w:val="0"/>
              <w:marBottom w:val="0"/>
              <w:divBdr>
                <w:top w:val="none" w:sz="0" w:space="0" w:color="auto"/>
                <w:left w:val="none" w:sz="0" w:space="0" w:color="auto"/>
                <w:bottom w:val="none" w:sz="0" w:space="0" w:color="auto"/>
                <w:right w:val="none" w:sz="0" w:space="0" w:color="auto"/>
              </w:divBdr>
            </w:div>
            <w:div w:id="1956473803">
              <w:marLeft w:val="0"/>
              <w:marRight w:val="0"/>
              <w:marTop w:val="0"/>
              <w:marBottom w:val="0"/>
              <w:divBdr>
                <w:top w:val="none" w:sz="0" w:space="0" w:color="auto"/>
                <w:left w:val="none" w:sz="0" w:space="0" w:color="auto"/>
                <w:bottom w:val="none" w:sz="0" w:space="0" w:color="auto"/>
                <w:right w:val="none" w:sz="0" w:space="0" w:color="auto"/>
              </w:divBdr>
            </w:div>
            <w:div w:id="1792507771">
              <w:marLeft w:val="0"/>
              <w:marRight w:val="0"/>
              <w:marTop w:val="0"/>
              <w:marBottom w:val="0"/>
              <w:divBdr>
                <w:top w:val="none" w:sz="0" w:space="0" w:color="auto"/>
                <w:left w:val="none" w:sz="0" w:space="0" w:color="auto"/>
                <w:bottom w:val="none" w:sz="0" w:space="0" w:color="auto"/>
                <w:right w:val="none" w:sz="0" w:space="0" w:color="auto"/>
              </w:divBdr>
            </w:div>
            <w:div w:id="1200316625">
              <w:marLeft w:val="0"/>
              <w:marRight w:val="0"/>
              <w:marTop w:val="0"/>
              <w:marBottom w:val="0"/>
              <w:divBdr>
                <w:top w:val="none" w:sz="0" w:space="0" w:color="auto"/>
                <w:left w:val="none" w:sz="0" w:space="0" w:color="auto"/>
                <w:bottom w:val="none" w:sz="0" w:space="0" w:color="auto"/>
                <w:right w:val="none" w:sz="0" w:space="0" w:color="auto"/>
              </w:divBdr>
            </w:div>
            <w:div w:id="1700356919">
              <w:marLeft w:val="0"/>
              <w:marRight w:val="0"/>
              <w:marTop w:val="0"/>
              <w:marBottom w:val="0"/>
              <w:divBdr>
                <w:top w:val="none" w:sz="0" w:space="0" w:color="auto"/>
                <w:left w:val="none" w:sz="0" w:space="0" w:color="auto"/>
                <w:bottom w:val="none" w:sz="0" w:space="0" w:color="auto"/>
                <w:right w:val="none" w:sz="0" w:space="0" w:color="auto"/>
              </w:divBdr>
            </w:div>
            <w:div w:id="1719864843">
              <w:marLeft w:val="0"/>
              <w:marRight w:val="0"/>
              <w:marTop w:val="0"/>
              <w:marBottom w:val="0"/>
              <w:divBdr>
                <w:top w:val="none" w:sz="0" w:space="0" w:color="auto"/>
                <w:left w:val="none" w:sz="0" w:space="0" w:color="auto"/>
                <w:bottom w:val="none" w:sz="0" w:space="0" w:color="auto"/>
                <w:right w:val="none" w:sz="0" w:space="0" w:color="auto"/>
              </w:divBdr>
            </w:div>
            <w:div w:id="1204446457">
              <w:marLeft w:val="0"/>
              <w:marRight w:val="0"/>
              <w:marTop w:val="0"/>
              <w:marBottom w:val="0"/>
              <w:divBdr>
                <w:top w:val="none" w:sz="0" w:space="0" w:color="auto"/>
                <w:left w:val="none" w:sz="0" w:space="0" w:color="auto"/>
                <w:bottom w:val="none" w:sz="0" w:space="0" w:color="auto"/>
                <w:right w:val="none" w:sz="0" w:space="0" w:color="auto"/>
              </w:divBdr>
            </w:div>
            <w:div w:id="1475223041">
              <w:marLeft w:val="0"/>
              <w:marRight w:val="0"/>
              <w:marTop w:val="0"/>
              <w:marBottom w:val="0"/>
              <w:divBdr>
                <w:top w:val="none" w:sz="0" w:space="0" w:color="auto"/>
                <w:left w:val="none" w:sz="0" w:space="0" w:color="auto"/>
                <w:bottom w:val="none" w:sz="0" w:space="0" w:color="auto"/>
                <w:right w:val="none" w:sz="0" w:space="0" w:color="auto"/>
              </w:divBdr>
            </w:div>
            <w:div w:id="370764856">
              <w:marLeft w:val="0"/>
              <w:marRight w:val="0"/>
              <w:marTop w:val="0"/>
              <w:marBottom w:val="0"/>
              <w:divBdr>
                <w:top w:val="none" w:sz="0" w:space="0" w:color="auto"/>
                <w:left w:val="none" w:sz="0" w:space="0" w:color="auto"/>
                <w:bottom w:val="none" w:sz="0" w:space="0" w:color="auto"/>
                <w:right w:val="none" w:sz="0" w:space="0" w:color="auto"/>
              </w:divBdr>
            </w:div>
            <w:div w:id="1267618864">
              <w:marLeft w:val="0"/>
              <w:marRight w:val="0"/>
              <w:marTop w:val="0"/>
              <w:marBottom w:val="0"/>
              <w:divBdr>
                <w:top w:val="none" w:sz="0" w:space="0" w:color="auto"/>
                <w:left w:val="none" w:sz="0" w:space="0" w:color="auto"/>
                <w:bottom w:val="none" w:sz="0" w:space="0" w:color="auto"/>
                <w:right w:val="none" w:sz="0" w:space="0" w:color="auto"/>
              </w:divBdr>
            </w:div>
            <w:div w:id="1364137769">
              <w:marLeft w:val="0"/>
              <w:marRight w:val="0"/>
              <w:marTop w:val="0"/>
              <w:marBottom w:val="0"/>
              <w:divBdr>
                <w:top w:val="none" w:sz="0" w:space="0" w:color="auto"/>
                <w:left w:val="none" w:sz="0" w:space="0" w:color="auto"/>
                <w:bottom w:val="none" w:sz="0" w:space="0" w:color="auto"/>
                <w:right w:val="none" w:sz="0" w:space="0" w:color="auto"/>
              </w:divBdr>
            </w:div>
            <w:div w:id="2111004442">
              <w:marLeft w:val="0"/>
              <w:marRight w:val="0"/>
              <w:marTop w:val="0"/>
              <w:marBottom w:val="0"/>
              <w:divBdr>
                <w:top w:val="none" w:sz="0" w:space="0" w:color="auto"/>
                <w:left w:val="none" w:sz="0" w:space="0" w:color="auto"/>
                <w:bottom w:val="none" w:sz="0" w:space="0" w:color="auto"/>
                <w:right w:val="none" w:sz="0" w:space="0" w:color="auto"/>
              </w:divBdr>
            </w:div>
            <w:div w:id="422576150">
              <w:marLeft w:val="0"/>
              <w:marRight w:val="0"/>
              <w:marTop w:val="0"/>
              <w:marBottom w:val="0"/>
              <w:divBdr>
                <w:top w:val="none" w:sz="0" w:space="0" w:color="auto"/>
                <w:left w:val="none" w:sz="0" w:space="0" w:color="auto"/>
                <w:bottom w:val="none" w:sz="0" w:space="0" w:color="auto"/>
                <w:right w:val="none" w:sz="0" w:space="0" w:color="auto"/>
              </w:divBdr>
            </w:div>
            <w:div w:id="1589920346">
              <w:marLeft w:val="0"/>
              <w:marRight w:val="0"/>
              <w:marTop w:val="0"/>
              <w:marBottom w:val="0"/>
              <w:divBdr>
                <w:top w:val="none" w:sz="0" w:space="0" w:color="auto"/>
                <w:left w:val="none" w:sz="0" w:space="0" w:color="auto"/>
                <w:bottom w:val="none" w:sz="0" w:space="0" w:color="auto"/>
                <w:right w:val="none" w:sz="0" w:space="0" w:color="auto"/>
              </w:divBdr>
            </w:div>
            <w:div w:id="434711646">
              <w:marLeft w:val="0"/>
              <w:marRight w:val="0"/>
              <w:marTop w:val="0"/>
              <w:marBottom w:val="0"/>
              <w:divBdr>
                <w:top w:val="none" w:sz="0" w:space="0" w:color="auto"/>
                <w:left w:val="none" w:sz="0" w:space="0" w:color="auto"/>
                <w:bottom w:val="none" w:sz="0" w:space="0" w:color="auto"/>
                <w:right w:val="none" w:sz="0" w:space="0" w:color="auto"/>
              </w:divBdr>
            </w:div>
            <w:div w:id="911162580">
              <w:marLeft w:val="0"/>
              <w:marRight w:val="0"/>
              <w:marTop w:val="0"/>
              <w:marBottom w:val="0"/>
              <w:divBdr>
                <w:top w:val="none" w:sz="0" w:space="0" w:color="auto"/>
                <w:left w:val="none" w:sz="0" w:space="0" w:color="auto"/>
                <w:bottom w:val="none" w:sz="0" w:space="0" w:color="auto"/>
                <w:right w:val="none" w:sz="0" w:space="0" w:color="auto"/>
              </w:divBdr>
            </w:div>
            <w:div w:id="780297448">
              <w:marLeft w:val="0"/>
              <w:marRight w:val="0"/>
              <w:marTop w:val="0"/>
              <w:marBottom w:val="0"/>
              <w:divBdr>
                <w:top w:val="none" w:sz="0" w:space="0" w:color="auto"/>
                <w:left w:val="none" w:sz="0" w:space="0" w:color="auto"/>
                <w:bottom w:val="none" w:sz="0" w:space="0" w:color="auto"/>
                <w:right w:val="none" w:sz="0" w:space="0" w:color="auto"/>
              </w:divBdr>
            </w:div>
            <w:div w:id="866141537">
              <w:marLeft w:val="0"/>
              <w:marRight w:val="0"/>
              <w:marTop w:val="0"/>
              <w:marBottom w:val="0"/>
              <w:divBdr>
                <w:top w:val="none" w:sz="0" w:space="0" w:color="auto"/>
                <w:left w:val="none" w:sz="0" w:space="0" w:color="auto"/>
                <w:bottom w:val="none" w:sz="0" w:space="0" w:color="auto"/>
                <w:right w:val="none" w:sz="0" w:space="0" w:color="auto"/>
              </w:divBdr>
            </w:div>
            <w:div w:id="1093163343">
              <w:marLeft w:val="0"/>
              <w:marRight w:val="0"/>
              <w:marTop w:val="0"/>
              <w:marBottom w:val="0"/>
              <w:divBdr>
                <w:top w:val="none" w:sz="0" w:space="0" w:color="auto"/>
                <w:left w:val="none" w:sz="0" w:space="0" w:color="auto"/>
                <w:bottom w:val="none" w:sz="0" w:space="0" w:color="auto"/>
                <w:right w:val="none" w:sz="0" w:space="0" w:color="auto"/>
              </w:divBdr>
            </w:div>
            <w:div w:id="1332835988">
              <w:marLeft w:val="0"/>
              <w:marRight w:val="0"/>
              <w:marTop w:val="0"/>
              <w:marBottom w:val="0"/>
              <w:divBdr>
                <w:top w:val="none" w:sz="0" w:space="0" w:color="auto"/>
                <w:left w:val="none" w:sz="0" w:space="0" w:color="auto"/>
                <w:bottom w:val="none" w:sz="0" w:space="0" w:color="auto"/>
                <w:right w:val="none" w:sz="0" w:space="0" w:color="auto"/>
              </w:divBdr>
            </w:div>
            <w:div w:id="771783678">
              <w:marLeft w:val="0"/>
              <w:marRight w:val="0"/>
              <w:marTop w:val="0"/>
              <w:marBottom w:val="0"/>
              <w:divBdr>
                <w:top w:val="none" w:sz="0" w:space="0" w:color="auto"/>
                <w:left w:val="none" w:sz="0" w:space="0" w:color="auto"/>
                <w:bottom w:val="none" w:sz="0" w:space="0" w:color="auto"/>
                <w:right w:val="none" w:sz="0" w:space="0" w:color="auto"/>
              </w:divBdr>
            </w:div>
            <w:div w:id="2046783432">
              <w:marLeft w:val="0"/>
              <w:marRight w:val="0"/>
              <w:marTop w:val="0"/>
              <w:marBottom w:val="0"/>
              <w:divBdr>
                <w:top w:val="none" w:sz="0" w:space="0" w:color="auto"/>
                <w:left w:val="none" w:sz="0" w:space="0" w:color="auto"/>
                <w:bottom w:val="none" w:sz="0" w:space="0" w:color="auto"/>
                <w:right w:val="none" w:sz="0" w:space="0" w:color="auto"/>
              </w:divBdr>
            </w:div>
            <w:div w:id="70542858">
              <w:marLeft w:val="0"/>
              <w:marRight w:val="0"/>
              <w:marTop w:val="0"/>
              <w:marBottom w:val="0"/>
              <w:divBdr>
                <w:top w:val="none" w:sz="0" w:space="0" w:color="auto"/>
                <w:left w:val="none" w:sz="0" w:space="0" w:color="auto"/>
                <w:bottom w:val="none" w:sz="0" w:space="0" w:color="auto"/>
                <w:right w:val="none" w:sz="0" w:space="0" w:color="auto"/>
              </w:divBdr>
            </w:div>
            <w:div w:id="732891522">
              <w:marLeft w:val="0"/>
              <w:marRight w:val="0"/>
              <w:marTop w:val="0"/>
              <w:marBottom w:val="0"/>
              <w:divBdr>
                <w:top w:val="none" w:sz="0" w:space="0" w:color="auto"/>
                <w:left w:val="none" w:sz="0" w:space="0" w:color="auto"/>
                <w:bottom w:val="none" w:sz="0" w:space="0" w:color="auto"/>
                <w:right w:val="none" w:sz="0" w:space="0" w:color="auto"/>
              </w:divBdr>
            </w:div>
            <w:div w:id="1009410497">
              <w:marLeft w:val="0"/>
              <w:marRight w:val="0"/>
              <w:marTop w:val="0"/>
              <w:marBottom w:val="0"/>
              <w:divBdr>
                <w:top w:val="none" w:sz="0" w:space="0" w:color="auto"/>
                <w:left w:val="none" w:sz="0" w:space="0" w:color="auto"/>
                <w:bottom w:val="none" w:sz="0" w:space="0" w:color="auto"/>
                <w:right w:val="none" w:sz="0" w:space="0" w:color="auto"/>
              </w:divBdr>
            </w:div>
            <w:div w:id="1083065014">
              <w:marLeft w:val="0"/>
              <w:marRight w:val="0"/>
              <w:marTop w:val="0"/>
              <w:marBottom w:val="0"/>
              <w:divBdr>
                <w:top w:val="none" w:sz="0" w:space="0" w:color="auto"/>
                <w:left w:val="none" w:sz="0" w:space="0" w:color="auto"/>
                <w:bottom w:val="none" w:sz="0" w:space="0" w:color="auto"/>
                <w:right w:val="none" w:sz="0" w:space="0" w:color="auto"/>
              </w:divBdr>
            </w:div>
            <w:div w:id="1281450514">
              <w:marLeft w:val="0"/>
              <w:marRight w:val="0"/>
              <w:marTop w:val="0"/>
              <w:marBottom w:val="0"/>
              <w:divBdr>
                <w:top w:val="none" w:sz="0" w:space="0" w:color="auto"/>
                <w:left w:val="none" w:sz="0" w:space="0" w:color="auto"/>
                <w:bottom w:val="none" w:sz="0" w:space="0" w:color="auto"/>
                <w:right w:val="none" w:sz="0" w:space="0" w:color="auto"/>
              </w:divBdr>
            </w:div>
            <w:div w:id="1793403380">
              <w:marLeft w:val="0"/>
              <w:marRight w:val="0"/>
              <w:marTop w:val="0"/>
              <w:marBottom w:val="0"/>
              <w:divBdr>
                <w:top w:val="none" w:sz="0" w:space="0" w:color="auto"/>
                <w:left w:val="none" w:sz="0" w:space="0" w:color="auto"/>
                <w:bottom w:val="none" w:sz="0" w:space="0" w:color="auto"/>
                <w:right w:val="none" w:sz="0" w:space="0" w:color="auto"/>
              </w:divBdr>
            </w:div>
            <w:div w:id="189534830">
              <w:marLeft w:val="0"/>
              <w:marRight w:val="0"/>
              <w:marTop w:val="0"/>
              <w:marBottom w:val="0"/>
              <w:divBdr>
                <w:top w:val="none" w:sz="0" w:space="0" w:color="auto"/>
                <w:left w:val="none" w:sz="0" w:space="0" w:color="auto"/>
                <w:bottom w:val="none" w:sz="0" w:space="0" w:color="auto"/>
                <w:right w:val="none" w:sz="0" w:space="0" w:color="auto"/>
              </w:divBdr>
            </w:div>
            <w:div w:id="571816508">
              <w:marLeft w:val="0"/>
              <w:marRight w:val="0"/>
              <w:marTop w:val="0"/>
              <w:marBottom w:val="0"/>
              <w:divBdr>
                <w:top w:val="none" w:sz="0" w:space="0" w:color="auto"/>
                <w:left w:val="none" w:sz="0" w:space="0" w:color="auto"/>
                <w:bottom w:val="none" w:sz="0" w:space="0" w:color="auto"/>
                <w:right w:val="none" w:sz="0" w:space="0" w:color="auto"/>
              </w:divBdr>
            </w:div>
            <w:div w:id="571158504">
              <w:marLeft w:val="0"/>
              <w:marRight w:val="0"/>
              <w:marTop w:val="0"/>
              <w:marBottom w:val="0"/>
              <w:divBdr>
                <w:top w:val="none" w:sz="0" w:space="0" w:color="auto"/>
                <w:left w:val="none" w:sz="0" w:space="0" w:color="auto"/>
                <w:bottom w:val="none" w:sz="0" w:space="0" w:color="auto"/>
                <w:right w:val="none" w:sz="0" w:space="0" w:color="auto"/>
              </w:divBdr>
            </w:div>
            <w:div w:id="2122676864">
              <w:marLeft w:val="0"/>
              <w:marRight w:val="0"/>
              <w:marTop w:val="0"/>
              <w:marBottom w:val="0"/>
              <w:divBdr>
                <w:top w:val="none" w:sz="0" w:space="0" w:color="auto"/>
                <w:left w:val="none" w:sz="0" w:space="0" w:color="auto"/>
                <w:bottom w:val="none" w:sz="0" w:space="0" w:color="auto"/>
                <w:right w:val="none" w:sz="0" w:space="0" w:color="auto"/>
              </w:divBdr>
            </w:div>
            <w:div w:id="827016384">
              <w:marLeft w:val="0"/>
              <w:marRight w:val="0"/>
              <w:marTop w:val="0"/>
              <w:marBottom w:val="0"/>
              <w:divBdr>
                <w:top w:val="none" w:sz="0" w:space="0" w:color="auto"/>
                <w:left w:val="none" w:sz="0" w:space="0" w:color="auto"/>
                <w:bottom w:val="none" w:sz="0" w:space="0" w:color="auto"/>
                <w:right w:val="none" w:sz="0" w:space="0" w:color="auto"/>
              </w:divBdr>
            </w:div>
            <w:div w:id="225528810">
              <w:marLeft w:val="0"/>
              <w:marRight w:val="0"/>
              <w:marTop w:val="0"/>
              <w:marBottom w:val="0"/>
              <w:divBdr>
                <w:top w:val="none" w:sz="0" w:space="0" w:color="auto"/>
                <w:left w:val="none" w:sz="0" w:space="0" w:color="auto"/>
                <w:bottom w:val="none" w:sz="0" w:space="0" w:color="auto"/>
                <w:right w:val="none" w:sz="0" w:space="0" w:color="auto"/>
              </w:divBdr>
            </w:div>
            <w:div w:id="1549339294">
              <w:marLeft w:val="0"/>
              <w:marRight w:val="0"/>
              <w:marTop w:val="0"/>
              <w:marBottom w:val="0"/>
              <w:divBdr>
                <w:top w:val="none" w:sz="0" w:space="0" w:color="auto"/>
                <w:left w:val="none" w:sz="0" w:space="0" w:color="auto"/>
                <w:bottom w:val="none" w:sz="0" w:space="0" w:color="auto"/>
                <w:right w:val="none" w:sz="0" w:space="0" w:color="auto"/>
              </w:divBdr>
            </w:div>
            <w:div w:id="1818759976">
              <w:marLeft w:val="0"/>
              <w:marRight w:val="0"/>
              <w:marTop w:val="0"/>
              <w:marBottom w:val="0"/>
              <w:divBdr>
                <w:top w:val="none" w:sz="0" w:space="0" w:color="auto"/>
                <w:left w:val="none" w:sz="0" w:space="0" w:color="auto"/>
                <w:bottom w:val="none" w:sz="0" w:space="0" w:color="auto"/>
                <w:right w:val="none" w:sz="0" w:space="0" w:color="auto"/>
              </w:divBdr>
            </w:div>
            <w:div w:id="1700278208">
              <w:marLeft w:val="0"/>
              <w:marRight w:val="0"/>
              <w:marTop w:val="0"/>
              <w:marBottom w:val="0"/>
              <w:divBdr>
                <w:top w:val="none" w:sz="0" w:space="0" w:color="auto"/>
                <w:left w:val="none" w:sz="0" w:space="0" w:color="auto"/>
                <w:bottom w:val="none" w:sz="0" w:space="0" w:color="auto"/>
                <w:right w:val="none" w:sz="0" w:space="0" w:color="auto"/>
              </w:divBdr>
            </w:div>
            <w:div w:id="1557164677">
              <w:marLeft w:val="0"/>
              <w:marRight w:val="0"/>
              <w:marTop w:val="0"/>
              <w:marBottom w:val="0"/>
              <w:divBdr>
                <w:top w:val="none" w:sz="0" w:space="0" w:color="auto"/>
                <w:left w:val="none" w:sz="0" w:space="0" w:color="auto"/>
                <w:bottom w:val="none" w:sz="0" w:space="0" w:color="auto"/>
                <w:right w:val="none" w:sz="0" w:space="0" w:color="auto"/>
              </w:divBdr>
            </w:div>
            <w:div w:id="251470614">
              <w:marLeft w:val="0"/>
              <w:marRight w:val="0"/>
              <w:marTop w:val="0"/>
              <w:marBottom w:val="0"/>
              <w:divBdr>
                <w:top w:val="none" w:sz="0" w:space="0" w:color="auto"/>
                <w:left w:val="none" w:sz="0" w:space="0" w:color="auto"/>
                <w:bottom w:val="none" w:sz="0" w:space="0" w:color="auto"/>
                <w:right w:val="none" w:sz="0" w:space="0" w:color="auto"/>
              </w:divBdr>
            </w:div>
            <w:div w:id="494221514">
              <w:marLeft w:val="0"/>
              <w:marRight w:val="0"/>
              <w:marTop w:val="0"/>
              <w:marBottom w:val="0"/>
              <w:divBdr>
                <w:top w:val="none" w:sz="0" w:space="0" w:color="auto"/>
                <w:left w:val="none" w:sz="0" w:space="0" w:color="auto"/>
                <w:bottom w:val="none" w:sz="0" w:space="0" w:color="auto"/>
                <w:right w:val="none" w:sz="0" w:space="0" w:color="auto"/>
              </w:divBdr>
            </w:div>
            <w:div w:id="1163468235">
              <w:marLeft w:val="0"/>
              <w:marRight w:val="0"/>
              <w:marTop w:val="0"/>
              <w:marBottom w:val="0"/>
              <w:divBdr>
                <w:top w:val="none" w:sz="0" w:space="0" w:color="auto"/>
                <w:left w:val="none" w:sz="0" w:space="0" w:color="auto"/>
                <w:bottom w:val="none" w:sz="0" w:space="0" w:color="auto"/>
                <w:right w:val="none" w:sz="0" w:space="0" w:color="auto"/>
              </w:divBdr>
            </w:div>
            <w:div w:id="2003240143">
              <w:marLeft w:val="0"/>
              <w:marRight w:val="0"/>
              <w:marTop w:val="0"/>
              <w:marBottom w:val="0"/>
              <w:divBdr>
                <w:top w:val="none" w:sz="0" w:space="0" w:color="auto"/>
                <w:left w:val="none" w:sz="0" w:space="0" w:color="auto"/>
                <w:bottom w:val="none" w:sz="0" w:space="0" w:color="auto"/>
                <w:right w:val="none" w:sz="0" w:space="0" w:color="auto"/>
              </w:divBdr>
            </w:div>
            <w:div w:id="4405378">
              <w:marLeft w:val="0"/>
              <w:marRight w:val="0"/>
              <w:marTop w:val="0"/>
              <w:marBottom w:val="0"/>
              <w:divBdr>
                <w:top w:val="none" w:sz="0" w:space="0" w:color="auto"/>
                <w:left w:val="none" w:sz="0" w:space="0" w:color="auto"/>
                <w:bottom w:val="none" w:sz="0" w:space="0" w:color="auto"/>
                <w:right w:val="none" w:sz="0" w:space="0" w:color="auto"/>
              </w:divBdr>
            </w:div>
            <w:div w:id="1959990338">
              <w:marLeft w:val="0"/>
              <w:marRight w:val="0"/>
              <w:marTop w:val="0"/>
              <w:marBottom w:val="0"/>
              <w:divBdr>
                <w:top w:val="none" w:sz="0" w:space="0" w:color="auto"/>
                <w:left w:val="none" w:sz="0" w:space="0" w:color="auto"/>
                <w:bottom w:val="none" w:sz="0" w:space="0" w:color="auto"/>
                <w:right w:val="none" w:sz="0" w:space="0" w:color="auto"/>
              </w:divBdr>
            </w:div>
            <w:div w:id="929194713">
              <w:marLeft w:val="0"/>
              <w:marRight w:val="0"/>
              <w:marTop w:val="0"/>
              <w:marBottom w:val="0"/>
              <w:divBdr>
                <w:top w:val="none" w:sz="0" w:space="0" w:color="auto"/>
                <w:left w:val="none" w:sz="0" w:space="0" w:color="auto"/>
                <w:bottom w:val="none" w:sz="0" w:space="0" w:color="auto"/>
                <w:right w:val="none" w:sz="0" w:space="0" w:color="auto"/>
              </w:divBdr>
            </w:div>
            <w:div w:id="1287276679">
              <w:marLeft w:val="0"/>
              <w:marRight w:val="0"/>
              <w:marTop w:val="0"/>
              <w:marBottom w:val="0"/>
              <w:divBdr>
                <w:top w:val="none" w:sz="0" w:space="0" w:color="auto"/>
                <w:left w:val="none" w:sz="0" w:space="0" w:color="auto"/>
                <w:bottom w:val="none" w:sz="0" w:space="0" w:color="auto"/>
                <w:right w:val="none" w:sz="0" w:space="0" w:color="auto"/>
              </w:divBdr>
            </w:div>
            <w:div w:id="2061442495">
              <w:marLeft w:val="0"/>
              <w:marRight w:val="0"/>
              <w:marTop w:val="0"/>
              <w:marBottom w:val="0"/>
              <w:divBdr>
                <w:top w:val="none" w:sz="0" w:space="0" w:color="auto"/>
                <w:left w:val="none" w:sz="0" w:space="0" w:color="auto"/>
                <w:bottom w:val="none" w:sz="0" w:space="0" w:color="auto"/>
                <w:right w:val="none" w:sz="0" w:space="0" w:color="auto"/>
              </w:divBdr>
            </w:div>
            <w:div w:id="108240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05041">
      <w:bodyDiv w:val="1"/>
      <w:marLeft w:val="0"/>
      <w:marRight w:val="0"/>
      <w:marTop w:val="0"/>
      <w:marBottom w:val="0"/>
      <w:divBdr>
        <w:top w:val="none" w:sz="0" w:space="0" w:color="auto"/>
        <w:left w:val="none" w:sz="0" w:space="0" w:color="auto"/>
        <w:bottom w:val="none" w:sz="0" w:space="0" w:color="auto"/>
        <w:right w:val="none" w:sz="0" w:space="0" w:color="auto"/>
      </w:divBdr>
      <w:divsChild>
        <w:div w:id="76177872">
          <w:marLeft w:val="0"/>
          <w:marRight w:val="0"/>
          <w:marTop w:val="0"/>
          <w:marBottom w:val="0"/>
          <w:divBdr>
            <w:top w:val="none" w:sz="0" w:space="0" w:color="auto"/>
            <w:left w:val="none" w:sz="0" w:space="0" w:color="auto"/>
            <w:bottom w:val="none" w:sz="0" w:space="0" w:color="auto"/>
            <w:right w:val="none" w:sz="0" w:space="0" w:color="auto"/>
          </w:divBdr>
          <w:divsChild>
            <w:div w:id="1321349">
              <w:marLeft w:val="0"/>
              <w:marRight w:val="0"/>
              <w:marTop w:val="0"/>
              <w:marBottom w:val="0"/>
              <w:divBdr>
                <w:top w:val="none" w:sz="0" w:space="0" w:color="auto"/>
                <w:left w:val="none" w:sz="0" w:space="0" w:color="auto"/>
                <w:bottom w:val="none" w:sz="0" w:space="0" w:color="auto"/>
                <w:right w:val="none" w:sz="0" w:space="0" w:color="auto"/>
              </w:divBdr>
            </w:div>
            <w:div w:id="1556619151">
              <w:marLeft w:val="0"/>
              <w:marRight w:val="0"/>
              <w:marTop w:val="0"/>
              <w:marBottom w:val="0"/>
              <w:divBdr>
                <w:top w:val="none" w:sz="0" w:space="0" w:color="auto"/>
                <w:left w:val="none" w:sz="0" w:space="0" w:color="auto"/>
                <w:bottom w:val="none" w:sz="0" w:space="0" w:color="auto"/>
                <w:right w:val="none" w:sz="0" w:space="0" w:color="auto"/>
              </w:divBdr>
            </w:div>
            <w:div w:id="817501139">
              <w:marLeft w:val="0"/>
              <w:marRight w:val="0"/>
              <w:marTop w:val="0"/>
              <w:marBottom w:val="0"/>
              <w:divBdr>
                <w:top w:val="none" w:sz="0" w:space="0" w:color="auto"/>
                <w:left w:val="none" w:sz="0" w:space="0" w:color="auto"/>
                <w:bottom w:val="none" w:sz="0" w:space="0" w:color="auto"/>
                <w:right w:val="none" w:sz="0" w:space="0" w:color="auto"/>
              </w:divBdr>
            </w:div>
            <w:div w:id="87509185">
              <w:marLeft w:val="0"/>
              <w:marRight w:val="0"/>
              <w:marTop w:val="0"/>
              <w:marBottom w:val="0"/>
              <w:divBdr>
                <w:top w:val="none" w:sz="0" w:space="0" w:color="auto"/>
                <w:left w:val="none" w:sz="0" w:space="0" w:color="auto"/>
                <w:bottom w:val="none" w:sz="0" w:space="0" w:color="auto"/>
                <w:right w:val="none" w:sz="0" w:space="0" w:color="auto"/>
              </w:divBdr>
            </w:div>
            <w:div w:id="1070931842">
              <w:marLeft w:val="0"/>
              <w:marRight w:val="0"/>
              <w:marTop w:val="0"/>
              <w:marBottom w:val="0"/>
              <w:divBdr>
                <w:top w:val="none" w:sz="0" w:space="0" w:color="auto"/>
                <w:left w:val="none" w:sz="0" w:space="0" w:color="auto"/>
                <w:bottom w:val="none" w:sz="0" w:space="0" w:color="auto"/>
                <w:right w:val="none" w:sz="0" w:space="0" w:color="auto"/>
              </w:divBdr>
            </w:div>
            <w:div w:id="1164975622">
              <w:marLeft w:val="0"/>
              <w:marRight w:val="0"/>
              <w:marTop w:val="0"/>
              <w:marBottom w:val="0"/>
              <w:divBdr>
                <w:top w:val="none" w:sz="0" w:space="0" w:color="auto"/>
                <w:left w:val="none" w:sz="0" w:space="0" w:color="auto"/>
                <w:bottom w:val="none" w:sz="0" w:space="0" w:color="auto"/>
                <w:right w:val="none" w:sz="0" w:space="0" w:color="auto"/>
              </w:divBdr>
            </w:div>
            <w:div w:id="1706522446">
              <w:marLeft w:val="0"/>
              <w:marRight w:val="0"/>
              <w:marTop w:val="0"/>
              <w:marBottom w:val="0"/>
              <w:divBdr>
                <w:top w:val="none" w:sz="0" w:space="0" w:color="auto"/>
                <w:left w:val="none" w:sz="0" w:space="0" w:color="auto"/>
                <w:bottom w:val="none" w:sz="0" w:space="0" w:color="auto"/>
                <w:right w:val="none" w:sz="0" w:space="0" w:color="auto"/>
              </w:divBdr>
            </w:div>
            <w:div w:id="171379747">
              <w:marLeft w:val="0"/>
              <w:marRight w:val="0"/>
              <w:marTop w:val="0"/>
              <w:marBottom w:val="0"/>
              <w:divBdr>
                <w:top w:val="none" w:sz="0" w:space="0" w:color="auto"/>
                <w:left w:val="none" w:sz="0" w:space="0" w:color="auto"/>
                <w:bottom w:val="none" w:sz="0" w:space="0" w:color="auto"/>
                <w:right w:val="none" w:sz="0" w:space="0" w:color="auto"/>
              </w:divBdr>
            </w:div>
            <w:div w:id="736585779">
              <w:marLeft w:val="0"/>
              <w:marRight w:val="0"/>
              <w:marTop w:val="0"/>
              <w:marBottom w:val="0"/>
              <w:divBdr>
                <w:top w:val="none" w:sz="0" w:space="0" w:color="auto"/>
                <w:left w:val="none" w:sz="0" w:space="0" w:color="auto"/>
                <w:bottom w:val="none" w:sz="0" w:space="0" w:color="auto"/>
                <w:right w:val="none" w:sz="0" w:space="0" w:color="auto"/>
              </w:divBdr>
            </w:div>
            <w:div w:id="220950501">
              <w:marLeft w:val="0"/>
              <w:marRight w:val="0"/>
              <w:marTop w:val="0"/>
              <w:marBottom w:val="0"/>
              <w:divBdr>
                <w:top w:val="none" w:sz="0" w:space="0" w:color="auto"/>
                <w:left w:val="none" w:sz="0" w:space="0" w:color="auto"/>
                <w:bottom w:val="none" w:sz="0" w:space="0" w:color="auto"/>
                <w:right w:val="none" w:sz="0" w:space="0" w:color="auto"/>
              </w:divBdr>
            </w:div>
            <w:div w:id="1504318865">
              <w:marLeft w:val="0"/>
              <w:marRight w:val="0"/>
              <w:marTop w:val="0"/>
              <w:marBottom w:val="0"/>
              <w:divBdr>
                <w:top w:val="none" w:sz="0" w:space="0" w:color="auto"/>
                <w:left w:val="none" w:sz="0" w:space="0" w:color="auto"/>
                <w:bottom w:val="none" w:sz="0" w:space="0" w:color="auto"/>
                <w:right w:val="none" w:sz="0" w:space="0" w:color="auto"/>
              </w:divBdr>
            </w:div>
            <w:div w:id="1758552236">
              <w:marLeft w:val="0"/>
              <w:marRight w:val="0"/>
              <w:marTop w:val="0"/>
              <w:marBottom w:val="0"/>
              <w:divBdr>
                <w:top w:val="none" w:sz="0" w:space="0" w:color="auto"/>
                <w:left w:val="none" w:sz="0" w:space="0" w:color="auto"/>
                <w:bottom w:val="none" w:sz="0" w:space="0" w:color="auto"/>
                <w:right w:val="none" w:sz="0" w:space="0" w:color="auto"/>
              </w:divBdr>
            </w:div>
            <w:div w:id="1126043634">
              <w:marLeft w:val="0"/>
              <w:marRight w:val="0"/>
              <w:marTop w:val="0"/>
              <w:marBottom w:val="0"/>
              <w:divBdr>
                <w:top w:val="none" w:sz="0" w:space="0" w:color="auto"/>
                <w:left w:val="none" w:sz="0" w:space="0" w:color="auto"/>
                <w:bottom w:val="none" w:sz="0" w:space="0" w:color="auto"/>
                <w:right w:val="none" w:sz="0" w:space="0" w:color="auto"/>
              </w:divBdr>
            </w:div>
            <w:div w:id="1417089073">
              <w:marLeft w:val="0"/>
              <w:marRight w:val="0"/>
              <w:marTop w:val="0"/>
              <w:marBottom w:val="0"/>
              <w:divBdr>
                <w:top w:val="none" w:sz="0" w:space="0" w:color="auto"/>
                <w:left w:val="none" w:sz="0" w:space="0" w:color="auto"/>
                <w:bottom w:val="none" w:sz="0" w:space="0" w:color="auto"/>
                <w:right w:val="none" w:sz="0" w:space="0" w:color="auto"/>
              </w:divBdr>
            </w:div>
            <w:div w:id="700134959">
              <w:marLeft w:val="0"/>
              <w:marRight w:val="0"/>
              <w:marTop w:val="0"/>
              <w:marBottom w:val="0"/>
              <w:divBdr>
                <w:top w:val="none" w:sz="0" w:space="0" w:color="auto"/>
                <w:left w:val="none" w:sz="0" w:space="0" w:color="auto"/>
                <w:bottom w:val="none" w:sz="0" w:space="0" w:color="auto"/>
                <w:right w:val="none" w:sz="0" w:space="0" w:color="auto"/>
              </w:divBdr>
            </w:div>
            <w:div w:id="946809786">
              <w:marLeft w:val="0"/>
              <w:marRight w:val="0"/>
              <w:marTop w:val="0"/>
              <w:marBottom w:val="0"/>
              <w:divBdr>
                <w:top w:val="none" w:sz="0" w:space="0" w:color="auto"/>
                <w:left w:val="none" w:sz="0" w:space="0" w:color="auto"/>
                <w:bottom w:val="none" w:sz="0" w:space="0" w:color="auto"/>
                <w:right w:val="none" w:sz="0" w:space="0" w:color="auto"/>
              </w:divBdr>
            </w:div>
            <w:div w:id="195774316">
              <w:marLeft w:val="0"/>
              <w:marRight w:val="0"/>
              <w:marTop w:val="0"/>
              <w:marBottom w:val="0"/>
              <w:divBdr>
                <w:top w:val="none" w:sz="0" w:space="0" w:color="auto"/>
                <w:left w:val="none" w:sz="0" w:space="0" w:color="auto"/>
                <w:bottom w:val="none" w:sz="0" w:space="0" w:color="auto"/>
                <w:right w:val="none" w:sz="0" w:space="0" w:color="auto"/>
              </w:divBdr>
            </w:div>
            <w:div w:id="451676372">
              <w:marLeft w:val="0"/>
              <w:marRight w:val="0"/>
              <w:marTop w:val="0"/>
              <w:marBottom w:val="0"/>
              <w:divBdr>
                <w:top w:val="none" w:sz="0" w:space="0" w:color="auto"/>
                <w:left w:val="none" w:sz="0" w:space="0" w:color="auto"/>
                <w:bottom w:val="none" w:sz="0" w:space="0" w:color="auto"/>
                <w:right w:val="none" w:sz="0" w:space="0" w:color="auto"/>
              </w:divBdr>
            </w:div>
            <w:div w:id="742488682">
              <w:marLeft w:val="0"/>
              <w:marRight w:val="0"/>
              <w:marTop w:val="0"/>
              <w:marBottom w:val="0"/>
              <w:divBdr>
                <w:top w:val="none" w:sz="0" w:space="0" w:color="auto"/>
                <w:left w:val="none" w:sz="0" w:space="0" w:color="auto"/>
                <w:bottom w:val="none" w:sz="0" w:space="0" w:color="auto"/>
                <w:right w:val="none" w:sz="0" w:space="0" w:color="auto"/>
              </w:divBdr>
            </w:div>
            <w:div w:id="1576745132">
              <w:marLeft w:val="0"/>
              <w:marRight w:val="0"/>
              <w:marTop w:val="0"/>
              <w:marBottom w:val="0"/>
              <w:divBdr>
                <w:top w:val="none" w:sz="0" w:space="0" w:color="auto"/>
                <w:left w:val="none" w:sz="0" w:space="0" w:color="auto"/>
                <w:bottom w:val="none" w:sz="0" w:space="0" w:color="auto"/>
                <w:right w:val="none" w:sz="0" w:space="0" w:color="auto"/>
              </w:divBdr>
            </w:div>
            <w:div w:id="881357853">
              <w:marLeft w:val="0"/>
              <w:marRight w:val="0"/>
              <w:marTop w:val="0"/>
              <w:marBottom w:val="0"/>
              <w:divBdr>
                <w:top w:val="none" w:sz="0" w:space="0" w:color="auto"/>
                <w:left w:val="none" w:sz="0" w:space="0" w:color="auto"/>
                <w:bottom w:val="none" w:sz="0" w:space="0" w:color="auto"/>
                <w:right w:val="none" w:sz="0" w:space="0" w:color="auto"/>
              </w:divBdr>
            </w:div>
            <w:div w:id="623193184">
              <w:marLeft w:val="0"/>
              <w:marRight w:val="0"/>
              <w:marTop w:val="0"/>
              <w:marBottom w:val="0"/>
              <w:divBdr>
                <w:top w:val="none" w:sz="0" w:space="0" w:color="auto"/>
                <w:left w:val="none" w:sz="0" w:space="0" w:color="auto"/>
                <w:bottom w:val="none" w:sz="0" w:space="0" w:color="auto"/>
                <w:right w:val="none" w:sz="0" w:space="0" w:color="auto"/>
              </w:divBdr>
            </w:div>
            <w:div w:id="21218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933366">
      <w:bodyDiv w:val="1"/>
      <w:marLeft w:val="0"/>
      <w:marRight w:val="0"/>
      <w:marTop w:val="0"/>
      <w:marBottom w:val="0"/>
      <w:divBdr>
        <w:top w:val="none" w:sz="0" w:space="0" w:color="auto"/>
        <w:left w:val="none" w:sz="0" w:space="0" w:color="auto"/>
        <w:bottom w:val="none" w:sz="0" w:space="0" w:color="auto"/>
        <w:right w:val="none" w:sz="0" w:space="0" w:color="auto"/>
      </w:divBdr>
    </w:div>
    <w:div w:id="1169447108">
      <w:bodyDiv w:val="1"/>
      <w:marLeft w:val="0"/>
      <w:marRight w:val="0"/>
      <w:marTop w:val="0"/>
      <w:marBottom w:val="0"/>
      <w:divBdr>
        <w:top w:val="none" w:sz="0" w:space="0" w:color="auto"/>
        <w:left w:val="none" w:sz="0" w:space="0" w:color="auto"/>
        <w:bottom w:val="none" w:sz="0" w:space="0" w:color="auto"/>
        <w:right w:val="none" w:sz="0" w:space="0" w:color="auto"/>
      </w:divBdr>
    </w:div>
    <w:div w:id="1215431339">
      <w:bodyDiv w:val="1"/>
      <w:marLeft w:val="0"/>
      <w:marRight w:val="0"/>
      <w:marTop w:val="0"/>
      <w:marBottom w:val="0"/>
      <w:divBdr>
        <w:top w:val="none" w:sz="0" w:space="0" w:color="auto"/>
        <w:left w:val="none" w:sz="0" w:space="0" w:color="auto"/>
        <w:bottom w:val="none" w:sz="0" w:space="0" w:color="auto"/>
        <w:right w:val="none" w:sz="0" w:space="0" w:color="auto"/>
      </w:divBdr>
    </w:div>
    <w:div w:id="1414082690">
      <w:bodyDiv w:val="1"/>
      <w:marLeft w:val="0"/>
      <w:marRight w:val="0"/>
      <w:marTop w:val="0"/>
      <w:marBottom w:val="0"/>
      <w:divBdr>
        <w:top w:val="none" w:sz="0" w:space="0" w:color="auto"/>
        <w:left w:val="none" w:sz="0" w:space="0" w:color="auto"/>
        <w:bottom w:val="none" w:sz="0" w:space="0" w:color="auto"/>
        <w:right w:val="none" w:sz="0" w:space="0" w:color="auto"/>
      </w:divBdr>
      <w:divsChild>
        <w:div w:id="90665010">
          <w:marLeft w:val="0"/>
          <w:marRight w:val="0"/>
          <w:marTop w:val="0"/>
          <w:marBottom w:val="0"/>
          <w:divBdr>
            <w:top w:val="none" w:sz="0" w:space="0" w:color="auto"/>
            <w:left w:val="none" w:sz="0" w:space="0" w:color="auto"/>
            <w:bottom w:val="none" w:sz="0" w:space="0" w:color="auto"/>
            <w:right w:val="none" w:sz="0" w:space="0" w:color="auto"/>
          </w:divBdr>
          <w:divsChild>
            <w:div w:id="203644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6574">
      <w:bodyDiv w:val="1"/>
      <w:marLeft w:val="0"/>
      <w:marRight w:val="0"/>
      <w:marTop w:val="0"/>
      <w:marBottom w:val="0"/>
      <w:divBdr>
        <w:top w:val="none" w:sz="0" w:space="0" w:color="auto"/>
        <w:left w:val="none" w:sz="0" w:space="0" w:color="auto"/>
        <w:bottom w:val="none" w:sz="0" w:space="0" w:color="auto"/>
        <w:right w:val="none" w:sz="0" w:space="0" w:color="auto"/>
      </w:divBdr>
    </w:div>
    <w:div w:id="1947227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docs.openstack.org/devstack/latest/index.html" TargetMode="Externa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25.jp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hyperlink" Target="https://docs.openstack.org/devstack/latest/index.html"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24.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hyperlink" Target="http://localhost:8080/examples/servlets/" TargetMode="External"/><Relationship Id="rId37" Type="http://schemas.openxmlformats.org/officeDocument/2006/relationships/hyperlink" Target="mailto:keeg@172.19.0.4:/" TargetMode="External"/><Relationship Id="rId40" Type="http://schemas.openxmlformats.org/officeDocument/2006/relationships/hyperlink" Target="https://docs.openstack.org/devstack/latest/index.html" TargetMode="External"/><Relationship Id="rId45"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en.wikipedia.org/wiki/SSH_File_Transfer_Protocol" TargetMode="External"/><Relationship Id="rId10" Type="http://schemas.openxmlformats.org/officeDocument/2006/relationships/image" Target="media/image2.gif"/><Relationship Id="rId19" Type="http://schemas.openxmlformats.org/officeDocument/2006/relationships/image" Target="media/image10.png"/><Relationship Id="rId31" Type="http://schemas.openxmlformats.org/officeDocument/2006/relationships/hyperlink" Target="https://tomcat.apache.org/tomcat-7.0-doc/appdev/sample/" TargetMode="External"/><Relationship Id="rId44" Type="http://schemas.openxmlformats.org/officeDocument/2006/relationships/image" Target="media/image27.jp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en.wikipedia.org/wiki/Filesystem_in_Userspace" TargetMode="External"/><Relationship Id="rId43"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1502642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And11</b:Tag>
    <b:SourceType>InternetSite</b:SourceType>
    <b:Guid>{39D1E196-1BE3-4498-AD7D-53D9914B46BE}</b:Guid>
    <b:Author>
      <b:Author>
        <b:NameList xmlns:msxsl="urn:schemas-microsoft-com:xslt" xmlns:b="http://schemas.openxmlformats.org/officeDocument/2006/bibliography">
          <b:Person>
            <b:Last>Anderson</b:Last>
            <b:First>James</b:First>
            <b:Middle>H.</b:Middle>
          </b:Person>
          <b:Person>
            <b:Last>Brandenburg</b:Last>
            <b:First>Björn</b:First>
            <b:Middle>B.</b:Middle>
          </b:Person>
        </b:NameList>
      </b:Author>
    </b:Author>
    <b:Title>Scheduling and locking in multiprocessor real-time operating systems</b:Title>
    <b:InternetSiteTitle/>
    <b:ProductionCompany/>
    <b:Year>2011</b:Year>
    <b:Month/>
    <b:Day/>
    <b:YearAccessed>2019</b:YearAccessed>
    <b:MonthAccessed>1</b:MonthAccessed>
    <b:DayAccessed>14</b:DayAccessed>
    <b:URL>https://dl.acm.org/citation.cfm?id=2521882</b:URL>
    <b:Version/>
    <b:ShortTitle/>
    <b:StandardNumber/>
    <b:Comments/>
    <b:Medium/>
    <b:DOI/>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3C58AD-BC75-477D-9B12-A401C82EAAD2}">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2062</TotalTime>
  <Pages>68</Pages>
  <Words>14583</Words>
  <Characters>83124</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Crash Analysis Tool</vt:lpstr>
    </vt:vector>
  </TitlesOfParts>
  <Company>Namal Cllege MianWali</Company>
  <LinksUpToDate>false</LinksUpToDate>
  <CharactersWithSpaces>9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sh Analysis Tool</dc:title>
  <dc:subject>Profiling Applications in MULTITASKING Environment</dc:subject>
  <dc:creator>Faizan Ullah</dc:creator>
  <cp:keywords/>
  <dc:description/>
  <cp:lastModifiedBy>Faizan Shahid</cp:lastModifiedBy>
  <cp:revision>14</cp:revision>
  <dcterms:created xsi:type="dcterms:W3CDTF">2019-04-09T05:42:00Z</dcterms:created>
  <dcterms:modified xsi:type="dcterms:W3CDTF">2019-05-13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82430c-5f44-346d-b2c0-e3239848d963</vt:lpwstr>
  </property>
  <property fmtid="{D5CDD505-2E9C-101B-9397-08002B2CF9AE}" pid="4" name="Mendeley Citation Style_1">
    <vt:lpwstr>http://www.zotero.org/styles/harvard-cite-them-right</vt:lpwstr>
  </property>
</Properties>
</file>